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FBEF16" w14:textId="78DE4750" w:rsidR="00600505" w:rsidRPr="005D7FDB" w:rsidRDefault="00B760A4" w:rsidP="00600505">
      <w:pPr>
        <w:jc w:val="center"/>
        <w:rPr>
          <w:b/>
          <w:sz w:val="32"/>
        </w:rPr>
      </w:pPr>
      <w:r w:rsidRPr="005D7FDB">
        <w:rPr>
          <w:b/>
          <w:sz w:val="32"/>
        </w:rPr>
        <w:t xml:space="preserve">Global prioritisation </w:t>
      </w:r>
      <w:r w:rsidR="00600505" w:rsidRPr="005D7FDB">
        <w:rPr>
          <w:b/>
          <w:sz w:val="32"/>
        </w:rPr>
        <w:t xml:space="preserve">of </w:t>
      </w:r>
      <w:r w:rsidR="005F1884" w:rsidRPr="005D7FDB">
        <w:rPr>
          <w:b/>
          <w:sz w:val="32"/>
        </w:rPr>
        <w:t xml:space="preserve">endemic </w:t>
      </w:r>
      <w:r w:rsidR="00600505" w:rsidRPr="005D7FDB">
        <w:rPr>
          <w:b/>
          <w:sz w:val="32"/>
        </w:rPr>
        <w:t>zoonotic diseases for conducting surveillance in domestic animals to protect public health</w:t>
      </w:r>
    </w:p>
    <w:p w14:paraId="6C6344EC" w14:textId="0846858D" w:rsidR="009A4751" w:rsidRPr="005D7FDB" w:rsidRDefault="009A4751" w:rsidP="009A4751">
      <w:pPr>
        <w:jc w:val="center"/>
        <w:rPr>
          <w:b/>
          <w:sz w:val="32"/>
        </w:rPr>
      </w:pPr>
    </w:p>
    <w:p w14:paraId="147E179D" w14:textId="77777777" w:rsidR="00A14F38" w:rsidRPr="005D7FDB" w:rsidRDefault="00A14F38" w:rsidP="009A4751">
      <w:pPr>
        <w:jc w:val="center"/>
        <w:rPr>
          <w:b/>
          <w:sz w:val="32"/>
        </w:rPr>
      </w:pPr>
    </w:p>
    <w:p w14:paraId="676CB586" w14:textId="77777777" w:rsidR="00624524" w:rsidRPr="005D7FDB" w:rsidRDefault="009A4751" w:rsidP="009A4751">
      <w:pPr>
        <w:jc w:val="center"/>
      </w:pPr>
      <w:r w:rsidRPr="005D7FDB">
        <w:t>Yu Qiu</w:t>
      </w:r>
      <w:r w:rsidRPr="005D7FDB">
        <w:rPr>
          <w:vertAlign w:val="superscript"/>
        </w:rPr>
        <w:t>1</w:t>
      </w:r>
      <w:r w:rsidR="00AB5652" w:rsidRPr="005D7FDB">
        <w:rPr>
          <w:vertAlign w:val="superscript"/>
        </w:rPr>
        <w:t>*</w:t>
      </w:r>
      <w:r w:rsidRPr="005D7FDB">
        <w:t xml:space="preserve">, Javier </w:t>
      </w:r>
      <w:r w:rsidR="00216873" w:rsidRPr="005D7FDB">
        <w:t>Guitian</w:t>
      </w:r>
      <w:r w:rsidR="00216873" w:rsidRPr="005D7FDB">
        <w:rPr>
          <w:vertAlign w:val="superscript"/>
        </w:rPr>
        <w:t>2</w:t>
      </w:r>
      <w:r w:rsidRPr="005D7FDB">
        <w:t xml:space="preserve">, Joanne </w:t>
      </w:r>
      <w:r w:rsidR="00007936" w:rsidRPr="005D7FDB">
        <w:t xml:space="preserve">P. </w:t>
      </w:r>
      <w:r w:rsidR="00216873" w:rsidRPr="005D7FDB">
        <w:t>Webster</w:t>
      </w:r>
      <w:r w:rsidR="00216873" w:rsidRPr="005D7FDB">
        <w:rPr>
          <w:vertAlign w:val="superscript"/>
        </w:rPr>
        <w:t>2</w:t>
      </w:r>
      <w:r w:rsidRPr="005D7FDB">
        <w:t xml:space="preserve">, </w:t>
      </w:r>
      <w:r w:rsidR="00030238" w:rsidRPr="005D7FDB">
        <w:t xml:space="preserve">Imadidden </w:t>
      </w:r>
      <w:r w:rsidR="00216873" w:rsidRPr="005D7FDB">
        <w:t>Musallam</w:t>
      </w:r>
      <w:r w:rsidR="00216873" w:rsidRPr="005D7FDB">
        <w:rPr>
          <w:vertAlign w:val="superscript"/>
        </w:rPr>
        <w:t>2</w:t>
      </w:r>
      <w:r w:rsidR="00030238" w:rsidRPr="005D7FDB">
        <w:t xml:space="preserve">, </w:t>
      </w:r>
      <w:r w:rsidRPr="005D7FDB">
        <w:t xml:space="preserve">Najmul </w:t>
      </w:r>
      <w:r w:rsidR="00216873" w:rsidRPr="005D7FDB">
        <w:t>Haider</w:t>
      </w:r>
      <w:r w:rsidR="00216873" w:rsidRPr="005D7FDB">
        <w:rPr>
          <w:vertAlign w:val="superscript"/>
        </w:rPr>
        <w:t>2</w:t>
      </w:r>
      <w:r w:rsidR="004A496A" w:rsidRPr="005D7FDB">
        <w:rPr>
          <w:vertAlign w:val="superscript"/>
        </w:rPr>
        <w:t>±</w:t>
      </w:r>
      <w:r w:rsidRPr="005D7FDB">
        <w:t xml:space="preserve">, </w:t>
      </w:r>
    </w:p>
    <w:p w14:paraId="3757F457" w14:textId="0AD34E3A" w:rsidR="009A4751" w:rsidRPr="005D7FDB" w:rsidRDefault="00385438" w:rsidP="009A4751">
      <w:pPr>
        <w:jc w:val="center"/>
        <w:rPr>
          <w:vertAlign w:val="superscript"/>
        </w:rPr>
      </w:pPr>
      <w:r w:rsidRPr="005D7FDB">
        <w:t xml:space="preserve">Julian </w:t>
      </w:r>
      <w:r w:rsidR="00216873" w:rsidRPr="005D7FDB">
        <w:t>Drewe</w:t>
      </w:r>
      <w:r w:rsidR="00216873" w:rsidRPr="005D7FDB">
        <w:rPr>
          <w:vertAlign w:val="superscript"/>
        </w:rPr>
        <w:t>2</w:t>
      </w:r>
      <w:r w:rsidRPr="005D7FDB">
        <w:t xml:space="preserve">, </w:t>
      </w:r>
      <w:r w:rsidR="009A4751" w:rsidRPr="005D7FDB">
        <w:t>Junxia Song</w:t>
      </w:r>
      <w:r w:rsidR="009A4751" w:rsidRPr="005D7FDB">
        <w:rPr>
          <w:vertAlign w:val="superscript"/>
        </w:rPr>
        <w:t>1</w:t>
      </w:r>
    </w:p>
    <w:p w14:paraId="444588F1" w14:textId="77777777" w:rsidR="009A4751" w:rsidRPr="005D7FDB" w:rsidRDefault="009A4751" w:rsidP="009A4751">
      <w:pPr>
        <w:pStyle w:val="02Authornames"/>
        <w:spacing w:line="240" w:lineRule="auto"/>
      </w:pPr>
    </w:p>
    <w:p w14:paraId="3AA36F80" w14:textId="5CB94260" w:rsidR="009A4751" w:rsidRPr="005D7FDB" w:rsidRDefault="009A4751" w:rsidP="009A4751">
      <w:pPr>
        <w:pStyle w:val="ListParagraph"/>
        <w:numPr>
          <w:ilvl w:val="0"/>
          <w:numId w:val="2"/>
        </w:numPr>
        <w:spacing w:after="160" w:line="259" w:lineRule="auto"/>
        <w:contextualSpacing/>
        <w:rPr>
          <w:i/>
          <w:sz w:val="18"/>
          <w:szCs w:val="18"/>
        </w:rPr>
      </w:pPr>
      <w:r w:rsidRPr="005D7FDB">
        <w:rPr>
          <w:i/>
          <w:sz w:val="18"/>
          <w:szCs w:val="18"/>
        </w:rPr>
        <w:t xml:space="preserve">Food and Agriculture Organisation of </w:t>
      </w:r>
      <w:r w:rsidR="00614E90" w:rsidRPr="005D7FDB">
        <w:rPr>
          <w:i/>
          <w:sz w:val="18"/>
          <w:szCs w:val="18"/>
        </w:rPr>
        <w:t xml:space="preserve">the </w:t>
      </w:r>
      <w:r w:rsidRPr="005D7FDB">
        <w:rPr>
          <w:i/>
          <w:sz w:val="18"/>
          <w:szCs w:val="18"/>
        </w:rPr>
        <w:t>United Nations</w:t>
      </w:r>
      <w:r w:rsidR="00715B3F" w:rsidRPr="005D7FDB">
        <w:rPr>
          <w:i/>
          <w:sz w:val="18"/>
          <w:szCs w:val="18"/>
        </w:rPr>
        <w:t xml:space="preserve"> (FAO)</w:t>
      </w:r>
      <w:r w:rsidRPr="005D7FDB">
        <w:rPr>
          <w:i/>
          <w:sz w:val="18"/>
          <w:szCs w:val="18"/>
        </w:rPr>
        <w:t>, Rome, Italy</w:t>
      </w:r>
    </w:p>
    <w:p w14:paraId="14D041AD" w14:textId="20CF5FDE" w:rsidR="00F11B78" w:rsidRPr="005D7FDB" w:rsidRDefault="00F11B78" w:rsidP="00F11B78">
      <w:pPr>
        <w:pStyle w:val="ListParagraph"/>
        <w:numPr>
          <w:ilvl w:val="0"/>
          <w:numId w:val="2"/>
        </w:numPr>
        <w:spacing w:after="160" w:line="259" w:lineRule="auto"/>
        <w:contextualSpacing/>
        <w:rPr>
          <w:i/>
          <w:sz w:val="18"/>
          <w:szCs w:val="18"/>
        </w:rPr>
      </w:pPr>
      <w:r w:rsidRPr="005D7FDB">
        <w:rPr>
          <w:i/>
          <w:sz w:val="18"/>
          <w:szCs w:val="18"/>
        </w:rPr>
        <w:t xml:space="preserve">Department of Pathobiology and Population Sciences, FAO Reference Centre in Veterinary Epidemiology, </w:t>
      </w:r>
      <w:r w:rsidR="00EB127F" w:rsidRPr="005D7FDB">
        <w:rPr>
          <w:i/>
          <w:sz w:val="18"/>
          <w:szCs w:val="18"/>
        </w:rPr>
        <w:t xml:space="preserve">World Organisation for Animal Health </w:t>
      </w:r>
      <w:r w:rsidR="00B472C8" w:rsidRPr="005D7FDB">
        <w:rPr>
          <w:i/>
          <w:sz w:val="18"/>
          <w:szCs w:val="18"/>
        </w:rPr>
        <w:t xml:space="preserve">(WOAH) </w:t>
      </w:r>
      <w:r w:rsidRPr="005D7FDB">
        <w:rPr>
          <w:i/>
          <w:sz w:val="18"/>
          <w:szCs w:val="18"/>
        </w:rPr>
        <w:t>Collaborating Centre in Risk Analysis and Modelling, Royal Veterinary College, University of London, U</w:t>
      </w:r>
      <w:r w:rsidR="00F45941" w:rsidRPr="005D7FDB">
        <w:rPr>
          <w:i/>
          <w:sz w:val="18"/>
          <w:szCs w:val="18"/>
        </w:rPr>
        <w:t xml:space="preserve">nited </w:t>
      </w:r>
      <w:r w:rsidRPr="005D7FDB">
        <w:rPr>
          <w:i/>
          <w:sz w:val="18"/>
          <w:szCs w:val="18"/>
        </w:rPr>
        <w:t>K</w:t>
      </w:r>
      <w:r w:rsidR="00F45941" w:rsidRPr="005D7FDB">
        <w:rPr>
          <w:i/>
          <w:sz w:val="18"/>
          <w:szCs w:val="18"/>
        </w:rPr>
        <w:t>ingdom</w:t>
      </w:r>
    </w:p>
    <w:p w14:paraId="174DCA51" w14:textId="439F4956" w:rsidR="00AB5652" w:rsidRPr="005D7FDB" w:rsidRDefault="00AB5652" w:rsidP="00AB5652">
      <w:pPr>
        <w:spacing w:after="160" w:line="259" w:lineRule="auto"/>
        <w:ind w:left="360"/>
        <w:contextualSpacing/>
        <w:rPr>
          <w:i/>
          <w:sz w:val="18"/>
          <w:szCs w:val="18"/>
        </w:rPr>
      </w:pPr>
      <w:r w:rsidRPr="005D7FDB">
        <w:rPr>
          <w:i/>
          <w:sz w:val="18"/>
          <w:szCs w:val="18"/>
        </w:rPr>
        <w:t>*Corresponding author</w:t>
      </w:r>
    </w:p>
    <w:p w14:paraId="32679426" w14:textId="2BF9251B" w:rsidR="009A4751" w:rsidRPr="005D7FDB" w:rsidRDefault="00AB5652" w:rsidP="00A740A6">
      <w:pPr>
        <w:spacing w:after="160" w:line="259" w:lineRule="auto"/>
        <w:contextualSpacing/>
        <w:rPr>
          <w:rFonts w:ascii="MyriadPro-Cond" w:hAnsi="MyriadPro-Cond"/>
          <w:sz w:val="28"/>
          <w:szCs w:val="36"/>
        </w:rPr>
      </w:pPr>
      <w:r w:rsidRPr="005D7FDB">
        <w:rPr>
          <w:i/>
          <w:sz w:val="18"/>
          <w:szCs w:val="18"/>
        </w:rPr>
        <w:t xml:space="preserve">        </w:t>
      </w:r>
      <w:r w:rsidRPr="005D7FDB">
        <w:rPr>
          <w:i/>
          <w:sz w:val="18"/>
          <w:szCs w:val="18"/>
          <w:vertAlign w:val="superscript"/>
        </w:rPr>
        <w:t>±</w:t>
      </w:r>
      <w:r w:rsidR="00751302" w:rsidRPr="005D7FDB">
        <w:rPr>
          <w:i/>
          <w:sz w:val="18"/>
          <w:szCs w:val="18"/>
        </w:rPr>
        <w:t xml:space="preserve">Current address: </w:t>
      </w:r>
      <w:r w:rsidR="0064588A" w:rsidRPr="005D7FDB">
        <w:rPr>
          <w:i/>
          <w:sz w:val="18"/>
          <w:szCs w:val="18"/>
        </w:rPr>
        <w:t xml:space="preserve">School of Life Sciences, </w:t>
      </w:r>
      <w:proofErr w:type="spellStart"/>
      <w:r w:rsidR="0064588A" w:rsidRPr="005D7FDB">
        <w:rPr>
          <w:i/>
          <w:sz w:val="18"/>
          <w:szCs w:val="18"/>
        </w:rPr>
        <w:t>Keele</w:t>
      </w:r>
      <w:proofErr w:type="spellEnd"/>
      <w:r w:rsidR="0064588A" w:rsidRPr="005D7FDB">
        <w:rPr>
          <w:i/>
          <w:sz w:val="18"/>
          <w:szCs w:val="18"/>
        </w:rPr>
        <w:t xml:space="preserve"> University, </w:t>
      </w:r>
      <w:proofErr w:type="spellStart"/>
      <w:r w:rsidR="0064588A" w:rsidRPr="005D7FDB">
        <w:rPr>
          <w:i/>
          <w:sz w:val="18"/>
          <w:szCs w:val="18"/>
        </w:rPr>
        <w:t>Keele</w:t>
      </w:r>
      <w:proofErr w:type="spellEnd"/>
      <w:r w:rsidR="0064588A" w:rsidRPr="005D7FDB">
        <w:rPr>
          <w:i/>
          <w:sz w:val="18"/>
          <w:szCs w:val="18"/>
        </w:rPr>
        <w:t>, Staffordshire, United Kingdom, ST5 5AX</w:t>
      </w:r>
      <w:r w:rsidR="009A4751" w:rsidRPr="005D7FDB">
        <w:rPr>
          <w:b/>
          <w:sz w:val="28"/>
        </w:rPr>
        <w:br w:type="page"/>
      </w:r>
    </w:p>
    <w:p w14:paraId="6A116652" w14:textId="1F5886E1" w:rsidR="00B10D0D" w:rsidRPr="005D7FDB" w:rsidRDefault="009A4751" w:rsidP="00A85FA9">
      <w:pPr>
        <w:pStyle w:val="titlersos"/>
        <w:numPr>
          <w:ilvl w:val="0"/>
          <w:numId w:val="0"/>
        </w:numPr>
        <w:spacing w:line="480" w:lineRule="auto"/>
        <w:rPr>
          <w:rFonts w:ascii="Times New Roman" w:hAnsi="Times New Roman"/>
          <w:b w:val="0"/>
          <w:sz w:val="24"/>
          <w:szCs w:val="20"/>
        </w:rPr>
      </w:pPr>
      <w:r w:rsidRPr="005D7FDB">
        <w:rPr>
          <w:rFonts w:ascii="Times New Roman" w:hAnsi="Times New Roman"/>
          <w:sz w:val="24"/>
          <w:szCs w:val="20"/>
        </w:rPr>
        <w:lastRenderedPageBreak/>
        <w:t>Abstract</w:t>
      </w:r>
      <w:r w:rsidRPr="005D7FDB">
        <w:rPr>
          <w:rFonts w:ascii="Palatino-Roman" w:hAnsi="Palatino-Roman" w:cs="Arial"/>
          <w:sz w:val="20"/>
          <w:shd w:val="clear" w:color="auto" w:fill="FFFFFF"/>
        </w:rPr>
        <w:t xml:space="preserve"> </w:t>
      </w:r>
    </w:p>
    <w:p w14:paraId="1204F207" w14:textId="6992D906" w:rsidR="00AB0100" w:rsidRPr="005D7FDB" w:rsidRDefault="00C87AEC" w:rsidP="00A85FA9">
      <w:pPr>
        <w:autoSpaceDE w:val="0"/>
        <w:autoSpaceDN w:val="0"/>
        <w:adjustRightInd w:val="0"/>
        <w:spacing w:line="480" w:lineRule="auto"/>
        <w:jc w:val="both"/>
      </w:pPr>
      <w:r w:rsidRPr="005D7FDB">
        <w:t>Zoonotic diseases (</w:t>
      </w:r>
      <w:proofErr w:type="spellStart"/>
      <w:r w:rsidRPr="005D7FDB">
        <w:t>z</w:t>
      </w:r>
      <w:r w:rsidR="007F5292" w:rsidRPr="005D7FDB">
        <w:t>oonoses</w:t>
      </w:r>
      <w:proofErr w:type="spellEnd"/>
      <w:r w:rsidRPr="005D7FDB">
        <w:t>)</w:t>
      </w:r>
      <w:r w:rsidR="007F5292" w:rsidRPr="005D7FDB">
        <w:t xml:space="preserve"> originating from domestic animals pose a significant risk to people’s health and livelihood</w:t>
      </w:r>
      <w:r w:rsidR="00CB7343" w:rsidRPr="005D7FDB">
        <w:t>s</w:t>
      </w:r>
      <w:r w:rsidR="007F5292" w:rsidRPr="005D7FDB">
        <w:t xml:space="preserve">, in addition to </w:t>
      </w:r>
      <w:r w:rsidR="00DF041C" w:rsidRPr="005D7FDB">
        <w:t>jeopardising</w:t>
      </w:r>
      <w:r w:rsidR="007F5292" w:rsidRPr="005D7FDB">
        <w:t xml:space="preserve"> animal </w:t>
      </w:r>
      <w:r w:rsidR="00210E4E" w:rsidRPr="005D7FDB">
        <w:t>health and production</w:t>
      </w:r>
      <w:r w:rsidR="007F5292" w:rsidRPr="005D7FDB">
        <w:t xml:space="preserve">. </w:t>
      </w:r>
      <w:r w:rsidR="00210E4E" w:rsidRPr="005D7FDB">
        <w:t xml:space="preserve">Effective surveillance of </w:t>
      </w:r>
      <w:r w:rsidR="003E123F" w:rsidRPr="005D7FDB">
        <w:t xml:space="preserve">endemic </w:t>
      </w:r>
      <w:proofErr w:type="spellStart"/>
      <w:r w:rsidR="00210E4E" w:rsidRPr="005D7FDB">
        <w:t>zoonoses</w:t>
      </w:r>
      <w:proofErr w:type="spellEnd"/>
      <w:r w:rsidR="00210E4E" w:rsidRPr="005D7FDB">
        <w:t xml:space="preserve"> at the animal </w:t>
      </w:r>
      <w:r w:rsidR="007A5F4C" w:rsidRPr="005D7FDB">
        <w:t xml:space="preserve">level </w:t>
      </w:r>
      <w:r w:rsidR="00210E4E" w:rsidRPr="005D7FDB">
        <w:t>is crucial to assess the disease burden and risk</w:t>
      </w:r>
      <w:r w:rsidR="00B65EBF" w:rsidRPr="005D7FDB">
        <w:t>,</w:t>
      </w:r>
      <w:r w:rsidR="00210E4E" w:rsidRPr="005D7FDB">
        <w:t xml:space="preserve"> and provide early warning </w:t>
      </w:r>
      <w:r w:rsidR="00B65EBF" w:rsidRPr="005D7FDB">
        <w:t>to prevent</w:t>
      </w:r>
      <w:r w:rsidR="00210E4E" w:rsidRPr="005D7FDB">
        <w:t xml:space="preserve"> epidemics in animals and </w:t>
      </w:r>
      <w:proofErr w:type="spellStart"/>
      <w:r w:rsidR="00210E4E" w:rsidRPr="005D7FDB">
        <w:t>spillover</w:t>
      </w:r>
      <w:proofErr w:type="spellEnd"/>
      <w:r w:rsidR="00210E4E" w:rsidRPr="005D7FDB">
        <w:t xml:space="preserve"> to humans. </w:t>
      </w:r>
      <w:r w:rsidR="00B57B31" w:rsidRPr="005D7FDB">
        <w:t>Here</w:t>
      </w:r>
      <w:r w:rsidR="00AB0100" w:rsidRPr="005D7FDB">
        <w:t xml:space="preserve"> we </w:t>
      </w:r>
      <w:r w:rsidR="00280D23" w:rsidRPr="005D7FDB">
        <w:t xml:space="preserve">aimed to prioritise </w:t>
      </w:r>
      <w:r w:rsidR="008F2226" w:rsidRPr="005D7FDB">
        <w:t xml:space="preserve">and characterise </w:t>
      </w:r>
      <w:proofErr w:type="spellStart"/>
      <w:r w:rsidR="00280D23" w:rsidRPr="005D7FDB">
        <w:t>zoonoses</w:t>
      </w:r>
      <w:proofErr w:type="spellEnd"/>
      <w:r w:rsidR="00280D23" w:rsidRPr="005D7FDB">
        <w:t xml:space="preserve"> </w:t>
      </w:r>
      <w:r w:rsidR="00E03F1E" w:rsidRPr="005D7FDB">
        <w:t>for which surveillance in domestic animals is important to prevent human diseases</w:t>
      </w:r>
      <w:r w:rsidR="00BF3EB5" w:rsidRPr="005D7FDB">
        <w:t xml:space="preserve"> at a global scale</w:t>
      </w:r>
      <w:r w:rsidR="00AC43F5" w:rsidRPr="005D7FDB">
        <w:t xml:space="preserve">. </w:t>
      </w:r>
      <w:r w:rsidR="00924E36" w:rsidRPr="005D7FDB">
        <w:t>A</w:t>
      </w:r>
      <w:r w:rsidR="00AB24BF" w:rsidRPr="005D7FDB">
        <w:t xml:space="preserve"> </w:t>
      </w:r>
      <w:r w:rsidR="004F6383" w:rsidRPr="005D7FDB">
        <w:t>multi-</w:t>
      </w:r>
      <w:r w:rsidR="00B65EBF" w:rsidRPr="005D7FDB">
        <w:t xml:space="preserve">criteria </w:t>
      </w:r>
      <w:r w:rsidR="00FD2A60" w:rsidRPr="005D7FDB">
        <w:t xml:space="preserve">qualitative </w:t>
      </w:r>
      <w:r w:rsidR="00B42B41" w:rsidRPr="005D7FDB">
        <w:t>approach</w:t>
      </w:r>
      <w:r w:rsidR="00B65EBF" w:rsidRPr="005D7FDB">
        <w:t xml:space="preserve"> </w:t>
      </w:r>
      <w:r w:rsidR="00E3237D" w:rsidRPr="005D7FDB">
        <w:t>was utilised</w:t>
      </w:r>
      <w:r w:rsidR="008F2226" w:rsidRPr="005D7FDB">
        <w:t>,</w:t>
      </w:r>
      <w:r w:rsidR="00E3237D" w:rsidRPr="005D7FDB">
        <w:t xml:space="preserve"> </w:t>
      </w:r>
      <w:r w:rsidR="008872E0" w:rsidRPr="005D7FDB">
        <w:t>where</w:t>
      </w:r>
      <w:r w:rsidR="003E7219" w:rsidRPr="005D7FDB">
        <w:t xml:space="preserve"> disease</w:t>
      </w:r>
      <w:r w:rsidR="00A94916" w:rsidRPr="005D7FDB">
        <w:t>-specific information and documentation</w:t>
      </w:r>
      <w:r w:rsidR="003E7219" w:rsidRPr="005D7FDB">
        <w:t xml:space="preserve"> were obtained </w:t>
      </w:r>
      <w:r w:rsidR="008872E0" w:rsidRPr="005D7FDB">
        <w:t>across</w:t>
      </w:r>
      <w:r w:rsidR="003E7219" w:rsidRPr="005D7FDB">
        <w:t xml:space="preserve"> literature and</w:t>
      </w:r>
      <w:r w:rsidR="00674B97" w:rsidRPr="005D7FDB">
        <w:t xml:space="preserve"> databases of </w:t>
      </w:r>
      <w:r w:rsidR="00FC77D3" w:rsidRPr="005D7FDB">
        <w:t xml:space="preserve">the </w:t>
      </w:r>
      <w:r w:rsidR="0023188C" w:rsidRPr="005D7FDB">
        <w:t xml:space="preserve">leading </w:t>
      </w:r>
      <w:r w:rsidR="00FC77D3" w:rsidRPr="005D7FDB">
        <w:t xml:space="preserve">international </w:t>
      </w:r>
      <w:r w:rsidR="0023188C" w:rsidRPr="005D7FDB">
        <w:t>health</w:t>
      </w:r>
      <w:r w:rsidR="00674B97" w:rsidRPr="005D7FDB">
        <w:t xml:space="preserve"> organisations</w:t>
      </w:r>
      <w:r w:rsidR="00AC43F5" w:rsidRPr="005D7FDB">
        <w:t>.</w:t>
      </w:r>
      <w:r w:rsidR="00E03F1E" w:rsidRPr="005D7FDB">
        <w:t xml:space="preserve"> </w:t>
      </w:r>
      <w:r w:rsidR="00B42B41" w:rsidRPr="005D7FDB">
        <w:t>Thirty-</w:t>
      </w:r>
      <w:r w:rsidR="00BB3703" w:rsidRPr="005D7FDB">
        <w:t>two</w:t>
      </w:r>
      <w:r w:rsidR="00280D23" w:rsidRPr="005D7FDB">
        <w:t xml:space="preserve"> </w:t>
      </w:r>
      <w:proofErr w:type="spellStart"/>
      <w:r w:rsidR="00280D23" w:rsidRPr="005D7FDB">
        <w:t>zoonoses</w:t>
      </w:r>
      <w:proofErr w:type="spellEnd"/>
      <w:r w:rsidR="00280D23" w:rsidRPr="005D7FDB">
        <w:t xml:space="preserve"> were prioritised</w:t>
      </w:r>
      <w:r w:rsidR="00FF40E2" w:rsidRPr="005D7FDB">
        <w:t xml:space="preserve">, </w:t>
      </w:r>
      <w:r w:rsidR="00A94916" w:rsidRPr="005D7FDB">
        <w:t xml:space="preserve">all of </w:t>
      </w:r>
      <w:r w:rsidR="00FF40E2" w:rsidRPr="005D7FDB">
        <w:t xml:space="preserve">which </w:t>
      </w:r>
      <w:r w:rsidR="00624817" w:rsidRPr="005D7FDB">
        <w:t>ha</w:t>
      </w:r>
      <w:r w:rsidR="00037DF5" w:rsidRPr="005D7FDB">
        <w:t>ve</w:t>
      </w:r>
      <w:r w:rsidR="00624817" w:rsidRPr="005D7FDB">
        <w:t xml:space="preserve"> wide geographic</w:t>
      </w:r>
      <w:r w:rsidR="00A94916" w:rsidRPr="005D7FDB">
        <w:t>al</w:t>
      </w:r>
      <w:r w:rsidR="00624817" w:rsidRPr="005D7FDB">
        <w:t xml:space="preserve"> spread and</w:t>
      </w:r>
      <w:r w:rsidR="00B42B41" w:rsidRPr="005D7FDB">
        <w:t xml:space="preserve"> </w:t>
      </w:r>
      <w:r w:rsidR="00EE0F5C" w:rsidRPr="005D7FDB">
        <w:t>cause unexceptional human infections</w:t>
      </w:r>
      <w:r w:rsidR="00B42B41" w:rsidRPr="005D7FDB">
        <w:t xml:space="preserve"> </w:t>
      </w:r>
      <w:r w:rsidR="00A94916" w:rsidRPr="005D7FDB">
        <w:t>as a consequence of transmission from</w:t>
      </w:r>
      <w:r w:rsidR="009C36A0" w:rsidRPr="005D7FDB">
        <w:t xml:space="preserve"> </w:t>
      </w:r>
      <w:r w:rsidR="00B42B41" w:rsidRPr="005D7FDB">
        <w:t>domestic animal</w:t>
      </w:r>
      <w:r w:rsidR="001465B2" w:rsidRPr="005D7FDB">
        <w:t>s</w:t>
      </w:r>
      <w:r w:rsidR="00E03F1E" w:rsidRPr="005D7FDB">
        <w:t xml:space="preserve">. </w:t>
      </w:r>
      <w:r w:rsidR="0025786C" w:rsidRPr="005D7FDB">
        <w:t>Most diseases</w:t>
      </w:r>
      <w:r w:rsidR="00B65EBF" w:rsidRPr="005D7FDB">
        <w:t xml:space="preserve"> </w:t>
      </w:r>
      <w:r w:rsidR="0025786C" w:rsidRPr="005D7FDB">
        <w:t>involve</w:t>
      </w:r>
      <w:r w:rsidR="00B65EBF" w:rsidRPr="005D7FDB">
        <w:t xml:space="preserve"> multiple animal hosts and/or </w:t>
      </w:r>
      <w:r w:rsidR="008872E0" w:rsidRPr="005D7FDB">
        <w:t xml:space="preserve">modes of </w:t>
      </w:r>
      <w:r w:rsidR="00B65EBF" w:rsidRPr="005D7FDB">
        <w:t>zoonotic transmission</w:t>
      </w:r>
      <w:r w:rsidR="0025786C" w:rsidRPr="005D7FDB">
        <w:t xml:space="preserve">, and </w:t>
      </w:r>
      <w:r w:rsidR="00BF36FF" w:rsidRPr="005D7FDB">
        <w:t xml:space="preserve">where </w:t>
      </w:r>
      <w:r w:rsidR="006675F6" w:rsidRPr="005D7FDB">
        <w:t xml:space="preserve">a </w:t>
      </w:r>
      <w:r w:rsidR="0025786C" w:rsidRPr="005D7FDB">
        <w:t>l</w:t>
      </w:r>
      <w:r w:rsidR="00B65EBF" w:rsidRPr="005D7FDB">
        <w:t xml:space="preserve">ack of specific </w:t>
      </w:r>
      <w:r w:rsidR="00E228F2" w:rsidRPr="005D7FDB">
        <w:t xml:space="preserve">clinical signs </w:t>
      </w:r>
      <w:r w:rsidR="00BB3703" w:rsidRPr="005D7FDB">
        <w:t>in animals</w:t>
      </w:r>
      <w:r w:rsidR="006675F6" w:rsidRPr="005D7FDB">
        <w:t xml:space="preserve"> </w:t>
      </w:r>
      <w:r w:rsidR="00B65EBF" w:rsidRPr="005D7FDB">
        <w:t xml:space="preserve">further </w:t>
      </w:r>
      <w:r w:rsidR="00037DF5" w:rsidRPr="005D7FDB">
        <w:t xml:space="preserve">complicates </w:t>
      </w:r>
      <w:r w:rsidR="00B65EBF" w:rsidRPr="005D7FDB">
        <w:t>surveillance. We discuss the challenges</w:t>
      </w:r>
      <w:r w:rsidR="002036A0" w:rsidRPr="005D7FDB">
        <w:t xml:space="preserve"> </w:t>
      </w:r>
      <w:r w:rsidR="000125E5" w:rsidRPr="005D7FDB">
        <w:t xml:space="preserve">of </w:t>
      </w:r>
      <w:r w:rsidR="00F82995" w:rsidRPr="005D7FDB">
        <w:t xml:space="preserve">animal health </w:t>
      </w:r>
      <w:r w:rsidR="00AC43F5" w:rsidRPr="005D7FDB">
        <w:t>surveillance</w:t>
      </w:r>
      <w:r w:rsidR="000125E5" w:rsidRPr="005D7FDB">
        <w:t xml:space="preserve"> in endemic and resource-limited setting</w:t>
      </w:r>
      <w:r w:rsidR="00E228F2" w:rsidRPr="005D7FDB">
        <w:t>s</w:t>
      </w:r>
      <w:r w:rsidR="00015F69" w:rsidRPr="005D7FDB">
        <w:t xml:space="preserve">, as well as potential </w:t>
      </w:r>
      <w:r w:rsidR="00724F5D" w:rsidRPr="005D7FDB">
        <w:t xml:space="preserve">avenues for </w:t>
      </w:r>
      <w:r w:rsidR="00E228F2" w:rsidRPr="005D7FDB">
        <w:t>improvement</w:t>
      </w:r>
      <w:r w:rsidR="00B65EBF" w:rsidRPr="005D7FDB">
        <w:t xml:space="preserve"> such as </w:t>
      </w:r>
      <w:r w:rsidR="000125E5" w:rsidRPr="005D7FDB">
        <w:t xml:space="preserve">the </w:t>
      </w:r>
      <w:r w:rsidR="00015F69" w:rsidRPr="005D7FDB">
        <w:t xml:space="preserve">use of </w:t>
      </w:r>
      <w:r w:rsidR="00B65EBF" w:rsidRPr="005D7FDB">
        <w:t>multi-disease and integrated surveillance approach</w:t>
      </w:r>
      <w:r w:rsidR="00E228F2" w:rsidRPr="005D7FDB">
        <w:t>es</w:t>
      </w:r>
      <w:r w:rsidR="00FB0E9C" w:rsidRPr="005D7FDB">
        <w:t xml:space="preserve"> and </w:t>
      </w:r>
      <w:r w:rsidR="006D18AB" w:rsidRPr="005D7FDB">
        <w:t xml:space="preserve">modern </w:t>
      </w:r>
      <w:r w:rsidR="00FB0E9C" w:rsidRPr="005D7FDB">
        <w:t>technologies</w:t>
      </w:r>
      <w:r w:rsidR="00B65EBF" w:rsidRPr="005D7FDB">
        <w:t xml:space="preserve">. Our study will support </w:t>
      </w:r>
      <w:r w:rsidR="00F82995" w:rsidRPr="005D7FDB">
        <w:t xml:space="preserve">global </w:t>
      </w:r>
      <w:r w:rsidR="00B65EBF" w:rsidRPr="005D7FDB">
        <w:t xml:space="preserve">capacity building efforts to strengthen the surveillance and control of </w:t>
      </w:r>
      <w:r w:rsidR="00AC43F5" w:rsidRPr="005D7FDB">
        <w:t xml:space="preserve">endemic </w:t>
      </w:r>
      <w:proofErr w:type="spellStart"/>
      <w:r w:rsidR="00B65EBF" w:rsidRPr="005D7FDB">
        <w:t>zoonoses</w:t>
      </w:r>
      <w:proofErr w:type="spellEnd"/>
      <w:r w:rsidR="00B65EBF" w:rsidRPr="005D7FDB">
        <w:t xml:space="preserve"> at their animal source</w:t>
      </w:r>
      <w:r w:rsidR="00F82995" w:rsidRPr="005D7FDB">
        <w:t>s</w:t>
      </w:r>
      <w:r w:rsidR="00B65EBF" w:rsidRPr="005D7FDB">
        <w:t>.</w:t>
      </w:r>
    </w:p>
    <w:p w14:paraId="05166E97" w14:textId="38E162CE" w:rsidR="007F5292" w:rsidRPr="005D7FDB" w:rsidRDefault="007F5292" w:rsidP="00A85FA9">
      <w:pPr>
        <w:spacing w:line="480" w:lineRule="auto"/>
        <w:jc w:val="both"/>
      </w:pPr>
    </w:p>
    <w:p w14:paraId="31FDA7EF" w14:textId="50D80B5E" w:rsidR="00AC43F5" w:rsidRPr="005D7FDB" w:rsidRDefault="009A4751" w:rsidP="00A85FA9">
      <w:pPr>
        <w:pStyle w:val="05Keywords"/>
        <w:spacing w:before="0" w:line="480" w:lineRule="auto"/>
        <w:rPr>
          <w:sz w:val="24"/>
          <w:szCs w:val="20"/>
        </w:rPr>
      </w:pPr>
      <w:r w:rsidRPr="005D7FDB">
        <w:rPr>
          <w:b/>
          <w:sz w:val="24"/>
          <w:szCs w:val="20"/>
        </w:rPr>
        <w:t>Keywords</w:t>
      </w:r>
      <w:r w:rsidRPr="005D7FDB">
        <w:rPr>
          <w:sz w:val="24"/>
          <w:szCs w:val="20"/>
        </w:rPr>
        <w:t xml:space="preserve">: </w:t>
      </w:r>
      <w:r w:rsidR="00AC43F5" w:rsidRPr="005D7FDB">
        <w:rPr>
          <w:sz w:val="24"/>
          <w:szCs w:val="20"/>
        </w:rPr>
        <w:t xml:space="preserve"> </w:t>
      </w:r>
    </w:p>
    <w:p w14:paraId="0F1C7FEA" w14:textId="3080C741" w:rsidR="009A4751" w:rsidRPr="005D7FDB" w:rsidRDefault="00BA31B2" w:rsidP="00A85FA9">
      <w:pPr>
        <w:pStyle w:val="05Keywords"/>
        <w:spacing w:before="0" w:line="480" w:lineRule="auto"/>
        <w:rPr>
          <w:sz w:val="24"/>
          <w:szCs w:val="20"/>
        </w:rPr>
      </w:pPr>
      <w:proofErr w:type="gramStart"/>
      <w:r w:rsidRPr="005D7FDB">
        <w:rPr>
          <w:sz w:val="24"/>
          <w:szCs w:val="20"/>
        </w:rPr>
        <w:t>disease</w:t>
      </w:r>
      <w:proofErr w:type="gramEnd"/>
      <w:r w:rsidRPr="005D7FDB">
        <w:rPr>
          <w:sz w:val="24"/>
          <w:szCs w:val="20"/>
        </w:rPr>
        <w:t xml:space="preserve"> </w:t>
      </w:r>
      <w:r w:rsidR="00185343" w:rsidRPr="005D7FDB">
        <w:rPr>
          <w:sz w:val="24"/>
          <w:szCs w:val="20"/>
        </w:rPr>
        <w:t xml:space="preserve">prioritisation; endemic </w:t>
      </w:r>
      <w:proofErr w:type="spellStart"/>
      <w:r w:rsidR="00185343" w:rsidRPr="005D7FDB">
        <w:rPr>
          <w:sz w:val="24"/>
          <w:szCs w:val="20"/>
        </w:rPr>
        <w:t>zoonoses</w:t>
      </w:r>
      <w:proofErr w:type="spellEnd"/>
      <w:r w:rsidR="00185343" w:rsidRPr="005D7FDB">
        <w:rPr>
          <w:sz w:val="24"/>
          <w:szCs w:val="20"/>
        </w:rPr>
        <w:t xml:space="preserve">; </w:t>
      </w:r>
      <w:r w:rsidR="001D7124" w:rsidRPr="005D7FDB">
        <w:rPr>
          <w:sz w:val="24"/>
          <w:szCs w:val="20"/>
        </w:rPr>
        <w:t>s</w:t>
      </w:r>
      <w:r w:rsidR="000A6B0F" w:rsidRPr="005D7FDB">
        <w:rPr>
          <w:sz w:val="24"/>
          <w:szCs w:val="20"/>
        </w:rPr>
        <w:t>urveillance</w:t>
      </w:r>
      <w:r w:rsidR="00AC43F5" w:rsidRPr="005D7FDB">
        <w:rPr>
          <w:sz w:val="24"/>
          <w:szCs w:val="20"/>
        </w:rPr>
        <w:t>;</w:t>
      </w:r>
      <w:r w:rsidR="000A6B0F" w:rsidRPr="005D7FDB">
        <w:rPr>
          <w:sz w:val="24"/>
          <w:szCs w:val="20"/>
        </w:rPr>
        <w:t xml:space="preserve"> </w:t>
      </w:r>
      <w:r w:rsidR="0035295E" w:rsidRPr="005D7FDB">
        <w:rPr>
          <w:sz w:val="24"/>
          <w:szCs w:val="20"/>
        </w:rPr>
        <w:t xml:space="preserve">domestic </w:t>
      </w:r>
      <w:r w:rsidR="00AC43F5" w:rsidRPr="005D7FDB">
        <w:rPr>
          <w:sz w:val="24"/>
          <w:szCs w:val="20"/>
        </w:rPr>
        <w:t>animal</w:t>
      </w:r>
      <w:r w:rsidR="001D7124" w:rsidRPr="005D7FDB">
        <w:rPr>
          <w:sz w:val="24"/>
          <w:szCs w:val="20"/>
        </w:rPr>
        <w:t>s</w:t>
      </w:r>
      <w:r w:rsidR="00AC43F5" w:rsidRPr="005D7FDB">
        <w:rPr>
          <w:sz w:val="24"/>
          <w:szCs w:val="20"/>
        </w:rPr>
        <w:t>;</w:t>
      </w:r>
      <w:r w:rsidR="000749B3" w:rsidRPr="005D7FDB">
        <w:rPr>
          <w:sz w:val="24"/>
          <w:szCs w:val="20"/>
        </w:rPr>
        <w:t xml:space="preserve"> </w:t>
      </w:r>
      <w:r w:rsidR="00AC43F5" w:rsidRPr="005D7FDB">
        <w:rPr>
          <w:sz w:val="24"/>
          <w:szCs w:val="20"/>
        </w:rPr>
        <w:t>public health</w:t>
      </w:r>
      <w:r w:rsidR="00AC43F5" w:rsidRPr="005D7FDB">
        <w:t xml:space="preserve"> </w:t>
      </w:r>
      <w:r w:rsidR="009A4751" w:rsidRPr="005D7FDB">
        <w:br w:type="page"/>
      </w:r>
    </w:p>
    <w:p w14:paraId="5363DB0B" w14:textId="6D4084ED" w:rsidR="009A4751" w:rsidRPr="005D7FDB" w:rsidRDefault="00AD5BC1" w:rsidP="00632CD7">
      <w:pPr>
        <w:pStyle w:val="titlersos"/>
        <w:numPr>
          <w:ilvl w:val="0"/>
          <w:numId w:val="7"/>
        </w:numPr>
        <w:spacing w:line="480" w:lineRule="auto"/>
        <w:ind w:left="284" w:hanging="284"/>
        <w:rPr>
          <w:rFonts w:ascii="Times New Roman" w:hAnsi="Times New Roman"/>
          <w:sz w:val="28"/>
        </w:rPr>
      </w:pPr>
      <w:r w:rsidRPr="005D7FDB">
        <w:rPr>
          <w:rFonts w:ascii="Times New Roman" w:hAnsi="Times New Roman"/>
          <w:sz w:val="28"/>
        </w:rPr>
        <w:lastRenderedPageBreak/>
        <w:t>Introduction</w:t>
      </w:r>
    </w:p>
    <w:p w14:paraId="5AB11A1C" w14:textId="05F42C81" w:rsidR="009F6091" w:rsidRPr="005D7FDB" w:rsidRDefault="003F4811" w:rsidP="009A4751">
      <w:pPr>
        <w:autoSpaceDE w:val="0"/>
        <w:autoSpaceDN w:val="0"/>
        <w:adjustRightInd w:val="0"/>
        <w:spacing w:line="480" w:lineRule="auto"/>
        <w:jc w:val="both"/>
      </w:pPr>
      <w:r w:rsidRPr="005D7FDB">
        <w:t xml:space="preserve">It </w:t>
      </w:r>
      <w:r w:rsidR="002F14DD" w:rsidRPr="005D7FDB">
        <w:t>is</w:t>
      </w:r>
      <w:r w:rsidRPr="005D7FDB">
        <w:t xml:space="preserve"> estimated that </w:t>
      </w:r>
      <w:r w:rsidR="0000131B" w:rsidRPr="005D7FDB">
        <w:t xml:space="preserve">at least </w:t>
      </w:r>
      <w:r w:rsidR="009A4751" w:rsidRPr="005D7FDB">
        <w:t xml:space="preserve">60% of known </w:t>
      </w:r>
      <w:r w:rsidR="006D12CC" w:rsidRPr="005D7FDB">
        <w:t xml:space="preserve">infectious </w:t>
      </w:r>
      <w:r w:rsidR="009A4751" w:rsidRPr="005D7FDB">
        <w:t xml:space="preserve">diseases and 75% of emerging infectious diseases </w:t>
      </w:r>
      <w:r w:rsidR="006D12CC" w:rsidRPr="005D7FDB">
        <w:t xml:space="preserve">in humans </w:t>
      </w:r>
      <w:r w:rsidR="009A4751" w:rsidRPr="005D7FDB">
        <w:t xml:space="preserve">are zoonotic in origin </w:t>
      </w:r>
      <w:r w:rsidR="009A4751" w:rsidRPr="005D7FDB">
        <w:fldChar w:fldCharType="begin">
          <w:fldData xml:space="preserve">PEVuZE5vdGU+PENpdGU+PEF1dGhvcj5Xb29saG91c2U8L0F1dGhvcj48WWVhcj4yMDA1PC9ZZWFy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</w:fldData>
        </w:fldChar>
      </w:r>
      <w:r w:rsidR="008C41F4" w:rsidRPr="005D7FDB">
        <w:instrText xml:space="preserve"> ADDIN EN.CITE </w:instrText>
      </w:r>
      <w:r w:rsidR="008C41F4" w:rsidRPr="005D7FDB">
        <w:fldChar w:fldCharType="begin">
          <w:fldData xml:space="preserve">PEVuZE5vdGU+PENpdGU+PEF1dGhvcj5Xb29saG91c2U8L0F1dGhvcj48WWVhcj4yMDA1PC9ZZWFy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</w:fldData>
        </w:fldChar>
      </w:r>
      <w:r w:rsidR="008C41F4" w:rsidRPr="005D7FDB">
        <w:instrText xml:space="preserve"> ADDIN EN.CITE.DATA </w:instrText>
      </w:r>
      <w:r w:rsidR="008C41F4" w:rsidRPr="005D7FDB">
        <w:fldChar w:fldCharType="end"/>
      </w:r>
      <w:r w:rsidR="009A4751" w:rsidRPr="005D7FDB">
        <w:fldChar w:fldCharType="separate"/>
      </w:r>
      <w:r w:rsidR="00DC144F" w:rsidRPr="005D7FDB">
        <w:rPr>
          <w:noProof/>
        </w:rPr>
        <w:t>[</w:t>
      </w:r>
      <w:hyperlink w:anchor="_ENREF_1" w:tooltip="Woolhouse, 2005 #1011" w:history="1">
        <w:r w:rsidR="0077204C" w:rsidRPr="005D7FDB">
          <w:rPr>
            <w:noProof/>
          </w:rPr>
          <w:t>1</w:t>
        </w:r>
      </w:hyperlink>
      <w:r w:rsidR="00DC144F" w:rsidRPr="005D7FDB">
        <w:rPr>
          <w:noProof/>
        </w:rPr>
        <w:t>,</w:t>
      </w:r>
      <w:hyperlink w:anchor="_ENREF_2" w:tooltip="Taylor, 2001 #1013" w:history="1">
        <w:r w:rsidR="0077204C" w:rsidRPr="005D7FDB">
          <w:rPr>
            <w:noProof/>
          </w:rPr>
          <w:t>2</w:t>
        </w:r>
      </w:hyperlink>
      <w:r w:rsidR="00DC144F" w:rsidRPr="005D7FDB">
        <w:rPr>
          <w:noProof/>
        </w:rPr>
        <w:t>]</w:t>
      </w:r>
      <w:r w:rsidR="009A4751" w:rsidRPr="005D7FDB">
        <w:fldChar w:fldCharType="end"/>
      </w:r>
      <w:r w:rsidR="007B3D1E" w:rsidRPr="005D7FDB">
        <w:t>, with zoonotic disease outbreaks increasing globally in both total number and richness</w:t>
      </w:r>
      <w:r w:rsidR="00F3258C" w:rsidRPr="005D7FDB">
        <w:t xml:space="preserve"> </w:t>
      </w:r>
      <w:r w:rsidR="00F3258C" w:rsidRPr="005D7FDB">
        <w:fldChar w:fldCharType="begin"/>
      </w:r>
      <w:r w:rsidR="00B642AF" w:rsidRPr="005D7FDB">
        <w:instrText xml:space="preserve"> ADDIN EN.CITE &lt;EndNote&gt;&lt;Cite&gt;&lt;Author&gt;Smith&lt;/Author&gt;&lt;Year&gt;2014&lt;/Year&gt;&lt;RecNum&gt;1315&lt;/RecNum&gt;&lt;DisplayText&gt;[3]&lt;/DisplayText&gt;&lt;record&gt;&lt;rec-number&gt;1315&lt;/rec-number&gt;&lt;foreign-keys&gt;&lt;key app="EN" db-id="dx99ex5t792wv5e9ts7pvxz2sazzfp00ea5r"&gt;1315&lt;/key&gt;&lt;/foreign-keys&gt;&lt;ref-type name="Journal Article"&gt;17&lt;/ref-type&gt;&lt;contributors&gt;&lt;authors&gt;&lt;author&gt;Smith, K. F.&lt;/author&gt;&lt;author&gt;Goldberg, M.&lt;/author&gt;&lt;author&gt;Rosenthal, S.&lt;/author&gt;&lt;author&gt;Carlson, L.&lt;/author&gt;&lt;author&gt;Chen, J.&lt;/author&gt;&lt;author&gt;Chen, C.&lt;/author&gt;&lt;author&gt;Ramachandran, S.&lt;/author&gt;&lt;/authors&gt;&lt;/contributors&gt;&lt;titles&gt;&lt;title&gt;Global rise in human infectious disease outbreaks&lt;/title&gt;&lt;secondary-title&gt;J. R. Soc. Interface&lt;/secondary-title&gt;&lt;alt-title&gt;Journal of the Royal Society, Interface&lt;/alt-title&gt;&lt;/titles&gt;&lt;alt-periodical&gt;&lt;full-title&gt;J R Soc Interface&lt;/full-title&gt;&lt;abbr-1&gt;Journal of the Royal Society, Interface&lt;/abbr-1&gt;&lt;/alt-periodical&gt;&lt;pages&gt;20140950&lt;/pages&gt;&lt;volume&gt;11&lt;/volume&gt;&lt;number&gt;101&lt;/number&gt;&lt;keywords&gt;&lt;keyword&gt;Communicable Diseases/*epidemiology/*transmission&lt;/keyword&gt;&lt;keyword&gt;*Databases, Factual&lt;/keyword&gt;&lt;keyword&gt;*Disease Outbreaks&lt;/keyword&gt;&lt;keyword&gt;Female&lt;/keyword&gt;&lt;keyword&gt;Humans&lt;/keyword&gt;&lt;keyword&gt;Male&lt;/keyword&gt;&lt;keyword&gt;*Models, Biological&lt;/keyword&gt;&lt;keyword&gt;Retrospective Studies&lt;/keyword&gt;&lt;/keywords&gt;&lt;dates&gt;&lt;year&gt;2014&lt;/year&gt;&lt;pub-dates&gt;&lt;date&gt;Dec 6&lt;/date&gt;&lt;/pub-dates&gt;&lt;/dates&gt;&lt;isbn&gt;1742-5662 (Electronic)&amp;#xD;1742-5689 (Print)&amp;#xD;1742-5662 (Linking)&lt;/isbn&gt;&lt;accession-num&gt;25401184&lt;/accession-num&gt;&lt;urls&gt;&lt;related-urls&gt;&lt;url&gt;http://www.ncbi.nlm.nih.gov/pubmed/25401184&lt;/url&gt;&lt;/related-urls&gt;&lt;/urls&gt;&lt;custom2&gt;4223919&lt;/custom2&gt;&lt;electronic-resource-num&gt;10.1098/rsif.2014.0950&lt;/electronic-resource-num&gt;&lt;/record&gt;&lt;/Cite&gt;&lt;/EndNote&gt;</w:instrText>
      </w:r>
      <w:r w:rsidR="00F3258C" w:rsidRPr="005D7FDB">
        <w:fldChar w:fldCharType="separate"/>
      </w:r>
      <w:r w:rsidR="006F0667" w:rsidRPr="005D7FDB">
        <w:rPr>
          <w:noProof/>
        </w:rPr>
        <w:t>[</w:t>
      </w:r>
      <w:hyperlink w:anchor="_ENREF_3" w:tooltip="Smith, 2014 #1315" w:history="1">
        <w:r w:rsidR="0077204C" w:rsidRPr="005D7FDB">
          <w:rPr>
            <w:noProof/>
          </w:rPr>
          <w:t>3</w:t>
        </w:r>
      </w:hyperlink>
      <w:r w:rsidR="006F0667" w:rsidRPr="005D7FDB">
        <w:rPr>
          <w:noProof/>
        </w:rPr>
        <w:t>]</w:t>
      </w:r>
      <w:r w:rsidR="00F3258C" w:rsidRPr="005D7FDB">
        <w:fldChar w:fldCharType="end"/>
      </w:r>
      <w:r w:rsidR="009A4751" w:rsidRPr="005D7FDB">
        <w:t xml:space="preserve">. </w:t>
      </w:r>
      <w:proofErr w:type="spellStart"/>
      <w:r w:rsidR="000114F7" w:rsidRPr="005D7FDB">
        <w:t>Zoon</w:t>
      </w:r>
      <w:r w:rsidR="004F7CD2" w:rsidRPr="005D7FDB">
        <w:t>oses</w:t>
      </w:r>
      <w:proofErr w:type="spellEnd"/>
      <w:r w:rsidR="004F7CD2" w:rsidRPr="005D7FDB">
        <w:t xml:space="preserve"> </w:t>
      </w:r>
      <w:r w:rsidR="002A70B6" w:rsidRPr="005D7FDB">
        <w:t>are</w:t>
      </w:r>
      <w:r w:rsidR="004F7CD2" w:rsidRPr="005D7FDB">
        <w:t xml:space="preserve"> largely classified as</w:t>
      </w:r>
      <w:r w:rsidR="000114F7" w:rsidRPr="005D7FDB">
        <w:t xml:space="preserve"> </w:t>
      </w:r>
      <w:r w:rsidR="002A70B6" w:rsidRPr="005D7FDB">
        <w:t xml:space="preserve">either </w:t>
      </w:r>
      <w:r w:rsidR="000114F7" w:rsidRPr="005D7FDB">
        <w:t>emerging</w:t>
      </w:r>
      <w:r w:rsidR="003129D4" w:rsidRPr="005D7FDB">
        <w:t>/</w:t>
      </w:r>
      <w:r w:rsidR="0066285D" w:rsidRPr="005D7FDB">
        <w:t>re-emerging</w:t>
      </w:r>
      <w:r w:rsidR="000114F7" w:rsidRPr="005D7FDB">
        <w:t xml:space="preserve"> or endemic </w:t>
      </w:r>
      <w:proofErr w:type="spellStart"/>
      <w:r w:rsidR="000114F7" w:rsidRPr="005D7FDB">
        <w:t>zoonoses</w:t>
      </w:r>
      <w:proofErr w:type="spellEnd"/>
      <w:r w:rsidR="002F40EE" w:rsidRPr="005D7FDB">
        <w:t xml:space="preserve"> </w:t>
      </w:r>
      <w:r w:rsidR="00996DA3" w:rsidRPr="005D7FDB">
        <w:fldChar w:fldCharType="begin">
          <w:fldData xml:space="preserve">PEVuZE5vdGU+PENpdGU+PEF1dGhvcj5IYWxsaWRheTwvQXV0aG9yPjxZZWFyPjIwMTI8L1llYXI+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</w:fldData>
        </w:fldChar>
      </w:r>
      <w:r w:rsidR="00054674" w:rsidRPr="005D7FDB">
        <w:instrText xml:space="preserve"> ADDIN EN.CITE </w:instrText>
      </w:r>
      <w:r w:rsidR="00054674" w:rsidRPr="005D7FDB">
        <w:fldChar w:fldCharType="begin">
          <w:fldData xml:space="preserve">PEVuZE5vdGU+PENpdGU+PEF1dGhvcj5IYWxsaWRheTwvQXV0aG9yPjxZZWFyPjIwMTI8L1llYXI+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</w:fldData>
        </w:fldChar>
      </w:r>
      <w:r w:rsidR="00054674" w:rsidRPr="005D7FDB">
        <w:instrText xml:space="preserve"> ADDIN EN.CITE.DATA </w:instrText>
      </w:r>
      <w:r w:rsidR="00054674" w:rsidRPr="005D7FDB">
        <w:fldChar w:fldCharType="end"/>
      </w:r>
      <w:r w:rsidR="00996DA3" w:rsidRPr="005D7FDB">
        <w:fldChar w:fldCharType="separate"/>
      </w:r>
      <w:r w:rsidR="006F0667" w:rsidRPr="005D7FDB">
        <w:rPr>
          <w:noProof/>
        </w:rPr>
        <w:t>[</w:t>
      </w:r>
      <w:hyperlink w:anchor="_ENREF_4" w:tooltip="Halliday, 2012 #1192" w:history="1">
        <w:r w:rsidR="0077204C" w:rsidRPr="005D7FDB">
          <w:rPr>
            <w:noProof/>
          </w:rPr>
          <w:t>4-7</w:t>
        </w:r>
      </w:hyperlink>
      <w:r w:rsidR="006F0667" w:rsidRPr="005D7FDB">
        <w:rPr>
          <w:noProof/>
        </w:rPr>
        <w:t>]</w:t>
      </w:r>
      <w:r w:rsidR="00996DA3" w:rsidRPr="005D7FDB">
        <w:fldChar w:fldCharType="end"/>
      </w:r>
      <w:r w:rsidR="000A51FE" w:rsidRPr="005D7FDB">
        <w:t xml:space="preserve">. Most emerging infectious diseases of humans are </w:t>
      </w:r>
      <w:r w:rsidR="0025557A" w:rsidRPr="005D7FDB">
        <w:t xml:space="preserve">believed to </w:t>
      </w:r>
      <w:r w:rsidR="00741272" w:rsidRPr="005D7FDB">
        <w:t>originate</w:t>
      </w:r>
      <w:r w:rsidR="000A51FE" w:rsidRPr="005D7FDB">
        <w:t xml:space="preserve"> from wildlife </w:t>
      </w:r>
      <w:r w:rsidR="00B709C9" w:rsidRPr="005D7FDB">
        <w:fldChar w:fldCharType="begin"/>
      </w:r>
      <w:r w:rsidR="00B17227" w:rsidRPr="005D7FDB">
        <w:instrText xml:space="preserve"> ADDIN EN.CITE &lt;EndNote&gt;&lt;Cite&gt;&lt;Author&gt;Jones&lt;/Author&gt;&lt;Year&gt;2008&lt;/Year&gt;&lt;RecNum&gt;1012&lt;/RecNum&gt;&lt;DisplayText&gt;[8]&lt;/DisplayText&gt;&lt;record&gt;&lt;rec-number&gt;1012&lt;/rec-number&gt;&lt;foreign-keys&gt;&lt;key app="EN" db-id="dx99ex5t792wv5e9ts7pvxz2sazzfp00ea5r"&gt;1012&lt;/key&gt;&lt;/foreign-keys&gt;&lt;ref-type name="Journal Article"&gt;17&lt;/ref-type&gt;&lt;contributors&gt;&lt;authors&gt;&lt;author&gt;Jones, K. E.&lt;/author&gt;&lt;author&gt;Patel, N. G.&lt;/author&gt;&lt;author&gt;Levy, M. A.&lt;/author&gt;&lt;author&gt;Storeygard, A.&lt;/author&gt;&lt;author&gt;Balk, D.&lt;/author&gt;&lt;author&gt;Gittleman, J. L.&lt;/author&gt;&lt;author&gt;Daszak, P.&lt;/author&gt;&lt;/authors&gt;&lt;/contributors&gt;&lt;auth-address&gt;Institute of Zoology, Zoological Society of London, Regents Park, London NW1 4RY, UK.&lt;/auth-address&gt;&lt;titles&gt;&lt;title&gt;Global trends in emerging infectious diseases&lt;/title&gt;&lt;secondary-title&gt;Nature&lt;/secondary-title&gt;&lt;alt-title&gt;Nature&lt;/alt-title&gt;&lt;/titles&gt;&lt;periodical&gt;&lt;full-title&gt;Nature&lt;/full-title&gt;&lt;/periodical&gt;&lt;alt-periodical&gt;&lt;full-title&gt;Nature&lt;/full-title&gt;&lt;/alt-periodical&gt;&lt;pages&gt;990-3&lt;/pages&gt;&lt;volume&gt;451&lt;/volume&gt;&lt;number&gt;7181&lt;/number&gt;&lt;keywords&gt;&lt;keyword&gt;Animals&lt;/keyword&gt;&lt;keyword&gt;Communicable Diseases, Emerging/*epidemiology/microbiology/transmission/virology&lt;/keyword&gt;&lt;keyword&gt;Databases, Factual&lt;/keyword&gt;&lt;keyword&gt;Drug Resistance, Microbial&lt;/keyword&gt;&lt;keyword&gt;Environment&lt;/keyword&gt;&lt;keyword&gt;Geography&lt;/keyword&gt;&lt;keyword&gt;Humans&lt;/keyword&gt;&lt;keyword&gt;Incidence&lt;/keyword&gt;&lt;keyword&gt;Risk&lt;/keyword&gt;&lt;keyword&gt;Socioeconomic Factors&lt;/keyword&gt;&lt;keyword&gt;Zoonoses/epidemiology/microbiology/transmission/virology&lt;/keyword&gt;&lt;/keywords&gt;&lt;dates&gt;&lt;year&gt;2008&lt;/year&gt;&lt;pub-dates&gt;&lt;date&gt;Feb 21&lt;/date&gt;&lt;/pub-dates&gt;&lt;/dates&gt;&lt;isbn&gt;1476-4687 (Electronic)&amp;#xD;0028-0836 (Linking)&lt;/isbn&gt;&lt;accession-num&gt;18288193&lt;/accession-num&gt;&lt;urls&gt;&lt;related-urls&gt;&lt;url&gt;http://www.ncbi.nlm.nih.gov/pubmed/18288193&lt;/url&gt;&lt;url&gt;https://www.nature.com/articles/nature06536.pdf&lt;/url&gt;&lt;/related-urls&gt;&lt;/urls&gt;&lt;custom2&gt;5960580&lt;/custom2&gt;&lt;electronic-resource-num&gt;10.1038/nature06536&lt;/electronic-resource-num&gt;&lt;/record&gt;&lt;/Cite&gt;&lt;/EndNote&gt;</w:instrText>
      </w:r>
      <w:r w:rsidR="00B709C9" w:rsidRPr="005D7FDB">
        <w:fldChar w:fldCharType="separate"/>
      </w:r>
      <w:r w:rsidR="00B17227" w:rsidRPr="005D7FDB">
        <w:rPr>
          <w:noProof/>
        </w:rPr>
        <w:t>[</w:t>
      </w:r>
      <w:hyperlink w:anchor="_ENREF_8" w:tooltip="Jones, 2008 #1012" w:history="1">
        <w:r w:rsidR="0077204C" w:rsidRPr="005D7FDB">
          <w:rPr>
            <w:noProof/>
          </w:rPr>
          <w:t>8</w:t>
        </w:r>
      </w:hyperlink>
      <w:r w:rsidR="00B17227" w:rsidRPr="005D7FDB">
        <w:rPr>
          <w:noProof/>
        </w:rPr>
        <w:t>]</w:t>
      </w:r>
      <w:r w:rsidR="00B709C9" w:rsidRPr="005D7FDB">
        <w:fldChar w:fldCharType="end"/>
      </w:r>
      <w:r w:rsidR="006955B6" w:rsidRPr="005D7FDB">
        <w:t>.</w:t>
      </w:r>
      <w:r w:rsidR="006955B6" w:rsidRPr="005D7FDB">
        <w:rPr>
          <w:rFonts w:ascii="Arial" w:hAnsi="Arial" w:cs="Arial"/>
          <w:sz w:val="21"/>
          <w:szCs w:val="21"/>
          <w:shd w:val="clear" w:color="auto" w:fill="FFFFFF"/>
        </w:rPr>
        <w:t xml:space="preserve"> </w:t>
      </w:r>
      <w:r w:rsidR="004C18A0" w:rsidRPr="005D7FDB">
        <w:t>They often</w:t>
      </w:r>
      <w:r w:rsidR="00B84F9E" w:rsidRPr="005D7FDB">
        <w:t xml:space="preserve"> have small</w:t>
      </w:r>
      <w:r w:rsidR="00654C8A" w:rsidRPr="005D7FDB">
        <w:t>-scale</w:t>
      </w:r>
      <w:r w:rsidR="00B84F9E" w:rsidRPr="005D7FDB">
        <w:t xml:space="preserve"> direct </w:t>
      </w:r>
      <w:r w:rsidR="00654C8A" w:rsidRPr="005D7FDB">
        <w:t xml:space="preserve">health </w:t>
      </w:r>
      <w:r w:rsidR="00B84F9E" w:rsidRPr="005D7FDB">
        <w:t>impact, but a small minority can lead to epidemics or even pandemics in humans</w:t>
      </w:r>
      <w:r w:rsidR="000D4960" w:rsidRPr="005D7FDB">
        <w:t xml:space="preserve"> </w:t>
      </w:r>
      <w:r w:rsidR="000D4960" w:rsidRPr="005D7FDB">
        <w:fldChar w:fldCharType="begin">
          <w:fldData xml:space="preserve">PEVuZE5vdGU+PENpdGU+PEF1dGhvcj5NZXNsaW48L0F1dGhvcj48WWVhcj4yMDAwPC9ZZWFyPjxS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</w:fldData>
        </w:fldChar>
      </w:r>
      <w:r w:rsidR="00DC144F" w:rsidRPr="005D7FDB">
        <w:instrText xml:space="preserve"> ADDIN EN.CITE </w:instrText>
      </w:r>
      <w:r w:rsidR="00DC144F" w:rsidRPr="005D7FDB">
        <w:fldChar w:fldCharType="begin">
          <w:fldData xml:space="preserve">PEVuZE5vdGU+PENpdGU+PEF1dGhvcj5NZXNsaW48L0F1dGhvcj48WWVhcj4yMDAwPC9ZZWFyPjxS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</w:fldData>
        </w:fldChar>
      </w:r>
      <w:r w:rsidR="00DC144F" w:rsidRPr="005D7FDB">
        <w:instrText xml:space="preserve"> ADDIN EN.CITE.DATA </w:instrText>
      </w:r>
      <w:r w:rsidR="00DC144F" w:rsidRPr="005D7FDB">
        <w:fldChar w:fldCharType="end"/>
      </w:r>
      <w:r w:rsidR="000D4960" w:rsidRPr="005D7FDB">
        <w:fldChar w:fldCharType="separate"/>
      </w:r>
      <w:r w:rsidR="00DC144F" w:rsidRPr="005D7FDB">
        <w:rPr>
          <w:noProof/>
        </w:rPr>
        <w:t>[</w:t>
      </w:r>
      <w:hyperlink w:anchor="_ENREF_1" w:tooltip="Woolhouse, 2005 #1011" w:history="1">
        <w:r w:rsidR="0077204C" w:rsidRPr="005D7FDB">
          <w:rPr>
            <w:noProof/>
          </w:rPr>
          <w:t>1</w:t>
        </w:r>
      </w:hyperlink>
      <w:r w:rsidR="00DC144F" w:rsidRPr="005D7FDB">
        <w:rPr>
          <w:noProof/>
        </w:rPr>
        <w:t>,</w:t>
      </w:r>
      <w:hyperlink w:anchor="_ENREF_9" w:tooltip="Meslin, 2000 #1125" w:history="1">
        <w:r w:rsidR="0077204C" w:rsidRPr="005D7FDB">
          <w:rPr>
            <w:noProof/>
          </w:rPr>
          <w:t>9</w:t>
        </w:r>
      </w:hyperlink>
      <w:r w:rsidR="00DC144F" w:rsidRPr="005D7FDB">
        <w:rPr>
          <w:noProof/>
        </w:rPr>
        <w:t>]</w:t>
      </w:r>
      <w:r w:rsidR="000D4960" w:rsidRPr="005D7FDB">
        <w:fldChar w:fldCharType="end"/>
      </w:r>
      <w:r w:rsidR="00964C92" w:rsidRPr="005D7FDB">
        <w:t>,</w:t>
      </w:r>
      <w:r w:rsidR="00FC4842" w:rsidRPr="005D7FDB">
        <w:t xml:space="preserve"> such as </w:t>
      </w:r>
      <w:r w:rsidR="0025557A" w:rsidRPr="005D7FDB">
        <w:t xml:space="preserve">the </w:t>
      </w:r>
      <w:r w:rsidR="002755E1" w:rsidRPr="005D7FDB">
        <w:t>s</w:t>
      </w:r>
      <w:r w:rsidR="0025557A" w:rsidRPr="005D7FDB">
        <w:t xml:space="preserve">evere </w:t>
      </w:r>
      <w:r w:rsidR="002755E1" w:rsidRPr="005D7FDB">
        <w:t>a</w:t>
      </w:r>
      <w:r w:rsidR="0025557A" w:rsidRPr="005D7FDB">
        <w:t xml:space="preserve">cute </w:t>
      </w:r>
      <w:r w:rsidR="002755E1" w:rsidRPr="005D7FDB">
        <w:t>r</w:t>
      </w:r>
      <w:r w:rsidR="0025557A" w:rsidRPr="005D7FDB">
        <w:t xml:space="preserve">espiratory </w:t>
      </w:r>
      <w:r w:rsidR="002755E1" w:rsidRPr="005D7FDB">
        <w:t>s</w:t>
      </w:r>
      <w:r w:rsidR="0025557A" w:rsidRPr="005D7FDB">
        <w:t xml:space="preserve">yndrome </w:t>
      </w:r>
      <w:r w:rsidR="002755E1" w:rsidRPr="005D7FDB">
        <w:t>c</w:t>
      </w:r>
      <w:r w:rsidR="0025557A" w:rsidRPr="005D7FDB">
        <w:t>oronavirus</w:t>
      </w:r>
      <w:r w:rsidR="0025557A" w:rsidRPr="005D7FDB">
        <w:rPr>
          <w:sz w:val="20"/>
        </w:rPr>
        <w:t xml:space="preserve"> (</w:t>
      </w:r>
      <w:r w:rsidR="0025557A" w:rsidRPr="005D7FDB">
        <w:t>SARS-</w:t>
      </w:r>
      <w:proofErr w:type="spellStart"/>
      <w:r w:rsidR="0025557A" w:rsidRPr="005D7FDB">
        <w:t>CoV</w:t>
      </w:r>
      <w:proofErr w:type="spellEnd"/>
      <w:r w:rsidR="0025557A" w:rsidRPr="005D7FDB">
        <w:t xml:space="preserve">) and Middle East </w:t>
      </w:r>
      <w:r w:rsidR="00544801" w:rsidRPr="005D7FDB">
        <w:t>r</w:t>
      </w:r>
      <w:r w:rsidR="0025557A" w:rsidRPr="005D7FDB">
        <w:t xml:space="preserve">espiratory </w:t>
      </w:r>
      <w:r w:rsidR="00544801" w:rsidRPr="005D7FDB">
        <w:t>s</w:t>
      </w:r>
      <w:r w:rsidR="0025557A" w:rsidRPr="005D7FDB">
        <w:t xml:space="preserve">yndrome </w:t>
      </w:r>
      <w:r w:rsidR="00880383" w:rsidRPr="005D7FDB">
        <w:t>c</w:t>
      </w:r>
      <w:r w:rsidR="0025557A" w:rsidRPr="005D7FDB">
        <w:t>oronavirus (MERS-</w:t>
      </w:r>
      <w:proofErr w:type="spellStart"/>
      <w:r w:rsidR="0025557A" w:rsidRPr="005D7FDB">
        <w:t>CoV</w:t>
      </w:r>
      <w:proofErr w:type="spellEnd"/>
      <w:r w:rsidR="0025557A" w:rsidRPr="005D7FDB">
        <w:t>) epidemics</w:t>
      </w:r>
      <w:r w:rsidR="00C4713A" w:rsidRPr="005D7FDB">
        <w:t xml:space="preserve"> and </w:t>
      </w:r>
      <w:r w:rsidR="00FC4842" w:rsidRPr="005D7FDB">
        <w:t xml:space="preserve">the 2009 H1N1 </w:t>
      </w:r>
      <w:r w:rsidR="00725999" w:rsidRPr="005D7FDB">
        <w:t xml:space="preserve">and SARS-CoV-2 </w:t>
      </w:r>
      <w:r w:rsidR="00FC4842" w:rsidRPr="005D7FDB">
        <w:t>pandemic</w:t>
      </w:r>
      <w:r w:rsidR="00725999" w:rsidRPr="005D7FDB">
        <w:t>s</w:t>
      </w:r>
      <w:r w:rsidR="00B84F9E" w:rsidRPr="005D7FDB">
        <w:t xml:space="preserve">. </w:t>
      </w:r>
      <w:r w:rsidR="0008510B" w:rsidRPr="005D7FDB">
        <w:t xml:space="preserve">If not </w:t>
      </w:r>
      <w:r w:rsidR="00F97622" w:rsidRPr="005D7FDB">
        <w:t xml:space="preserve">properly </w:t>
      </w:r>
      <w:r w:rsidR="0008510B" w:rsidRPr="005D7FDB">
        <w:t>controlled, emerging</w:t>
      </w:r>
      <w:r w:rsidR="006E1FFF" w:rsidRPr="005D7FDB">
        <w:t xml:space="preserve"> </w:t>
      </w:r>
      <w:r w:rsidR="00E73016" w:rsidRPr="005D7FDB">
        <w:t xml:space="preserve">and re-emerging </w:t>
      </w:r>
      <w:r w:rsidR="00163396" w:rsidRPr="005D7FDB">
        <w:t>infectious</w:t>
      </w:r>
      <w:r w:rsidR="0008510B" w:rsidRPr="005D7FDB">
        <w:t xml:space="preserve"> diseases can become endemic </w:t>
      </w:r>
      <w:r w:rsidR="00844A09" w:rsidRPr="005D7FDB">
        <w:t>and persistent</w:t>
      </w:r>
      <w:r w:rsidR="0008510B" w:rsidRPr="005D7FDB">
        <w:t xml:space="preserve">. </w:t>
      </w:r>
      <w:r w:rsidR="00360FBF" w:rsidRPr="005D7FDB">
        <w:t>E</w:t>
      </w:r>
      <w:r w:rsidR="009A4751" w:rsidRPr="005D7FDB">
        <w:t xml:space="preserve">ndemic </w:t>
      </w:r>
      <w:proofErr w:type="spellStart"/>
      <w:r w:rsidR="009A4751" w:rsidRPr="005D7FDB">
        <w:t>zoonoses</w:t>
      </w:r>
      <w:proofErr w:type="spellEnd"/>
      <w:r w:rsidR="001072A2" w:rsidRPr="005D7FDB">
        <w:t>,</w:t>
      </w:r>
      <w:r w:rsidR="009A4751" w:rsidRPr="005D7FDB">
        <w:t xml:space="preserve"> </w:t>
      </w:r>
      <w:r w:rsidR="001072A2" w:rsidRPr="005D7FDB">
        <w:t xml:space="preserve">such as rabies, brucellosis, </w:t>
      </w:r>
      <w:proofErr w:type="spellStart"/>
      <w:r w:rsidR="001072A2" w:rsidRPr="005D7FDB">
        <w:t>cysticercosis</w:t>
      </w:r>
      <w:proofErr w:type="spellEnd"/>
      <w:r w:rsidR="001072A2" w:rsidRPr="005D7FDB">
        <w:t xml:space="preserve">, and bovine tuberculosis </w:t>
      </w:r>
      <w:r w:rsidR="00844A09" w:rsidRPr="005D7FDB">
        <w:t xml:space="preserve">cause constant and regular outbreaks in areas </w:t>
      </w:r>
      <w:r w:rsidR="009A4751" w:rsidRPr="005D7FDB">
        <w:t xml:space="preserve">where the conditions </w:t>
      </w:r>
      <w:r w:rsidR="0068217B" w:rsidRPr="005D7FDB">
        <w:t>favo</w:t>
      </w:r>
      <w:r w:rsidR="00287F02" w:rsidRPr="005D7FDB">
        <w:t>u</w:t>
      </w:r>
      <w:r w:rsidR="0068217B" w:rsidRPr="005D7FDB">
        <w:t xml:space="preserve">r </w:t>
      </w:r>
      <w:r w:rsidR="009A4751" w:rsidRPr="005D7FDB">
        <w:t>their maintenance and spread</w:t>
      </w:r>
      <w:r w:rsidR="000234B3" w:rsidRPr="005D7FDB">
        <w:t xml:space="preserve"> </w:t>
      </w:r>
      <w:r w:rsidR="000234B3" w:rsidRPr="005D7FDB">
        <w:fldChar w:fldCharType="begin"/>
      </w:r>
      <w:r w:rsidR="008C41F4" w:rsidRPr="005D7FDB">
        <w:instrText xml:space="preserve"> ADDIN EN.CITE &lt;EndNote&gt;&lt;Cite&gt;&lt;Author&gt;Maudlin&lt;/Author&gt;&lt;Year&gt;2009&lt;/Year&gt;&lt;RecNum&gt;724&lt;/RecNum&gt;&lt;DisplayText&gt;[10]&lt;/DisplayText&gt;&lt;record&gt;&lt;rec-number&gt;724&lt;/rec-number&gt;&lt;foreign-keys&gt;&lt;key app="EN" db-id="dx99ex5t792wv5e9ts7pvxz2sazzfp00ea5r"&gt;724&lt;/key&gt;&lt;/foreign-keys&gt;&lt;ref-type name="Journal Article"&gt;17&lt;/ref-type&gt;&lt;contributors&gt;&lt;authors&gt;&lt;author&gt;Maudlin, I.&lt;/author&gt;&lt;author&gt;Eisler, M. C.&lt;/author&gt;&lt;author&gt;Welburn, S. C.&lt;/author&gt;&lt;/authors&gt;&lt;/contributors&gt;&lt;auth-address&gt;Centre for Infectious Diseases, College of Medicine and Veterinary Medicine, University of Edinburgh, Summerhall, Edinburgh EH9 1QH, UK. ian.maudlin@ed.ac.uk&lt;/auth-address&gt;&lt;titles&gt;&lt;title&gt;Neglected and endemic zoonoses&lt;/title&gt;&lt;secondary-title&gt;Phil. Trans. R. Soc. B&lt;/secondary-title&gt;&lt;/titles&gt;&lt;periodical&gt;&lt;full-title&gt;Phil. Trans. R. Soc. B&lt;/full-title&gt;&lt;/periodical&gt;&lt;pages&gt;2777-87&lt;/pages&gt;&lt;volume&gt;364&lt;/volume&gt;&lt;number&gt;1530&lt;/number&gt;&lt;keywords&gt;&lt;keyword&gt;Animals&lt;/keyword&gt;&lt;keyword&gt;Communicable Diseases, Emerging/epidemiology/prevention &amp;amp; control/*veterinary&lt;/keyword&gt;&lt;keyword&gt;Developing Countries&lt;/keyword&gt;&lt;keyword&gt;Disease Reservoirs/*veterinary&lt;/keyword&gt;&lt;keyword&gt;Endemic Diseases/prevention &amp;amp; control/*veterinary&lt;/keyword&gt;&lt;keyword&gt;Humans&lt;/keyword&gt;&lt;keyword&gt;Zoonoses/*epidemiology&lt;/keyword&gt;&lt;/keywords&gt;&lt;dates&gt;&lt;year&gt;2009&lt;/year&gt;&lt;pub-dates&gt;&lt;date&gt;Sep 27&lt;/date&gt;&lt;/pub-dates&gt;&lt;/dates&gt;&lt;isbn&gt;1471-2970 (Electronic)&amp;#xD;0962-8436 (Linking)&lt;/isbn&gt;&lt;accession-num&gt;19687045&lt;/accession-num&gt;&lt;urls&gt;&lt;related-urls&gt;&lt;url&gt;https://www.ncbi.nlm.nih.gov/pubmed/19687045&lt;/url&gt;&lt;url&gt;https://www.ncbi.nlm.nih.gov/pmc/articles/PMC2865085/pdf/rstb20090067.pdf&lt;/url&gt;&lt;/related-urls&gt;&lt;/urls&gt;&lt;custom2&gt;PMC2865085&lt;/custom2&gt;&lt;electronic-resource-num&gt;10.1098/rstb.2009.0067&lt;/electronic-resource-num&gt;&lt;/record&gt;&lt;/Cite&gt;&lt;/EndNote&gt;</w:instrText>
      </w:r>
      <w:r w:rsidR="000234B3" w:rsidRPr="005D7FDB">
        <w:fldChar w:fldCharType="separate"/>
      </w:r>
      <w:r w:rsidR="000234B3" w:rsidRPr="005D7FDB">
        <w:rPr>
          <w:noProof/>
        </w:rPr>
        <w:t>[</w:t>
      </w:r>
      <w:hyperlink w:anchor="_ENREF_10" w:tooltip="Maudlin, 2009 #724" w:history="1">
        <w:r w:rsidR="0077204C" w:rsidRPr="005D7FDB">
          <w:rPr>
            <w:noProof/>
          </w:rPr>
          <w:t>10</w:t>
        </w:r>
      </w:hyperlink>
      <w:r w:rsidR="000234B3" w:rsidRPr="005D7FDB">
        <w:rPr>
          <w:noProof/>
        </w:rPr>
        <w:t>]</w:t>
      </w:r>
      <w:r w:rsidR="000234B3" w:rsidRPr="005D7FDB">
        <w:fldChar w:fldCharType="end"/>
      </w:r>
      <w:r w:rsidR="00630A67" w:rsidRPr="005D7FDB">
        <w:t xml:space="preserve">, and they would be </w:t>
      </w:r>
      <w:r w:rsidR="006C435E" w:rsidRPr="005D7FDB">
        <w:t>considered</w:t>
      </w:r>
      <w:r w:rsidR="00630A67" w:rsidRPr="005D7FDB">
        <w:t xml:space="preserve"> as emerging </w:t>
      </w:r>
      <w:proofErr w:type="spellStart"/>
      <w:r w:rsidR="00630A67" w:rsidRPr="005D7FDB">
        <w:t>zoonoses</w:t>
      </w:r>
      <w:proofErr w:type="spellEnd"/>
      <w:r w:rsidR="00630A67" w:rsidRPr="005D7FDB">
        <w:t xml:space="preserve"> if introduced to a new territory</w:t>
      </w:r>
      <w:r w:rsidR="00CD0887" w:rsidRPr="005D7FDB">
        <w:t xml:space="preserve"> or </w:t>
      </w:r>
      <w:r w:rsidR="00BF6D51" w:rsidRPr="005D7FDB">
        <w:t xml:space="preserve">host species or </w:t>
      </w:r>
      <w:r w:rsidR="00CD0887" w:rsidRPr="005D7FDB">
        <w:t>evolved new traits</w:t>
      </w:r>
      <w:r w:rsidR="0068217B" w:rsidRPr="005D7FDB">
        <w:t>. T</w:t>
      </w:r>
      <w:r w:rsidR="00B42F9D" w:rsidRPr="005D7FDB">
        <w:t xml:space="preserve">hey </w:t>
      </w:r>
      <w:r w:rsidR="00E06D86" w:rsidRPr="005D7FDB">
        <w:t xml:space="preserve">mostly </w:t>
      </w:r>
      <w:r w:rsidR="009A4751" w:rsidRPr="005D7FDB">
        <w:t xml:space="preserve">affect </w:t>
      </w:r>
      <w:r w:rsidR="003B53A8" w:rsidRPr="005D7FDB">
        <w:t xml:space="preserve">people </w:t>
      </w:r>
      <w:r w:rsidR="00844A09" w:rsidRPr="005D7FDB">
        <w:t>in low-</w:t>
      </w:r>
      <w:r w:rsidR="00BF4890" w:rsidRPr="005D7FDB">
        <w:t xml:space="preserve"> </w:t>
      </w:r>
      <w:r w:rsidR="00844A09" w:rsidRPr="005D7FDB">
        <w:t>and</w:t>
      </w:r>
      <w:r w:rsidR="00BF4890" w:rsidRPr="005D7FDB">
        <w:t xml:space="preserve"> </w:t>
      </w:r>
      <w:r w:rsidR="00844A09" w:rsidRPr="005D7FDB">
        <w:t>middle</w:t>
      </w:r>
      <w:r w:rsidR="00BF4890" w:rsidRPr="005D7FDB">
        <w:t>-</w:t>
      </w:r>
      <w:r w:rsidR="00844A09" w:rsidRPr="005D7FDB">
        <w:t xml:space="preserve">income countries (LMICs) </w:t>
      </w:r>
      <w:r w:rsidR="00B3469B" w:rsidRPr="005D7FDB">
        <w:t xml:space="preserve">who </w:t>
      </w:r>
      <w:r w:rsidR="003B53A8" w:rsidRPr="005D7FDB">
        <w:t xml:space="preserve">live </w:t>
      </w:r>
      <w:r w:rsidR="00287F02" w:rsidRPr="005D7FDB">
        <w:t xml:space="preserve">in close </w:t>
      </w:r>
      <w:r w:rsidR="003B53A8" w:rsidRPr="005D7FDB">
        <w:t>proximity</w:t>
      </w:r>
      <w:r w:rsidR="00287F02" w:rsidRPr="005D7FDB">
        <w:t xml:space="preserve"> with </w:t>
      </w:r>
      <w:r w:rsidR="003B53A8" w:rsidRPr="005D7FDB">
        <w:t xml:space="preserve">their </w:t>
      </w:r>
      <w:r w:rsidR="00814BE0" w:rsidRPr="005D7FDB">
        <w:t>animals</w:t>
      </w:r>
      <w:r w:rsidR="009A4751" w:rsidRPr="005D7FDB">
        <w:t>, resulting in billion</w:t>
      </w:r>
      <w:r w:rsidR="00C119FC" w:rsidRPr="005D7FDB">
        <w:t>s of</w:t>
      </w:r>
      <w:r w:rsidR="009A4751" w:rsidRPr="005D7FDB">
        <w:t xml:space="preserve"> illnesses and millions of deaths in humans every year </w:t>
      </w:r>
      <w:r w:rsidR="009A4751" w:rsidRPr="005D7FDB">
        <w:fldChar w:fldCharType="begin">
          <w:fldData xml:space="preserve">PEVuZE5vdGU+PENpdGU+PEF1dGhvcj5HcmFjZTwvQXV0aG9yPjxZZWFyPjIwMTI8L1llYXI+PFJl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</w:fldData>
        </w:fldChar>
      </w:r>
      <w:r w:rsidR="008C41F4" w:rsidRPr="005D7FDB">
        <w:instrText xml:space="preserve"> ADDIN EN.CITE </w:instrText>
      </w:r>
      <w:r w:rsidR="008C41F4" w:rsidRPr="005D7FDB">
        <w:fldChar w:fldCharType="begin">
          <w:fldData xml:space="preserve">PEVuZE5vdGU+PENpdGU+PEF1dGhvcj5HcmFjZTwvQXV0aG9yPjxZZWFyPjIwMTI8L1llYXI+PFJl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</w:fldData>
        </w:fldChar>
      </w:r>
      <w:r w:rsidR="008C41F4" w:rsidRPr="005D7FDB">
        <w:instrText xml:space="preserve"> ADDIN EN.CITE.DATA </w:instrText>
      </w:r>
      <w:r w:rsidR="008C41F4" w:rsidRPr="005D7FDB">
        <w:fldChar w:fldCharType="end"/>
      </w:r>
      <w:r w:rsidR="009A4751" w:rsidRPr="005D7FDB">
        <w:fldChar w:fldCharType="separate"/>
      </w:r>
      <w:r w:rsidR="00DC144F" w:rsidRPr="005D7FDB">
        <w:rPr>
          <w:noProof/>
        </w:rPr>
        <w:t>[</w:t>
      </w:r>
      <w:hyperlink w:anchor="_ENREF_7" w:tooltip="Cleaveland, 2017 #1050" w:history="1">
        <w:r w:rsidR="0077204C" w:rsidRPr="005D7FDB">
          <w:rPr>
            <w:noProof/>
          </w:rPr>
          <w:t>7</w:t>
        </w:r>
      </w:hyperlink>
      <w:r w:rsidR="00DC144F" w:rsidRPr="005D7FDB">
        <w:rPr>
          <w:noProof/>
        </w:rPr>
        <w:t>,</w:t>
      </w:r>
      <w:hyperlink w:anchor="_ENREF_11" w:tooltip="Grace, 2012 #770" w:history="1">
        <w:r w:rsidR="0077204C" w:rsidRPr="005D7FDB">
          <w:rPr>
            <w:noProof/>
          </w:rPr>
          <w:t>11</w:t>
        </w:r>
      </w:hyperlink>
      <w:r w:rsidR="00DC144F" w:rsidRPr="005D7FDB">
        <w:rPr>
          <w:noProof/>
        </w:rPr>
        <w:t>]</w:t>
      </w:r>
      <w:r w:rsidR="009A4751" w:rsidRPr="005D7FDB">
        <w:fldChar w:fldCharType="end"/>
      </w:r>
      <w:r w:rsidR="009A4751" w:rsidRPr="005D7FDB">
        <w:t xml:space="preserve">. </w:t>
      </w:r>
      <w:r w:rsidR="00FD616F" w:rsidRPr="005D7FDB">
        <w:t>In addition to the public health significance</w:t>
      </w:r>
      <w:r w:rsidR="00536B4D" w:rsidRPr="005D7FDB">
        <w:t xml:space="preserve">, </w:t>
      </w:r>
      <w:r w:rsidR="00FD616F" w:rsidRPr="005D7FDB">
        <w:t xml:space="preserve">endemic </w:t>
      </w:r>
      <w:proofErr w:type="spellStart"/>
      <w:r w:rsidR="00FD616F" w:rsidRPr="005D7FDB">
        <w:t>zoonoses</w:t>
      </w:r>
      <w:proofErr w:type="spellEnd"/>
      <w:r w:rsidR="00536B4D" w:rsidRPr="005D7FDB">
        <w:t xml:space="preserve"> impact livestock production and trade, jeopardising human livelihoods and food security </w:t>
      </w:r>
      <w:r w:rsidR="00536B4D" w:rsidRPr="005D7FDB">
        <w:fldChar w:fldCharType="begin">
          <w:fldData xml:space="preserve">PEVuZE5vdGU+PENpdGU+PEF1dGhvcj5NYXVkbGluPC9BdXRob3I+PFllYXI+MjAwOTwvWWVhcj48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</w:fldData>
        </w:fldChar>
      </w:r>
      <w:r w:rsidR="008C41F4" w:rsidRPr="005D7FDB">
        <w:instrText xml:space="preserve"> ADDIN EN.CITE </w:instrText>
      </w:r>
      <w:r w:rsidR="008C41F4" w:rsidRPr="005D7FDB">
        <w:fldChar w:fldCharType="begin">
          <w:fldData xml:space="preserve">PEVuZE5vdGU+PENpdGU+PEF1dGhvcj5NYXVkbGluPC9BdXRob3I+PFllYXI+MjAwOTwvWWVhcj48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</w:fldData>
        </w:fldChar>
      </w:r>
      <w:r w:rsidR="008C41F4" w:rsidRPr="005D7FDB">
        <w:instrText xml:space="preserve"> ADDIN EN.CITE.DATA </w:instrText>
      </w:r>
      <w:r w:rsidR="008C41F4" w:rsidRPr="005D7FDB">
        <w:fldChar w:fldCharType="end"/>
      </w:r>
      <w:r w:rsidR="00536B4D" w:rsidRPr="005D7FDB">
        <w:fldChar w:fldCharType="separate"/>
      </w:r>
      <w:r w:rsidR="00DC144F" w:rsidRPr="005D7FDB">
        <w:rPr>
          <w:noProof/>
        </w:rPr>
        <w:t>[</w:t>
      </w:r>
      <w:hyperlink w:anchor="_ENREF_10" w:tooltip="Maudlin, 2009 #724" w:history="1">
        <w:r w:rsidR="0077204C" w:rsidRPr="005D7FDB">
          <w:rPr>
            <w:noProof/>
          </w:rPr>
          <w:t>10</w:t>
        </w:r>
      </w:hyperlink>
      <w:r w:rsidR="00DC144F" w:rsidRPr="005D7FDB">
        <w:rPr>
          <w:noProof/>
        </w:rPr>
        <w:t>,</w:t>
      </w:r>
      <w:hyperlink w:anchor="_ENREF_12" w:tooltip="Molyneux, 2011 #1066" w:history="1">
        <w:r w:rsidR="0077204C" w:rsidRPr="005D7FDB">
          <w:rPr>
            <w:noProof/>
          </w:rPr>
          <w:t>12</w:t>
        </w:r>
      </w:hyperlink>
      <w:r w:rsidR="00DC144F" w:rsidRPr="005D7FDB">
        <w:rPr>
          <w:noProof/>
        </w:rPr>
        <w:t>]</w:t>
      </w:r>
      <w:r w:rsidR="00536B4D" w:rsidRPr="005D7FDB">
        <w:fldChar w:fldCharType="end"/>
      </w:r>
      <w:r w:rsidR="00536B4D" w:rsidRPr="005D7FDB">
        <w:t xml:space="preserve">. </w:t>
      </w:r>
      <w:r w:rsidR="001858E1" w:rsidRPr="005D7FDB">
        <w:t xml:space="preserve">Livestock production is one of the fastest growing agricultural sectors in LMICs, as driven by population and economic growth and the associated increasing demand for livestock products </w:t>
      </w:r>
      <w:r w:rsidR="001858E1" w:rsidRPr="005D7FDB">
        <w:fldChar w:fldCharType="begin">
          <w:fldData xml:space="preserve">PEVuZE5vdGU+PENpdGU+PEF1dGhvcj5UaG9ybnRvbjwvQXV0aG9yPjxZZWFyPjIwMTA8L1llYXI+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</w:fldData>
        </w:fldChar>
      </w:r>
      <w:r w:rsidR="008C41F4" w:rsidRPr="005D7FDB">
        <w:instrText xml:space="preserve"> ADDIN EN.CITE </w:instrText>
      </w:r>
      <w:r w:rsidR="008C41F4" w:rsidRPr="005D7FDB">
        <w:fldChar w:fldCharType="begin">
          <w:fldData xml:space="preserve">PEVuZE5vdGU+PENpdGU+PEF1dGhvcj5UaG9ybnRvbjwvQXV0aG9yPjxZZWFyPjIwMTA8L1llYXI+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</w:fldData>
        </w:fldChar>
      </w:r>
      <w:r w:rsidR="008C41F4" w:rsidRPr="005D7FDB">
        <w:instrText xml:space="preserve"> ADDIN EN.CITE.DATA </w:instrText>
      </w:r>
      <w:r w:rsidR="008C41F4" w:rsidRPr="005D7FDB">
        <w:fldChar w:fldCharType="end"/>
      </w:r>
      <w:r w:rsidR="001858E1" w:rsidRPr="005D7FDB">
        <w:fldChar w:fldCharType="separate"/>
      </w:r>
      <w:r w:rsidR="00DC144F" w:rsidRPr="005D7FDB">
        <w:rPr>
          <w:noProof/>
        </w:rPr>
        <w:t>[</w:t>
      </w:r>
      <w:hyperlink w:anchor="_ENREF_13" w:tooltip="Thornton, 2010 #1166" w:history="1">
        <w:r w:rsidR="0077204C" w:rsidRPr="005D7FDB">
          <w:rPr>
            <w:noProof/>
          </w:rPr>
          <w:t>13</w:t>
        </w:r>
      </w:hyperlink>
      <w:r w:rsidR="00DC144F" w:rsidRPr="005D7FDB">
        <w:rPr>
          <w:noProof/>
        </w:rPr>
        <w:t>,</w:t>
      </w:r>
      <w:hyperlink w:anchor="_ENREF_14" w:tooltip="FAO, 2018 #1167" w:history="1">
        <w:r w:rsidR="0077204C" w:rsidRPr="005D7FDB">
          <w:rPr>
            <w:noProof/>
          </w:rPr>
          <w:t>14</w:t>
        </w:r>
      </w:hyperlink>
      <w:r w:rsidR="00DC144F" w:rsidRPr="005D7FDB">
        <w:rPr>
          <w:noProof/>
        </w:rPr>
        <w:t>]</w:t>
      </w:r>
      <w:r w:rsidR="001858E1" w:rsidRPr="005D7FDB">
        <w:fldChar w:fldCharType="end"/>
      </w:r>
      <w:r w:rsidR="001858E1" w:rsidRPr="005D7FDB">
        <w:t xml:space="preserve">. </w:t>
      </w:r>
      <w:r w:rsidR="009F6091" w:rsidRPr="005D7FDB">
        <w:t xml:space="preserve">While </w:t>
      </w:r>
      <w:r w:rsidR="00836175" w:rsidRPr="005D7FDB">
        <w:t>LMICs tend to bear a higher</w:t>
      </w:r>
      <w:r w:rsidR="00945C64" w:rsidRPr="005D7FDB">
        <w:t xml:space="preserve"> burden </w:t>
      </w:r>
      <w:r w:rsidR="00B8465A" w:rsidRPr="005D7FDB">
        <w:t xml:space="preserve">of </w:t>
      </w:r>
      <w:proofErr w:type="spellStart"/>
      <w:r w:rsidR="00B8465A" w:rsidRPr="005D7FDB">
        <w:t>zoonoses</w:t>
      </w:r>
      <w:proofErr w:type="spellEnd"/>
      <w:r w:rsidR="005A70C1" w:rsidRPr="005D7FDB">
        <w:t>,</w:t>
      </w:r>
      <w:r w:rsidR="00B8465A" w:rsidRPr="005D7FDB">
        <w:t xml:space="preserve"> </w:t>
      </w:r>
      <w:r w:rsidR="009F6091" w:rsidRPr="005D7FDB">
        <w:t xml:space="preserve">along with the </w:t>
      </w:r>
      <w:r w:rsidR="00FE6912" w:rsidRPr="005D7FDB">
        <w:t>expanding livestock productions and high human-livestock interactions</w:t>
      </w:r>
      <w:r w:rsidR="009F6091" w:rsidRPr="005D7FDB">
        <w:t xml:space="preserve">, they are also at disadvantage in terms of existing capacity to tackle the disease risk </w:t>
      </w:r>
      <w:r w:rsidR="009F6091" w:rsidRPr="005D7FDB">
        <w:fldChar w:fldCharType="begin">
          <w:fldData xml:space="preserve">PEVuZE5vdGU+PENpdGU+PEF1dGhvcj5Xb3JzbGV5LVRvbmtzPC9BdXRob3I+PFllYXI+MjAyMjwv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</w:fldData>
        </w:fldChar>
      </w:r>
      <w:r w:rsidR="008C41F4" w:rsidRPr="005D7FDB">
        <w:instrText xml:space="preserve"> ADDIN EN.CITE </w:instrText>
      </w:r>
      <w:r w:rsidR="008C41F4" w:rsidRPr="005D7FDB">
        <w:fldChar w:fldCharType="begin">
          <w:fldData xml:space="preserve">PEVuZE5vdGU+PENpdGU+PEF1dGhvcj5Xb3JzbGV5LVRvbmtzPC9BdXRob3I+PFllYXI+MjAyMjwv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</w:fldData>
        </w:fldChar>
      </w:r>
      <w:r w:rsidR="008C41F4" w:rsidRPr="005D7FDB">
        <w:instrText xml:space="preserve"> ADDIN EN.CITE.DATA </w:instrText>
      </w:r>
      <w:r w:rsidR="008C41F4" w:rsidRPr="005D7FDB">
        <w:fldChar w:fldCharType="end"/>
      </w:r>
      <w:r w:rsidR="009F6091" w:rsidRPr="005D7FDB">
        <w:fldChar w:fldCharType="separate"/>
      </w:r>
      <w:r w:rsidR="00DC144F" w:rsidRPr="005D7FDB">
        <w:rPr>
          <w:noProof/>
        </w:rPr>
        <w:t>[</w:t>
      </w:r>
      <w:hyperlink w:anchor="_ENREF_7" w:tooltip="Cleaveland, 2017 #1050" w:history="1">
        <w:r w:rsidR="0077204C" w:rsidRPr="005D7FDB">
          <w:rPr>
            <w:noProof/>
          </w:rPr>
          <w:t>7</w:t>
        </w:r>
      </w:hyperlink>
      <w:r w:rsidR="00DC144F" w:rsidRPr="005D7FDB">
        <w:rPr>
          <w:noProof/>
        </w:rPr>
        <w:t>,</w:t>
      </w:r>
      <w:hyperlink w:anchor="_ENREF_11" w:tooltip="Grace, 2012 #770" w:history="1">
        <w:r w:rsidR="0077204C" w:rsidRPr="005D7FDB">
          <w:rPr>
            <w:noProof/>
          </w:rPr>
          <w:t>11</w:t>
        </w:r>
      </w:hyperlink>
      <w:r w:rsidR="00DC144F" w:rsidRPr="005D7FDB">
        <w:rPr>
          <w:noProof/>
        </w:rPr>
        <w:t>,</w:t>
      </w:r>
      <w:hyperlink w:anchor="_ENREF_15" w:tooltip="Worsley-Tonks, 2022 #1162" w:history="1">
        <w:r w:rsidR="0077204C" w:rsidRPr="005D7FDB">
          <w:rPr>
            <w:noProof/>
          </w:rPr>
          <w:t>15</w:t>
        </w:r>
      </w:hyperlink>
      <w:r w:rsidR="00DC144F" w:rsidRPr="005D7FDB">
        <w:rPr>
          <w:noProof/>
        </w:rPr>
        <w:t>]</w:t>
      </w:r>
      <w:r w:rsidR="009F6091" w:rsidRPr="005D7FDB">
        <w:fldChar w:fldCharType="end"/>
      </w:r>
      <w:r w:rsidR="009F6091" w:rsidRPr="005D7FDB">
        <w:t>.</w:t>
      </w:r>
      <w:r w:rsidR="00453258" w:rsidRPr="005D7FDB">
        <w:t xml:space="preserve"> Inadequate surveillance in animals </w:t>
      </w:r>
      <w:r w:rsidR="007A7EAA" w:rsidRPr="005D7FDB">
        <w:t xml:space="preserve">can </w:t>
      </w:r>
      <w:r w:rsidR="00453258" w:rsidRPr="005D7FDB">
        <w:t xml:space="preserve">lead to delayed detection and response to disease outbreaks, increasing the risk of onward spread and zoonotic transmission. </w:t>
      </w:r>
    </w:p>
    <w:p w14:paraId="307D2DF1" w14:textId="6A713D00" w:rsidR="001858E1" w:rsidRPr="005D7FDB" w:rsidRDefault="001858E1" w:rsidP="009A4751">
      <w:pPr>
        <w:autoSpaceDE w:val="0"/>
        <w:autoSpaceDN w:val="0"/>
        <w:adjustRightInd w:val="0"/>
        <w:spacing w:line="480" w:lineRule="auto"/>
        <w:jc w:val="both"/>
      </w:pPr>
    </w:p>
    <w:p w14:paraId="00A77191" w14:textId="7A90F035" w:rsidR="000A22BF" w:rsidRPr="005D7FDB" w:rsidRDefault="000A22BF" w:rsidP="000A22BF">
      <w:pPr>
        <w:autoSpaceDE w:val="0"/>
        <w:autoSpaceDN w:val="0"/>
        <w:adjustRightInd w:val="0"/>
        <w:spacing w:line="480" w:lineRule="auto"/>
        <w:jc w:val="both"/>
      </w:pPr>
      <w:r w:rsidRPr="005D7FDB">
        <w:t>Driven by the epidemics/pandemics caused by zoonotic influenza, SARS-</w:t>
      </w:r>
      <w:proofErr w:type="spellStart"/>
      <w:r w:rsidRPr="005D7FDB">
        <w:t>CoV</w:t>
      </w:r>
      <w:proofErr w:type="spellEnd"/>
      <w:r w:rsidR="00032236" w:rsidRPr="005D7FDB">
        <w:t>,</w:t>
      </w:r>
      <w:r w:rsidRPr="005D7FDB">
        <w:t xml:space="preserve"> </w:t>
      </w:r>
      <w:r w:rsidR="00643189" w:rsidRPr="005D7FDB">
        <w:t>MERS-</w:t>
      </w:r>
      <w:proofErr w:type="spellStart"/>
      <w:r w:rsidR="00643189" w:rsidRPr="005D7FDB">
        <w:t>CoV</w:t>
      </w:r>
      <w:proofErr w:type="spellEnd"/>
      <w:r w:rsidR="00643189" w:rsidRPr="005D7FDB">
        <w:t xml:space="preserve">, </w:t>
      </w:r>
      <w:r w:rsidRPr="005D7FDB">
        <w:t xml:space="preserve">and more recently SARS-CoV-2, strengthening </w:t>
      </w:r>
      <w:r w:rsidR="00032236" w:rsidRPr="005D7FDB">
        <w:t xml:space="preserve">the capacity for </w:t>
      </w:r>
      <w:r w:rsidR="00CF5FFB" w:rsidRPr="005D7FDB">
        <w:t>the</w:t>
      </w:r>
      <w:r w:rsidRPr="005D7FDB">
        <w:t xml:space="preserve"> surveillance and response</w:t>
      </w:r>
      <w:r w:rsidR="00CF5FFB" w:rsidRPr="005D7FDB">
        <w:t xml:space="preserve"> of emerging </w:t>
      </w:r>
      <w:proofErr w:type="spellStart"/>
      <w:r w:rsidR="00CF5FFB" w:rsidRPr="005D7FDB">
        <w:t>zoonoses</w:t>
      </w:r>
      <w:proofErr w:type="spellEnd"/>
      <w:r w:rsidR="00CF5FFB" w:rsidRPr="005D7FDB">
        <w:t xml:space="preserve"> with pandemic potential</w:t>
      </w:r>
      <w:r w:rsidRPr="005D7FDB">
        <w:t xml:space="preserve"> has become the focus of public health interests</w:t>
      </w:r>
      <w:r w:rsidR="00032236" w:rsidRPr="005D7FDB">
        <w:t xml:space="preserve"> </w:t>
      </w:r>
      <w:r w:rsidR="00B665F7" w:rsidRPr="005D7FDB">
        <w:fldChar w:fldCharType="begin">
          <w:fldData xml:space="preserve">PEVuZE5vdGU+PENpdGU+PEF1dGhvcj5Hb3N0aW48L0F1dGhvcj48WWVhcj4yMDIxPC9ZZWFyPjxS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</w:fldData>
        </w:fldChar>
      </w:r>
      <w:r w:rsidR="00220E7C" w:rsidRPr="005D7FDB">
        <w:instrText xml:space="preserve"> ADDIN EN.CITE </w:instrText>
      </w:r>
      <w:r w:rsidR="00220E7C" w:rsidRPr="005D7FDB">
        <w:fldChar w:fldCharType="begin">
          <w:fldData xml:space="preserve">PEVuZE5vdGU+PENpdGU+PEF1dGhvcj5Hb3N0aW48L0F1dGhvcj48WWVhcj4yMDIxPC9ZZWFyPjxS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</w:fldData>
        </w:fldChar>
      </w:r>
      <w:r w:rsidR="00220E7C" w:rsidRPr="005D7FDB">
        <w:instrText xml:space="preserve"> ADDIN EN.CITE.DATA </w:instrText>
      </w:r>
      <w:r w:rsidR="00220E7C" w:rsidRPr="005D7FDB">
        <w:fldChar w:fldCharType="end"/>
      </w:r>
      <w:r w:rsidR="00B665F7" w:rsidRPr="005D7FDB">
        <w:fldChar w:fldCharType="separate"/>
      </w:r>
      <w:r w:rsidR="00220E7C" w:rsidRPr="005D7FDB">
        <w:rPr>
          <w:noProof/>
        </w:rPr>
        <w:t>[</w:t>
      </w:r>
      <w:hyperlink w:anchor="_ENREF_16" w:tooltip="Gostin, 2021 #1342" w:history="1">
        <w:r w:rsidR="0077204C" w:rsidRPr="005D7FDB">
          <w:rPr>
            <w:noProof/>
          </w:rPr>
          <w:t>16</w:t>
        </w:r>
      </w:hyperlink>
      <w:r w:rsidR="00220E7C" w:rsidRPr="005D7FDB">
        <w:rPr>
          <w:noProof/>
        </w:rPr>
        <w:t>,</w:t>
      </w:r>
      <w:hyperlink w:anchor="_ENREF_17" w:tooltip="Boyce, 2023 #1370" w:history="1">
        <w:r w:rsidR="0077204C" w:rsidRPr="005D7FDB">
          <w:rPr>
            <w:noProof/>
          </w:rPr>
          <w:t>17</w:t>
        </w:r>
      </w:hyperlink>
      <w:r w:rsidR="00220E7C" w:rsidRPr="005D7FDB">
        <w:rPr>
          <w:noProof/>
        </w:rPr>
        <w:t>]</w:t>
      </w:r>
      <w:r w:rsidR="00B665F7" w:rsidRPr="005D7FDB">
        <w:fldChar w:fldCharType="end"/>
      </w:r>
      <w:r w:rsidRPr="005D7FDB">
        <w:t xml:space="preserve">. Compared </w:t>
      </w:r>
      <w:r w:rsidRPr="005D7FDB">
        <w:lastRenderedPageBreak/>
        <w:t xml:space="preserve">to their emerging </w:t>
      </w:r>
      <w:proofErr w:type="spellStart"/>
      <w:r w:rsidRPr="005D7FDB">
        <w:t>zoonoses</w:t>
      </w:r>
      <w:proofErr w:type="spellEnd"/>
      <w:r w:rsidRPr="005D7FDB">
        <w:t xml:space="preserve"> counterparts, endemic </w:t>
      </w:r>
      <w:proofErr w:type="spellStart"/>
      <w:r w:rsidRPr="005D7FDB">
        <w:t>zoonoses</w:t>
      </w:r>
      <w:proofErr w:type="spellEnd"/>
      <w:r w:rsidRPr="005D7FDB">
        <w:t xml:space="preserve"> often receive much less </w:t>
      </w:r>
      <w:r w:rsidR="00290279" w:rsidRPr="005D7FDB">
        <w:t xml:space="preserve">policy </w:t>
      </w:r>
      <w:r w:rsidR="00AF6F37" w:rsidRPr="005D7FDB">
        <w:t>and</w:t>
      </w:r>
      <w:r w:rsidR="00290279" w:rsidRPr="005D7FDB">
        <w:t xml:space="preserve"> research</w:t>
      </w:r>
      <w:r w:rsidR="004A1395" w:rsidRPr="005D7FDB">
        <w:t xml:space="preserve"> support</w:t>
      </w:r>
      <w:r w:rsidR="00BB64BC" w:rsidRPr="005D7FDB">
        <w:t>,</w:t>
      </w:r>
      <w:r w:rsidRPr="005D7FDB">
        <w:t xml:space="preserve"> are rarely targeted by formal surveillance systems, and thus their frequencies and burden are largely unknown and underestimated </w:t>
      </w:r>
      <w:r w:rsidRPr="005D7FDB">
        <w:fldChar w:fldCharType="begin">
          <w:fldData xml:space="preserve">PEVuZE5vdGU+PENpdGU+PEF1dGhvcj5HcmFjZTwvQXV0aG9yPjxZZWFyPjIwMTI8L1llYXI+PFJl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=
</w:fldData>
        </w:fldChar>
      </w:r>
      <w:r w:rsidR="008C41F4" w:rsidRPr="005D7FDB">
        <w:instrText xml:space="preserve"> ADDIN EN.CITE </w:instrText>
      </w:r>
      <w:r w:rsidR="008C41F4" w:rsidRPr="005D7FDB">
        <w:fldChar w:fldCharType="begin">
          <w:fldData xml:space="preserve">PEVuZE5vdGU+PENpdGU+PEF1dGhvcj5HcmFjZTwvQXV0aG9yPjxZZWFyPjIwMTI8L1llYXI+PFJl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=
</w:fldData>
        </w:fldChar>
      </w:r>
      <w:r w:rsidR="008C41F4" w:rsidRPr="005D7FDB">
        <w:instrText xml:space="preserve"> ADDIN EN.CITE.DATA </w:instrText>
      </w:r>
      <w:r w:rsidR="008C41F4" w:rsidRPr="005D7FDB">
        <w:fldChar w:fldCharType="end"/>
      </w:r>
      <w:r w:rsidRPr="005D7FDB">
        <w:fldChar w:fldCharType="separate"/>
      </w:r>
      <w:r w:rsidR="00DC144F" w:rsidRPr="005D7FDB">
        <w:rPr>
          <w:noProof/>
        </w:rPr>
        <w:t>[</w:t>
      </w:r>
      <w:hyperlink w:anchor="_ENREF_10" w:tooltip="Maudlin, 2009 #724" w:history="1">
        <w:r w:rsidR="0077204C" w:rsidRPr="005D7FDB">
          <w:rPr>
            <w:noProof/>
          </w:rPr>
          <w:t>10</w:t>
        </w:r>
      </w:hyperlink>
      <w:r w:rsidR="00DC144F" w:rsidRPr="005D7FDB">
        <w:rPr>
          <w:noProof/>
        </w:rPr>
        <w:t>,</w:t>
      </w:r>
      <w:hyperlink w:anchor="_ENREF_11" w:tooltip="Grace, 2012 #770" w:history="1">
        <w:r w:rsidR="0077204C" w:rsidRPr="005D7FDB">
          <w:rPr>
            <w:noProof/>
          </w:rPr>
          <w:t>11</w:t>
        </w:r>
      </w:hyperlink>
      <w:r w:rsidR="00DC144F" w:rsidRPr="005D7FDB">
        <w:rPr>
          <w:noProof/>
        </w:rPr>
        <w:t>]</w:t>
      </w:r>
      <w:r w:rsidRPr="005D7FDB">
        <w:fldChar w:fldCharType="end"/>
      </w:r>
      <w:r w:rsidRPr="005D7FDB">
        <w:t xml:space="preserve">. This underestimation in turn leads to </w:t>
      </w:r>
      <w:r w:rsidR="001F5420" w:rsidRPr="005D7FDB">
        <w:t>‘</w:t>
      </w:r>
      <w:r w:rsidRPr="005D7FDB">
        <w:t>neglect</w:t>
      </w:r>
      <w:r w:rsidR="001F5420" w:rsidRPr="005D7FDB">
        <w:t>’</w:t>
      </w:r>
      <w:r w:rsidRPr="005D7FDB">
        <w:t xml:space="preserve"> due to a lack of evidence for decision-makers on the importance of these diseases</w:t>
      </w:r>
      <w:r w:rsidR="00680E64" w:rsidRPr="005D7FDB">
        <w:t xml:space="preserve"> and </w:t>
      </w:r>
      <w:r w:rsidR="007E3F7F" w:rsidRPr="005D7FDB">
        <w:t xml:space="preserve">eventually </w:t>
      </w:r>
      <w:r w:rsidRPr="005D7FDB">
        <w:t>serious consequences in terms of funding for control initiatives</w:t>
      </w:r>
      <w:r w:rsidR="003F17BB" w:rsidRPr="005D7FDB">
        <w:t xml:space="preserve"> </w:t>
      </w:r>
      <w:r w:rsidR="003F17BB" w:rsidRPr="005D7FDB">
        <w:fldChar w:fldCharType="begin">
          <w:fldData xml:space="preserve">PEVuZE5vdGU+PENpdGU+PEF1dGhvcj5Nb2x5bmV1eDwvQXV0aG9yPjxZZWFyPjIwMTE8L1llYXI+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</w:fldData>
        </w:fldChar>
      </w:r>
      <w:r w:rsidR="008C41F4" w:rsidRPr="005D7FDB">
        <w:instrText xml:space="preserve"> ADDIN EN.CITE </w:instrText>
      </w:r>
      <w:r w:rsidR="008C41F4" w:rsidRPr="005D7FDB">
        <w:fldChar w:fldCharType="begin">
          <w:fldData xml:space="preserve">PEVuZE5vdGU+PENpdGU+PEF1dGhvcj5Nb2x5bmV1eDwvQXV0aG9yPjxZZWFyPjIwMTE8L1llYXI+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</w:fldData>
        </w:fldChar>
      </w:r>
      <w:r w:rsidR="008C41F4" w:rsidRPr="005D7FDB">
        <w:instrText xml:space="preserve"> ADDIN EN.CITE.DATA </w:instrText>
      </w:r>
      <w:r w:rsidR="008C41F4" w:rsidRPr="005D7FDB">
        <w:fldChar w:fldCharType="end"/>
      </w:r>
      <w:r w:rsidR="003F17BB" w:rsidRPr="005D7FDB">
        <w:fldChar w:fldCharType="separate"/>
      </w:r>
      <w:r w:rsidR="00DC144F" w:rsidRPr="005D7FDB">
        <w:rPr>
          <w:noProof/>
        </w:rPr>
        <w:t>[</w:t>
      </w:r>
      <w:hyperlink w:anchor="_ENREF_10" w:tooltip="Maudlin, 2009 #724" w:history="1">
        <w:r w:rsidR="0077204C" w:rsidRPr="005D7FDB">
          <w:rPr>
            <w:noProof/>
          </w:rPr>
          <w:t>10</w:t>
        </w:r>
      </w:hyperlink>
      <w:r w:rsidR="00DC144F" w:rsidRPr="005D7FDB">
        <w:rPr>
          <w:noProof/>
        </w:rPr>
        <w:t>,</w:t>
      </w:r>
      <w:hyperlink w:anchor="_ENREF_12" w:tooltip="Molyneux, 2011 #1066" w:history="1">
        <w:r w:rsidR="0077204C" w:rsidRPr="005D7FDB">
          <w:rPr>
            <w:noProof/>
          </w:rPr>
          <w:t>12</w:t>
        </w:r>
      </w:hyperlink>
      <w:r w:rsidR="00DC144F" w:rsidRPr="005D7FDB">
        <w:rPr>
          <w:noProof/>
        </w:rPr>
        <w:t>]</w:t>
      </w:r>
      <w:r w:rsidR="003F17BB" w:rsidRPr="005D7FDB">
        <w:fldChar w:fldCharType="end"/>
      </w:r>
      <w:r w:rsidR="00680E64" w:rsidRPr="005D7FDB">
        <w:t>.</w:t>
      </w:r>
      <w:r w:rsidRPr="005D7FDB">
        <w:t xml:space="preserve"> The persistence of these endemic </w:t>
      </w:r>
      <w:proofErr w:type="spellStart"/>
      <w:r w:rsidRPr="005D7FDB">
        <w:t>zoonoses</w:t>
      </w:r>
      <w:proofErr w:type="spellEnd"/>
      <w:r w:rsidRPr="005D7FDB">
        <w:t xml:space="preserve"> </w:t>
      </w:r>
      <w:r w:rsidR="00A47066" w:rsidRPr="005D7FDB">
        <w:t xml:space="preserve">thereby </w:t>
      </w:r>
      <w:r w:rsidRPr="005D7FDB">
        <w:t>plays an important role in perpetuating poverty and hindering the progress towards the U</w:t>
      </w:r>
      <w:r w:rsidR="00032236" w:rsidRPr="005D7FDB">
        <w:t xml:space="preserve">nited </w:t>
      </w:r>
      <w:r w:rsidRPr="005D7FDB">
        <w:t>N</w:t>
      </w:r>
      <w:r w:rsidR="00032236" w:rsidRPr="005D7FDB">
        <w:t>ations</w:t>
      </w:r>
      <w:r w:rsidRPr="005D7FDB">
        <w:t xml:space="preserve"> Sustainable Development Goals (</w:t>
      </w:r>
      <w:r w:rsidR="00032236" w:rsidRPr="005D7FDB">
        <w:t xml:space="preserve">UN </w:t>
      </w:r>
      <w:r w:rsidRPr="005D7FDB">
        <w:t xml:space="preserve">SDGs). </w:t>
      </w:r>
    </w:p>
    <w:p w14:paraId="1B09AD34" w14:textId="77777777" w:rsidR="009A6D06" w:rsidRPr="005D7FDB" w:rsidRDefault="009A6D06" w:rsidP="000A22BF">
      <w:pPr>
        <w:autoSpaceDE w:val="0"/>
        <w:autoSpaceDN w:val="0"/>
        <w:adjustRightInd w:val="0"/>
        <w:spacing w:line="480" w:lineRule="auto"/>
        <w:jc w:val="both"/>
      </w:pPr>
    </w:p>
    <w:p w14:paraId="711DD522" w14:textId="5B18A82B" w:rsidR="0060209A" w:rsidRPr="005D7FDB" w:rsidRDefault="00350C0A" w:rsidP="0060209A">
      <w:pPr>
        <w:autoSpaceDE w:val="0"/>
        <w:autoSpaceDN w:val="0"/>
        <w:adjustRightInd w:val="0"/>
        <w:spacing w:line="480" w:lineRule="auto"/>
        <w:jc w:val="both"/>
      </w:pPr>
      <w:r w:rsidRPr="005D7FDB">
        <w:t>A</w:t>
      </w:r>
      <w:r w:rsidR="00A82D88" w:rsidRPr="005D7FDB">
        <w:t>n</w:t>
      </w:r>
      <w:r w:rsidRPr="005D7FDB">
        <w:t xml:space="preserve"> </w:t>
      </w:r>
      <w:r w:rsidR="00A82D88" w:rsidRPr="005D7FDB">
        <w:t xml:space="preserve">important </w:t>
      </w:r>
      <w:r w:rsidR="00A72230" w:rsidRPr="005D7FDB">
        <w:t>obstacle</w:t>
      </w:r>
      <w:r w:rsidRPr="005D7FDB">
        <w:t xml:space="preserve"> to </w:t>
      </w:r>
      <w:r w:rsidR="00F257F2" w:rsidRPr="005D7FDB">
        <w:t>combat</w:t>
      </w:r>
      <w:r w:rsidRPr="005D7FDB">
        <w:t xml:space="preserve"> </w:t>
      </w:r>
      <w:r w:rsidR="00856444" w:rsidRPr="005D7FDB">
        <w:t xml:space="preserve">endemic </w:t>
      </w:r>
      <w:proofErr w:type="spellStart"/>
      <w:r w:rsidRPr="005D7FDB">
        <w:t>zoonoses</w:t>
      </w:r>
      <w:proofErr w:type="spellEnd"/>
      <w:r w:rsidRPr="005D7FDB">
        <w:t xml:space="preserve"> is</w:t>
      </w:r>
      <w:r w:rsidR="0000131B" w:rsidRPr="005D7FDB">
        <w:t>, however,</w:t>
      </w:r>
      <w:r w:rsidRPr="005D7FDB">
        <w:t xml:space="preserve"> the </w:t>
      </w:r>
      <w:r w:rsidR="00A06B37" w:rsidRPr="005D7FDB">
        <w:t>institutional division</w:t>
      </w:r>
      <w:r w:rsidR="00A06B37" w:rsidRPr="005D7FDB">
        <w:rPr>
          <w:rStyle w:val="CommentReference"/>
        </w:rPr>
        <w:t xml:space="preserve"> </w:t>
      </w:r>
      <w:r w:rsidR="00A06B37" w:rsidRPr="005D7FDB">
        <w:t>between</w:t>
      </w:r>
      <w:r w:rsidRPr="005D7FDB">
        <w:t xml:space="preserve"> </w:t>
      </w:r>
      <w:r w:rsidR="002C1144" w:rsidRPr="005D7FDB">
        <w:t xml:space="preserve">human and animal health </w:t>
      </w:r>
      <w:r w:rsidR="00D15B28" w:rsidRPr="005D7FDB">
        <w:t>sectors</w:t>
      </w:r>
      <w:r w:rsidR="002C1144" w:rsidRPr="005D7FDB">
        <w:t xml:space="preserve">, </w:t>
      </w:r>
      <w:r w:rsidR="001663CB" w:rsidRPr="005D7FDB">
        <w:t xml:space="preserve">as </w:t>
      </w:r>
      <w:r w:rsidR="002630F2" w:rsidRPr="005D7FDB">
        <w:t xml:space="preserve">their </w:t>
      </w:r>
      <w:r w:rsidR="002F2E60" w:rsidRPr="005D7FDB">
        <w:t xml:space="preserve">control requires close collaboration between </w:t>
      </w:r>
      <w:r w:rsidR="001824B9" w:rsidRPr="005D7FDB">
        <w:t>the two</w:t>
      </w:r>
      <w:r w:rsidR="002F2E60" w:rsidRPr="005D7FDB">
        <w:t xml:space="preserve"> sectors that have different mandates and priorities</w:t>
      </w:r>
      <w:r w:rsidR="00856444" w:rsidRPr="005D7FDB">
        <w:t xml:space="preserve"> </w:t>
      </w:r>
      <w:r w:rsidR="00856444" w:rsidRPr="005D7FDB">
        <w:fldChar w:fldCharType="begin">
          <w:fldData xml:space="preserve">PEVuZE5vdGU+PENpdGU+PEF1dGhvcj5Pa2VsbG88L0F1dGhvcj48WWVhcj4yMDE0PC9ZZWFyPjxS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</w:fldData>
        </w:fldChar>
      </w:r>
      <w:r w:rsidR="00220E7C" w:rsidRPr="005D7FDB">
        <w:instrText xml:space="preserve"> ADDIN EN.CITE </w:instrText>
      </w:r>
      <w:r w:rsidR="00220E7C" w:rsidRPr="005D7FDB">
        <w:fldChar w:fldCharType="begin">
          <w:fldData xml:space="preserve">PEVuZE5vdGU+PENpdGU+PEF1dGhvcj5Pa2VsbG88L0F1dGhvcj48WWVhcj4yMDE0PC9ZZWFyPjxS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</w:fldData>
        </w:fldChar>
      </w:r>
      <w:r w:rsidR="00220E7C" w:rsidRPr="005D7FDB">
        <w:instrText xml:space="preserve"> ADDIN EN.CITE.DATA </w:instrText>
      </w:r>
      <w:r w:rsidR="00220E7C" w:rsidRPr="005D7FDB">
        <w:fldChar w:fldCharType="end"/>
      </w:r>
      <w:r w:rsidR="00856444" w:rsidRPr="005D7FDB">
        <w:fldChar w:fldCharType="separate"/>
      </w:r>
      <w:r w:rsidR="00220E7C" w:rsidRPr="005D7FDB">
        <w:rPr>
          <w:noProof/>
        </w:rPr>
        <w:t>[</w:t>
      </w:r>
      <w:hyperlink w:anchor="_ENREF_18" w:tooltip="Okello, 2014 #1319" w:history="1">
        <w:r w:rsidR="0077204C" w:rsidRPr="005D7FDB">
          <w:rPr>
            <w:noProof/>
          </w:rPr>
          <w:t>18-20</w:t>
        </w:r>
      </w:hyperlink>
      <w:r w:rsidR="00220E7C" w:rsidRPr="005D7FDB">
        <w:rPr>
          <w:noProof/>
        </w:rPr>
        <w:t>]</w:t>
      </w:r>
      <w:r w:rsidR="00856444" w:rsidRPr="005D7FDB">
        <w:fldChar w:fldCharType="end"/>
      </w:r>
      <w:r w:rsidRPr="005D7FDB">
        <w:t xml:space="preserve">. </w:t>
      </w:r>
      <w:r w:rsidR="002D1FB0" w:rsidRPr="005D7FDB">
        <w:t>While t</w:t>
      </w:r>
      <w:r w:rsidR="00916552" w:rsidRPr="005D7FDB">
        <w:t xml:space="preserve">he </w:t>
      </w:r>
      <w:r w:rsidR="00596015" w:rsidRPr="005D7FDB">
        <w:t>World Health Organi</w:t>
      </w:r>
      <w:r w:rsidR="00870693" w:rsidRPr="005D7FDB">
        <w:t>z</w:t>
      </w:r>
      <w:r w:rsidR="00596015" w:rsidRPr="005D7FDB">
        <w:t>ation (WHO)</w:t>
      </w:r>
      <w:r w:rsidR="001A5E09" w:rsidRPr="005D7FDB">
        <w:t>’s new</w:t>
      </w:r>
      <w:r w:rsidR="00596015" w:rsidRPr="005D7FDB">
        <w:t xml:space="preserve"> Neglected Tropical Diseases (NTDs) </w:t>
      </w:r>
      <w:r w:rsidR="00237C4D" w:rsidRPr="005D7FDB">
        <w:t xml:space="preserve">Roadmap </w:t>
      </w:r>
      <w:r w:rsidR="00294140" w:rsidRPr="005D7FDB">
        <w:t xml:space="preserve">sets </w:t>
      </w:r>
      <w:r w:rsidR="0060209A" w:rsidRPr="005D7FDB">
        <w:t>a global strategy</w:t>
      </w:r>
      <w:r w:rsidR="00916552" w:rsidRPr="005D7FDB">
        <w:t xml:space="preserve"> to tackle 20 NTDs </w:t>
      </w:r>
      <w:r w:rsidR="006B03F5" w:rsidRPr="005D7FDB">
        <w:t xml:space="preserve">by 2030, </w:t>
      </w:r>
      <w:r w:rsidR="00916552" w:rsidRPr="005D7FDB">
        <w:t xml:space="preserve">including a </w:t>
      </w:r>
      <w:r w:rsidR="006B03F5" w:rsidRPr="005D7FDB">
        <w:t>named subset</w:t>
      </w:r>
      <w:r w:rsidR="002630F2" w:rsidRPr="005D7FDB">
        <w:t xml:space="preserve"> </w:t>
      </w:r>
      <w:r w:rsidR="00916552" w:rsidRPr="005D7FDB">
        <w:t xml:space="preserve">of </w:t>
      </w:r>
      <w:proofErr w:type="spellStart"/>
      <w:r w:rsidR="00916552" w:rsidRPr="005D7FDB">
        <w:t>zoonoses</w:t>
      </w:r>
      <w:proofErr w:type="spellEnd"/>
      <w:r w:rsidR="002D1FB0" w:rsidRPr="005D7FDB">
        <w:t xml:space="preserve">, </w:t>
      </w:r>
      <w:r w:rsidR="00916552" w:rsidRPr="005D7FDB">
        <w:t xml:space="preserve">the </w:t>
      </w:r>
      <w:r w:rsidR="0060209A" w:rsidRPr="005D7FDB">
        <w:t>listed</w:t>
      </w:r>
      <w:r w:rsidR="00916552" w:rsidRPr="005D7FDB">
        <w:t xml:space="preserve"> </w:t>
      </w:r>
      <w:r w:rsidR="0060209A" w:rsidRPr="005D7FDB">
        <w:t xml:space="preserve">targets and </w:t>
      </w:r>
      <w:r w:rsidR="00916552" w:rsidRPr="005D7FDB">
        <w:t xml:space="preserve">approaches </w:t>
      </w:r>
      <w:r w:rsidR="00596015" w:rsidRPr="005D7FDB">
        <w:t xml:space="preserve">mostly </w:t>
      </w:r>
      <w:r w:rsidR="00A82D88" w:rsidRPr="005D7FDB">
        <w:t>concern human infections</w:t>
      </w:r>
      <w:r w:rsidR="008E281D" w:rsidRPr="005D7FDB">
        <w:t xml:space="preserve"> </w:t>
      </w:r>
      <w:r w:rsidR="008E281D" w:rsidRPr="005D7FDB">
        <w:fldChar w:fldCharType="begin"/>
      </w:r>
      <w:r w:rsidR="00220E7C" w:rsidRPr="005D7FDB">
        <w:instrText xml:space="preserve"> ADDIN EN.CITE &lt;EndNote&gt;&lt;Cite&gt;&lt;Author&gt;WHO&lt;/Author&gt;&lt;Year&gt;2020&lt;/Year&gt;&lt;RecNum&gt;1132&lt;/RecNum&gt;&lt;DisplayText&gt;[21]&lt;/DisplayText&gt;&lt;record&gt;&lt;rec-number&gt;1132&lt;/rec-number&gt;&lt;foreign-keys&gt;&lt;key app="EN" db-id="dx99ex5t792wv5e9ts7pvxz2sazzfp00ea5r"&gt;1132&lt;/key&gt;&lt;/foreign-keys&gt;&lt;ref-type name="Report"&gt;27&lt;/ref-type&gt;&lt;contributors&gt;&lt;authors&gt;&lt;author&gt;WHO&lt;/author&gt;&lt;/authors&gt;&lt;tertiary-authors&gt;&lt;author&gt;WHO&lt;/author&gt;&lt;/tertiary-authors&gt;&lt;/contributors&gt;&lt;titles&gt;&lt;title&gt;Ending the neglect to attain the Sustainable Development Goals: A road map for neglected tropical diseases 2021-2030&lt;/title&gt;&lt;/titles&gt;&lt;dates&gt;&lt;year&gt;2020&lt;/year&gt;&lt;/dates&gt;&lt;pub-location&gt;Geneva, Switzerland&lt;/pub-location&gt;&lt;publisher&gt;World Health Organization&lt;/publisher&gt;&lt;urls&gt;&lt;related-urls&gt;&lt;url&gt;https://www.who.int/publications/i/item/9789240010352&lt;/url&gt;&lt;/related-urls&gt;&lt;/urls&gt;&lt;/record&gt;&lt;/Cite&gt;&lt;/EndNote&gt;</w:instrText>
      </w:r>
      <w:r w:rsidR="008E281D" w:rsidRPr="005D7FDB">
        <w:fldChar w:fldCharType="separate"/>
      </w:r>
      <w:r w:rsidR="00220E7C" w:rsidRPr="005D7FDB">
        <w:rPr>
          <w:noProof/>
        </w:rPr>
        <w:t>[</w:t>
      </w:r>
      <w:hyperlink w:anchor="_ENREF_21" w:tooltip="WHO, 2020 #1132" w:history="1">
        <w:r w:rsidR="0077204C" w:rsidRPr="005D7FDB">
          <w:rPr>
            <w:noProof/>
          </w:rPr>
          <w:t>21</w:t>
        </w:r>
      </w:hyperlink>
      <w:r w:rsidR="00220E7C" w:rsidRPr="005D7FDB">
        <w:rPr>
          <w:noProof/>
        </w:rPr>
        <w:t>]</w:t>
      </w:r>
      <w:r w:rsidR="008E281D" w:rsidRPr="005D7FDB">
        <w:fldChar w:fldCharType="end"/>
      </w:r>
      <w:r w:rsidR="00916552" w:rsidRPr="005D7FDB">
        <w:t xml:space="preserve">. </w:t>
      </w:r>
      <w:r w:rsidR="002D1FB0" w:rsidRPr="005D7FDB">
        <w:t>T</w:t>
      </w:r>
      <w:r w:rsidR="00832DB3" w:rsidRPr="005D7FDB">
        <w:t xml:space="preserve">he public health </w:t>
      </w:r>
      <w:r w:rsidR="00294140" w:rsidRPr="005D7FDB">
        <w:t>risk</w:t>
      </w:r>
      <w:r w:rsidR="00832DB3" w:rsidRPr="005D7FDB">
        <w:t xml:space="preserve"> of endemic </w:t>
      </w:r>
      <w:proofErr w:type="spellStart"/>
      <w:r w:rsidR="00832DB3" w:rsidRPr="005D7FDB">
        <w:t>zoonoses</w:t>
      </w:r>
      <w:proofErr w:type="spellEnd"/>
      <w:r w:rsidR="00832DB3" w:rsidRPr="005D7FDB">
        <w:t xml:space="preserve"> </w:t>
      </w:r>
      <w:r w:rsidR="00294140" w:rsidRPr="005D7FDB">
        <w:t>is</w:t>
      </w:r>
      <w:r w:rsidR="00832DB3" w:rsidRPr="005D7FDB">
        <w:t xml:space="preserve"> </w:t>
      </w:r>
      <w:r w:rsidR="00121312" w:rsidRPr="005D7FDB">
        <w:t xml:space="preserve">widely </w:t>
      </w:r>
      <w:r w:rsidR="00221318" w:rsidRPr="005D7FDB">
        <w:t>recognised</w:t>
      </w:r>
      <w:r w:rsidR="00832DB3" w:rsidRPr="005D7FDB">
        <w:t xml:space="preserve">, </w:t>
      </w:r>
      <w:r w:rsidR="002D1FB0" w:rsidRPr="005D7FDB">
        <w:t xml:space="preserve">yet </w:t>
      </w:r>
      <w:r w:rsidR="00832DB3" w:rsidRPr="005D7FDB">
        <w:t xml:space="preserve">the most effective </w:t>
      </w:r>
      <w:r w:rsidR="00F257F2" w:rsidRPr="005D7FDB">
        <w:t xml:space="preserve">and economic </w:t>
      </w:r>
      <w:r w:rsidR="00832DB3" w:rsidRPr="005D7FDB">
        <w:t xml:space="preserve">approach is </w:t>
      </w:r>
      <w:r w:rsidR="00A82D88" w:rsidRPr="005D7FDB">
        <w:t xml:space="preserve">often </w:t>
      </w:r>
      <w:r w:rsidR="00832DB3" w:rsidRPr="005D7FDB">
        <w:t xml:space="preserve">to control them at the animal </w:t>
      </w:r>
      <w:r w:rsidR="00FA3691" w:rsidRPr="005D7FDB">
        <w:t>sources</w:t>
      </w:r>
      <w:r w:rsidR="009B6C24" w:rsidRPr="005D7FDB">
        <w:t xml:space="preserve"> </w:t>
      </w:r>
      <w:r w:rsidR="00AB14AA" w:rsidRPr="005D7FDB">
        <w:fldChar w:fldCharType="begin">
          <w:fldData xml:space="preserve">PEVuZE5vdGU+PENpdGU+PEF1dGhvcj5DbGVhdmVsYW5kPC9BdXRob3I+PFllYXI+MjAxNzwvWWVh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</w:fldData>
        </w:fldChar>
      </w:r>
      <w:r w:rsidR="00220E7C" w:rsidRPr="005D7FDB">
        <w:instrText xml:space="preserve"> ADDIN EN.CITE </w:instrText>
      </w:r>
      <w:r w:rsidR="00220E7C" w:rsidRPr="005D7FDB">
        <w:fldChar w:fldCharType="begin">
          <w:fldData xml:space="preserve">PEVuZE5vdGU+PENpdGU+PEF1dGhvcj5DbGVhdmVsYW5kPC9BdXRob3I+PFllYXI+MjAxNzwvWWVh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</w:fldData>
        </w:fldChar>
      </w:r>
      <w:r w:rsidR="00220E7C" w:rsidRPr="005D7FDB">
        <w:instrText xml:space="preserve"> ADDIN EN.CITE.DATA </w:instrText>
      </w:r>
      <w:r w:rsidR="00220E7C" w:rsidRPr="005D7FDB">
        <w:fldChar w:fldCharType="end"/>
      </w:r>
      <w:r w:rsidR="00AB14AA" w:rsidRPr="005D7FDB">
        <w:fldChar w:fldCharType="separate"/>
      </w:r>
      <w:r w:rsidR="00220E7C" w:rsidRPr="005D7FDB">
        <w:rPr>
          <w:noProof/>
        </w:rPr>
        <w:t>[</w:t>
      </w:r>
      <w:hyperlink w:anchor="_ENREF_7" w:tooltip="Cleaveland, 2017 #1050" w:history="1">
        <w:r w:rsidR="0077204C" w:rsidRPr="005D7FDB">
          <w:rPr>
            <w:noProof/>
          </w:rPr>
          <w:t>7</w:t>
        </w:r>
      </w:hyperlink>
      <w:r w:rsidR="00220E7C" w:rsidRPr="005D7FDB">
        <w:rPr>
          <w:noProof/>
        </w:rPr>
        <w:t>,</w:t>
      </w:r>
      <w:hyperlink w:anchor="_ENREF_22" w:tooltip="WHO, 2011 #1326" w:history="1">
        <w:r w:rsidR="0077204C" w:rsidRPr="005D7FDB">
          <w:rPr>
            <w:noProof/>
          </w:rPr>
          <w:t>22</w:t>
        </w:r>
      </w:hyperlink>
      <w:r w:rsidR="00220E7C" w:rsidRPr="005D7FDB">
        <w:rPr>
          <w:noProof/>
        </w:rPr>
        <w:t>]</w:t>
      </w:r>
      <w:r w:rsidR="00AB14AA" w:rsidRPr="005D7FDB">
        <w:fldChar w:fldCharType="end"/>
      </w:r>
      <w:r w:rsidR="00832DB3" w:rsidRPr="005D7FDB">
        <w:t xml:space="preserve">. </w:t>
      </w:r>
      <w:r w:rsidR="00294140" w:rsidRPr="005D7FDB">
        <w:t xml:space="preserve">However, veterinary authorities </w:t>
      </w:r>
      <w:r w:rsidR="00AF644B" w:rsidRPr="005D7FDB">
        <w:t>tend to</w:t>
      </w:r>
      <w:r w:rsidR="00A72230" w:rsidRPr="005D7FDB">
        <w:t xml:space="preserve"> prioritise diseases </w:t>
      </w:r>
      <w:r w:rsidR="00221318" w:rsidRPr="005D7FDB">
        <w:t>having</w:t>
      </w:r>
      <w:r w:rsidR="00A72230" w:rsidRPr="005D7FDB">
        <w:t xml:space="preserve"> </w:t>
      </w:r>
      <w:r w:rsidR="00C709FC" w:rsidRPr="005D7FDB">
        <w:t xml:space="preserve">more serious </w:t>
      </w:r>
      <w:r w:rsidR="00A72230" w:rsidRPr="005D7FDB">
        <w:t>impacts on animal production and trade, especially in face of limited resources</w:t>
      </w:r>
      <w:r w:rsidR="00AF644B" w:rsidRPr="005D7FDB">
        <w:t xml:space="preserve">, and subsequently endemic </w:t>
      </w:r>
      <w:proofErr w:type="spellStart"/>
      <w:r w:rsidR="00AF644B" w:rsidRPr="005D7FDB">
        <w:t>zoonoses</w:t>
      </w:r>
      <w:proofErr w:type="spellEnd"/>
      <w:r w:rsidR="00AF644B" w:rsidRPr="005D7FDB">
        <w:t xml:space="preserve"> </w:t>
      </w:r>
      <w:r w:rsidR="001A5E09" w:rsidRPr="005D7FDB">
        <w:t xml:space="preserve">often </w:t>
      </w:r>
      <w:r w:rsidR="00AF644B" w:rsidRPr="005D7FDB">
        <w:t xml:space="preserve">fall </w:t>
      </w:r>
      <w:r w:rsidR="00103E1B" w:rsidRPr="005D7FDB">
        <w:t xml:space="preserve">into </w:t>
      </w:r>
      <w:r w:rsidR="00AF644B" w:rsidRPr="005D7FDB">
        <w:t xml:space="preserve">the gap </w:t>
      </w:r>
      <w:r w:rsidR="00103E1B" w:rsidRPr="005D7FDB">
        <w:t>between</w:t>
      </w:r>
      <w:r w:rsidR="0093199B" w:rsidRPr="005D7FDB">
        <w:t xml:space="preserve"> public health needs and veterinary </w:t>
      </w:r>
      <w:r w:rsidR="00103E1B" w:rsidRPr="005D7FDB">
        <w:t>responsibilities</w:t>
      </w:r>
      <w:r w:rsidR="00B24E72" w:rsidRPr="005D7FDB">
        <w:t xml:space="preserve"> </w:t>
      </w:r>
      <w:r w:rsidR="00856444" w:rsidRPr="005D7FDB">
        <w:fldChar w:fldCharType="begin">
          <w:fldData xml:space="preserve">PEVuZE5vdGU+PENpdGU+PEF1dGhvcj5Pa2VsbG88L0F1dGhvcj48WWVhcj4yMDE0PC9ZZWFyPjxS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</w:fldData>
        </w:fldChar>
      </w:r>
      <w:r w:rsidR="00220E7C" w:rsidRPr="005D7FDB">
        <w:instrText xml:space="preserve"> ADDIN EN.CITE </w:instrText>
      </w:r>
      <w:r w:rsidR="00220E7C" w:rsidRPr="005D7FDB">
        <w:fldChar w:fldCharType="begin">
          <w:fldData xml:space="preserve">PEVuZE5vdGU+PENpdGU+PEF1dGhvcj5Pa2VsbG88L0F1dGhvcj48WWVhcj4yMDE0PC9ZZWFyPjxS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</w:fldData>
        </w:fldChar>
      </w:r>
      <w:r w:rsidR="00220E7C" w:rsidRPr="005D7FDB">
        <w:instrText xml:space="preserve"> ADDIN EN.CITE.DATA </w:instrText>
      </w:r>
      <w:r w:rsidR="00220E7C" w:rsidRPr="005D7FDB">
        <w:fldChar w:fldCharType="end"/>
      </w:r>
      <w:r w:rsidR="00856444" w:rsidRPr="005D7FDB">
        <w:fldChar w:fldCharType="separate"/>
      </w:r>
      <w:r w:rsidR="00220E7C" w:rsidRPr="005D7FDB">
        <w:rPr>
          <w:noProof/>
        </w:rPr>
        <w:t>[</w:t>
      </w:r>
      <w:hyperlink w:anchor="_ENREF_18" w:tooltip="Okello, 2014 #1319" w:history="1">
        <w:r w:rsidR="0077204C" w:rsidRPr="005D7FDB">
          <w:rPr>
            <w:noProof/>
          </w:rPr>
          <w:t>18</w:t>
        </w:r>
      </w:hyperlink>
      <w:r w:rsidR="00220E7C" w:rsidRPr="005D7FDB">
        <w:rPr>
          <w:noProof/>
        </w:rPr>
        <w:t>,</w:t>
      </w:r>
      <w:hyperlink w:anchor="_ENREF_23" w:tooltip="WHO, 2009 #1345" w:history="1">
        <w:r w:rsidR="0077204C" w:rsidRPr="005D7FDB">
          <w:rPr>
            <w:noProof/>
          </w:rPr>
          <w:t>23</w:t>
        </w:r>
      </w:hyperlink>
      <w:r w:rsidR="00220E7C" w:rsidRPr="005D7FDB">
        <w:rPr>
          <w:noProof/>
        </w:rPr>
        <w:t>]</w:t>
      </w:r>
      <w:r w:rsidR="00856444" w:rsidRPr="005D7FDB">
        <w:fldChar w:fldCharType="end"/>
      </w:r>
      <w:r w:rsidR="00294140" w:rsidRPr="005D7FDB">
        <w:t xml:space="preserve">. </w:t>
      </w:r>
      <w:r w:rsidR="0017429B" w:rsidRPr="005D7FDB">
        <w:t xml:space="preserve">Increased awareness, commitment and </w:t>
      </w:r>
      <w:r w:rsidR="00A82D88" w:rsidRPr="005D7FDB">
        <w:t>alignment with</w:t>
      </w:r>
      <w:r w:rsidR="00324019" w:rsidRPr="005D7FDB">
        <w:t xml:space="preserve"> </w:t>
      </w:r>
      <w:r w:rsidR="00181E06" w:rsidRPr="005D7FDB">
        <w:t xml:space="preserve">the </w:t>
      </w:r>
      <w:r w:rsidR="00324019" w:rsidRPr="005D7FDB">
        <w:t xml:space="preserve">One Health </w:t>
      </w:r>
      <w:r w:rsidR="00A82D88" w:rsidRPr="005D7FDB">
        <w:t xml:space="preserve">vision </w:t>
      </w:r>
      <w:r w:rsidR="00221318" w:rsidRPr="005D7FDB">
        <w:t xml:space="preserve">to tackle </w:t>
      </w:r>
      <w:proofErr w:type="spellStart"/>
      <w:r w:rsidR="00221318" w:rsidRPr="005D7FDB">
        <w:t>zoonoses</w:t>
      </w:r>
      <w:proofErr w:type="spellEnd"/>
      <w:r w:rsidR="00221318" w:rsidRPr="005D7FDB">
        <w:t xml:space="preserve"> </w:t>
      </w:r>
      <w:r w:rsidR="0017429B" w:rsidRPr="005D7FDB">
        <w:t xml:space="preserve">are </w:t>
      </w:r>
      <w:r w:rsidR="00A82D88" w:rsidRPr="005D7FDB">
        <w:t>urgently needed to achieve the</w:t>
      </w:r>
      <w:r w:rsidR="0017429B" w:rsidRPr="005D7FDB">
        <w:t xml:space="preserve"> dual benefits </w:t>
      </w:r>
      <w:r w:rsidR="002B7CE2" w:rsidRPr="005D7FDB">
        <w:t xml:space="preserve">of protecting </w:t>
      </w:r>
      <w:r w:rsidR="0017429B" w:rsidRPr="005D7FDB">
        <w:t xml:space="preserve">both animal and human health. </w:t>
      </w:r>
      <w:r w:rsidR="006654ED" w:rsidRPr="005D7FDB">
        <w:t>This includes improved disease surveillance in the animal hosts and strengthened early warning and response systems at the animal-human interface</w:t>
      </w:r>
      <w:r w:rsidR="00F03991" w:rsidRPr="005D7FDB">
        <w:t xml:space="preserve">. </w:t>
      </w:r>
      <w:r w:rsidR="0060209A" w:rsidRPr="005D7FDB">
        <w:t xml:space="preserve">To </w:t>
      </w:r>
      <w:r w:rsidR="00B42F03" w:rsidRPr="005D7FDB">
        <w:t xml:space="preserve">boost the international attention and </w:t>
      </w:r>
      <w:r w:rsidR="00732302" w:rsidRPr="005D7FDB">
        <w:t xml:space="preserve">global </w:t>
      </w:r>
      <w:r w:rsidR="009B6C24" w:rsidRPr="005D7FDB">
        <w:t>effort</w:t>
      </w:r>
      <w:r w:rsidR="00B42F03" w:rsidRPr="005D7FDB">
        <w:t>s</w:t>
      </w:r>
      <w:r w:rsidR="0060209A" w:rsidRPr="005D7FDB">
        <w:t xml:space="preserve"> to </w:t>
      </w:r>
      <w:r w:rsidR="000350F3" w:rsidRPr="005D7FDB">
        <w:t xml:space="preserve">tackle endemic </w:t>
      </w:r>
      <w:proofErr w:type="spellStart"/>
      <w:r w:rsidR="000350F3" w:rsidRPr="005D7FDB">
        <w:t>zoonoses</w:t>
      </w:r>
      <w:proofErr w:type="spellEnd"/>
      <w:r w:rsidR="0017429B" w:rsidRPr="005D7FDB">
        <w:t xml:space="preserve"> </w:t>
      </w:r>
      <w:r w:rsidR="00B42F03" w:rsidRPr="005D7FDB">
        <w:t>at the animal level</w:t>
      </w:r>
      <w:r w:rsidR="00221318" w:rsidRPr="005D7FDB">
        <w:t xml:space="preserve">, </w:t>
      </w:r>
      <w:r w:rsidR="0060209A" w:rsidRPr="005D7FDB">
        <w:t xml:space="preserve">the present study aimed to: 1) prioritise </w:t>
      </w:r>
      <w:r w:rsidR="006654ED" w:rsidRPr="005D7FDB">
        <w:t xml:space="preserve">endemic </w:t>
      </w:r>
      <w:proofErr w:type="spellStart"/>
      <w:r w:rsidR="0060209A" w:rsidRPr="005D7FDB">
        <w:t>zoonoses</w:t>
      </w:r>
      <w:proofErr w:type="spellEnd"/>
      <w:r w:rsidR="0060209A" w:rsidRPr="005D7FDB">
        <w:t xml:space="preserve"> at a global scale for </w:t>
      </w:r>
      <w:r w:rsidR="00476A91" w:rsidRPr="005D7FDB">
        <w:t>conducting</w:t>
      </w:r>
      <w:r w:rsidR="00A82D88" w:rsidRPr="005D7FDB">
        <w:t xml:space="preserve"> </w:t>
      </w:r>
      <w:r w:rsidR="0060209A" w:rsidRPr="005D7FDB">
        <w:t xml:space="preserve">disease surveillance in domestic animals </w:t>
      </w:r>
      <w:r w:rsidR="00A82D88" w:rsidRPr="005D7FDB">
        <w:t xml:space="preserve">to prevent </w:t>
      </w:r>
      <w:r w:rsidR="00E43713" w:rsidRPr="005D7FDB">
        <w:t xml:space="preserve">human </w:t>
      </w:r>
      <w:r w:rsidR="00A82D88" w:rsidRPr="005D7FDB">
        <w:t>infections</w:t>
      </w:r>
      <w:r w:rsidR="0060209A" w:rsidRPr="005D7FDB">
        <w:t xml:space="preserve">; and 2) characterise the prioritised diseases to inform recommendations to improve surveillance in endemic and resource-limited settings. </w:t>
      </w:r>
      <w:r w:rsidR="005A4EDA" w:rsidRPr="005D7FDB">
        <w:t xml:space="preserve">This study is part of </w:t>
      </w:r>
      <w:r w:rsidR="00EE0B73" w:rsidRPr="005D7FDB">
        <w:t>the Food and Agriculture Organi</w:t>
      </w:r>
      <w:r w:rsidR="00AA454A" w:rsidRPr="005D7FDB">
        <w:t>z</w:t>
      </w:r>
      <w:r w:rsidR="00EE0B73" w:rsidRPr="005D7FDB">
        <w:t xml:space="preserve">ation (FAO) </w:t>
      </w:r>
      <w:r w:rsidR="005A4EDA" w:rsidRPr="005D7FDB">
        <w:t xml:space="preserve">project on the development of </w:t>
      </w:r>
      <w:r w:rsidR="00093E43" w:rsidRPr="005D7FDB">
        <w:lastRenderedPageBreak/>
        <w:t xml:space="preserve">animal health </w:t>
      </w:r>
      <w:r w:rsidR="005A4EDA" w:rsidRPr="005D7FDB">
        <w:t xml:space="preserve">surveillance guidelines for endemic </w:t>
      </w:r>
      <w:proofErr w:type="spellStart"/>
      <w:r w:rsidR="005A4EDA" w:rsidRPr="005D7FDB">
        <w:t>zoonoses</w:t>
      </w:r>
      <w:proofErr w:type="spellEnd"/>
      <w:r w:rsidR="000A31A5" w:rsidRPr="005D7FDB">
        <w:t xml:space="preserve">, </w:t>
      </w:r>
      <w:r w:rsidR="00CE377C" w:rsidRPr="005D7FDB">
        <w:t>relevant to</w:t>
      </w:r>
      <w:r w:rsidR="000A31A5" w:rsidRPr="005D7FDB">
        <w:t xml:space="preserve"> </w:t>
      </w:r>
      <w:r w:rsidR="00FF089C" w:rsidRPr="005D7FDB">
        <w:t xml:space="preserve">the </w:t>
      </w:r>
      <w:r w:rsidR="000A31A5" w:rsidRPr="005D7FDB">
        <w:t>One Health Joint Plan of Action (2022-2026) Actions 3.1 and 3.2</w:t>
      </w:r>
      <w:r w:rsidR="00FF089C" w:rsidRPr="005D7FDB">
        <w:t xml:space="preserve"> </w:t>
      </w:r>
      <w:r w:rsidR="00FF089C" w:rsidRPr="005D7FDB">
        <w:fldChar w:fldCharType="begin"/>
      </w:r>
      <w:r w:rsidR="00FF089C" w:rsidRPr="005D7FDB">
        <w:instrText xml:space="preserve"> ADDIN EN.CITE &lt;EndNote&gt;&lt;Cite&gt;&lt;Author&gt;FAO&lt;/Author&gt;&lt;Year&gt;2022&lt;/Year&gt;&lt;RecNum&gt;1173&lt;/RecNum&gt;&lt;DisplayText&gt;[6]&lt;/DisplayText&gt;&lt;record&gt;&lt;rec-number&gt;1173&lt;/rec-number&gt;&lt;foreign-keys&gt;&lt;key app="EN" db-id="dx99ex5t792wv5e9ts7pvxz2sazzfp00ea5r"&gt;1173&lt;/key&gt;&lt;/foreign-keys&gt;&lt;ref-type name="Report"&gt;27&lt;/ref-type&gt;&lt;contributors&gt;&lt;authors&gt;&lt;author&gt;FAO&lt;/author&gt;&lt;author&gt;UNEP&lt;/author&gt;&lt;author&gt;WHO&lt;/author&gt;&lt;author&gt;WOAH&lt;/author&gt;&lt;/authors&gt;&lt;/contributors&gt;&lt;titles&gt;&lt;title&gt;One Health Joint Plan of Action (2022-2026). Working together for the health of humans, animals, plants and the environment&lt;/title&gt;&lt;/titles&gt;&lt;dates&gt;&lt;year&gt;2022&lt;/year&gt;&lt;/dates&gt;&lt;pub-location&gt;Rome&lt;/pub-location&gt;&lt;urls&gt;&lt;related-urls&gt;&lt;url&gt;https://doi.org/10.4060/cc2289en&lt;/url&gt;&lt;/related-urls&gt;&lt;/urls&gt;&lt;electronic-resource-num&gt;https://doi.org/10.4060/cc2289en&lt;/electronic-resource-num&gt;&lt;research-notes&gt;JPA-OH&lt;/research-notes&gt;&lt;/record&gt;&lt;/Cite&gt;&lt;/EndNote&gt;</w:instrText>
      </w:r>
      <w:r w:rsidR="00FF089C" w:rsidRPr="005D7FDB">
        <w:fldChar w:fldCharType="separate"/>
      </w:r>
      <w:r w:rsidR="00FF089C" w:rsidRPr="005D7FDB">
        <w:rPr>
          <w:noProof/>
        </w:rPr>
        <w:t>[</w:t>
      </w:r>
      <w:hyperlink w:anchor="_ENREF_6" w:tooltip="FAO, 2022 #1173" w:history="1">
        <w:r w:rsidR="0077204C" w:rsidRPr="005D7FDB">
          <w:rPr>
            <w:noProof/>
          </w:rPr>
          <w:t>6</w:t>
        </w:r>
      </w:hyperlink>
      <w:r w:rsidR="00FF089C" w:rsidRPr="005D7FDB">
        <w:rPr>
          <w:noProof/>
        </w:rPr>
        <w:t>]</w:t>
      </w:r>
      <w:r w:rsidR="00FF089C" w:rsidRPr="005D7FDB">
        <w:fldChar w:fldCharType="end"/>
      </w:r>
      <w:r w:rsidR="000A31A5" w:rsidRPr="005D7FDB">
        <w:t xml:space="preserve">. </w:t>
      </w:r>
    </w:p>
    <w:p w14:paraId="605B472C" w14:textId="35673378" w:rsidR="009A4751" w:rsidRPr="005D7FDB" w:rsidRDefault="009A4751" w:rsidP="009A4751">
      <w:pPr>
        <w:pStyle w:val="titlersos"/>
        <w:numPr>
          <w:ilvl w:val="0"/>
          <w:numId w:val="0"/>
        </w:numPr>
        <w:spacing w:line="480" w:lineRule="auto"/>
        <w:rPr>
          <w:rFonts w:ascii="Times New Roman" w:hAnsi="Times New Roman"/>
          <w:sz w:val="28"/>
        </w:rPr>
      </w:pPr>
    </w:p>
    <w:p w14:paraId="28C63CAD" w14:textId="77777777" w:rsidR="009A4751" w:rsidRPr="005D7FDB" w:rsidRDefault="009A4751" w:rsidP="00632CD7">
      <w:pPr>
        <w:pStyle w:val="titlersos"/>
        <w:numPr>
          <w:ilvl w:val="0"/>
          <w:numId w:val="7"/>
        </w:numPr>
        <w:spacing w:line="480" w:lineRule="auto"/>
        <w:ind w:left="284" w:hanging="284"/>
        <w:rPr>
          <w:rFonts w:ascii="Times New Roman" w:hAnsi="Times New Roman"/>
          <w:sz w:val="28"/>
        </w:rPr>
      </w:pPr>
      <w:r w:rsidRPr="005D7FDB">
        <w:rPr>
          <w:rFonts w:ascii="Times New Roman" w:hAnsi="Times New Roman"/>
          <w:sz w:val="28"/>
        </w:rPr>
        <w:t>Methods</w:t>
      </w:r>
    </w:p>
    <w:p w14:paraId="58127C95" w14:textId="7FB28C9F" w:rsidR="009A4751" w:rsidRPr="005D7FDB" w:rsidRDefault="00632CD7" w:rsidP="009A4751">
      <w:pPr>
        <w:pStyle w:val="titlersos"/>
        <w:numPr>
          <w:ilvl w:val="0"/>
          <w:numId w:val="0"/>
        </w:numPr>
        <w:spacing w:line="480" w:lineRule="auto"/>
        <w:rPr>
          <w:rFonts w:ascii="Times New Roman" w:hAnsi="Times New Roman"/>
          <w:b w:val="0"/>
          <w:i/>
          <w:sz w:val="24"/>
          <w:szCs w:val="20"/>
        </w:rPr>
      </w:pPr>
      <w:r w:rsidRPr="005D7FDB">
        <w:rPr>
          <w:rFonts w:ascii="Times New Roman" w:hAnsi="Times New Roman"/>
          <w:b w:val="0"/>
          <w:i/>
          <w:sz w:val="24"/>
          <w:szCs w:val="20"/>
        </w:rPr>
        <w:t xml:space="preserve">2.1 </w:t>
      </w:r>
      <w:r w:rsidR="00352139" w:rsidRPr="005D7FDB">
        <w:rPr>
          <w:rFonts w:ascii="Times New Roman" w:hAnsi="Times New Roman"/>
          <w:b w:val="0"/>
          <w:i/>
          <w:sz w:val="24"/>
          <w:szCs w:val="20"/>
        </w:rPr>
        <w:t>Initial list of diseases</w:t>
      </w:r>
    </w:p>
    <w:p w14:paraId="584241C2" w14:textId="3040CB9F" w:rsidR="009A4751" w:rsidRPr="005D7FDB" w:rsidRDefault="00ED630C" w:rsidP="005402FA">
      <w:pPr>
        <w:spacing w:line="480" w:lineRule="auto"/>
        <w:jc w:val="both"/>
      </w:pPr>
      <w:r w:rsidRPr="005D7FDB">
        <w:t>We aimed to start with a</w:t>
      </w:r>
      <w:r w:rsidR="009A4751" w:rsidRPr="005D7FDB">
        <w:t xml:space="preserve"> broad list of diseases</w:t>
      </w:r>
      <w:r w:rsidR="00352139" w:rsidRPr="005D7FDB">
        <w:t xml:space="preserve"> </w:t>
      </w:r>
      <w:r w:rsidR="004679CD" w:rsidRPr="005D7FDB">
        <w:t xml:space="preserve">to </w:t>
      </w:r>
      <w:r w:rsidR="00917FFB" w:rsidRPr="005D7FDB">
        <w:t>encompass</w:t>
      </w:r>
      <w:r w:rsidR="00352139" w:rsidRPr="005D7FDB">
        <w:t xml:space="preserve"> as many </w:t>
      </w:r>
      <w:proofErr w:type="spellStart"/>
      <w:r w:rsidR="00352139" w:rsidRPr="005D7FDB">
        <w:t>zoonoses</w:t>
      </w:r>
      <w:proofErr w:type="spellEnd"/>
      <w:r w:rsidR="00352139" w:rsidRPr="005D7FDB">
        <w:t xml:space="preserve"> </w:t>
      </w:r>
      <w:r w:rsidR="00930863" w:rsidRPr="005D7FDB">
        <w:t>of</w:t>
      </w:r>
      <w:r w:rsidR="004679CD" w:rsidRPr="005D7FDB">
        <w:t xml:space="preserve"> international </w:t>
      </w:r>
      <w:r w:rsidR="00930863" w:rsidRPr="005D7FDB">
        <w:t>importance</w:t>
      </w:r>
      <w:r w:rsidR="006B03F5" w:rsidRPr="005D7FDB">
        <w:t xml:space="preserve"> as possible</w:t>
      </w:r>
      <w:r w:rsidRPr="005D7FDB">
        <w:t xml:space="preserve">. The </w:t>
      </w:r>
      <w:r w:rsidR="00D9310D" w:rsidRPr="005D7FDB">
        <w:t>listed diseases by the World Organisation for Animal Health (WOAH, founded as OIE)</w:t>
      </w:r>
      <w:r w:rsidR="00D35E9C" w:rsidRPr="005D7FDB">
        <w:t xml:space="preserve"> </w:t>
      </w:r>
      <w:r w:rsidRPr="005D7FDB">
        <w:t xml:space="preserve">are </w:t>
      </w:r>
      <w:r w:rsidR="00AA57E1" w:rsidRPr="005D7FDB">
        <w:t xml:space="preserve">diseases that have </w:t>
      </w:r>
      <w:r w:rsidR="00186132" w:rsidRPr="005D7FDB">
        <w:t xml:space="preserve">the potential for very serious and rapid cross-border spread, cause </w:t>
      </w:r>
      <w:r w:rsidR="00AA57E1" w:rsidRPr="005D7FDB">
        <w:t>particularly serious socio-economic or public health consequences</w:t>
      </w:r>
      <w:r w:rsidR="00350E33" w:rsidRPr="005D7FDB">
        <w:t>,</w:t>
      </w:r>
      <w:r w:rsidR="00AA57E1" w:rsidRPr="005D7FDB">
        <w:t xml:space="preserve"> and are of major importance in the international trade of animals and animal products</w:t>
      </w:r>
      <w:r w:rsidR="00930863" w:rsidRPr="005D7FDB">
        <w:t xml:space="preserve"> </w:t>
      </w:r>
      <w:r w:rsidR="0077204C" w:rsidRPr="005D7FDB">
        <w:fldChar w:fldCharType="begin"/>
      </w:r>
      <w:r w:rsidR="0077204C" w:rsidRPr="005D7FDB">
        <w:instrText xml:space="preserve"> ADDIN EN.CITE &lt;EndNote&gt;&lt;Cite&gt;&lt;Author&gt;WOAH&lt;/Author&gt;&lt;Year&gt;2022&lt;/Year&gt;&lt;RecNum&gt;1292&lt;/RecNum&gt;&lt;DisplayText&gt;[24]&lt;/DisplayText&gt;&lt;record&gt;&lt;rec-number&gt;1292&lt;/rec-number&gt;&lt;foreign-keys&gt;&lt;key app="EN" db-id="dx99ex5t792wv5e9ts7pvxz2sazzfp00ea5r"&gt;1292&lt;/key&gt;&lt;/foreign-keys&gt;&lt;ref-type name="Web Page"&gt;12&lt;/ref-type&gt;&lt;contributors&gt;&lt;authors&gt;&lt;author&gt;WOAH&lt;/author&gt;&lt;/authors&gt;&lt;/contributors&gt;&lt;titles&gt;&lt;title&gt;Terrestrial Animal Health Code. Chapter 1.2. Criteria for the inclusion of diseases, infections and infestations in the OIE list&lt;/title&gt;&lt;/titles&gt;&lt;dates&gt;&lt;year&gt;2022&lt;/year&gt;&lt;/dates&gt;&lt;urls&gt;&lt;related-urls&gt;&lt;url&gt;https://www.woah.org/en/what-we-do/standards/codes-and-manuals/terrestrial-code-online-access/?id=169&amp;amp;L=1&amp;amp;htmfile=chapitre_criteria_diseases.htm&lt;/url&gt;&lt;/related-urls&gt;&lt;/urls&gt;&lt;/record&gt;&lt;/Cite&gt;&lt;/EndNote&gt;</w:instrText>
      </w:r>
      <w:r w:rsidR="0077204C" w:rsidRPr="005D7FDB">
        <w:fldChar w:fldCharType="separate"/>
      </w:r>
      <w:r w:rsidR="0077204C" w:rsidRPr="005D7FDB">
        <w:rPr>
          <w:noProof/>
        </w:rPr>
        <w:t>[</w:t>
      </w:r>
      <w:hyperlink w:anchor="_ENREF_24" w:tooltip="WOAH, 2022 #1292" w:history="1">
        <w:r w:rsidR="0077204C" w:rsidRPr="005D7FDB">
          <w:rPr>
            <w:noProof/>
          </w:rPr>
          <w:t>24</w:t>
        </w:r>
      </w:hyperlink>
      <w:r w:rsidR="0077204C" w:rsidRPr="005D7FDB">
        <w:rPr>
          <w:noProof/>
        </w:rPr>
        <w:t>]</w:t>
      </w:r>
      <w:r w:rsidR="0077204C" w:rsidRPr="005D7FDB">
        <w:fldChar w:fldCharType="end"/>
      </w:r>
      <w:r w:rsidR="00AA57E1" w:rsidRPr="005D7FDB">
        <w:t xml:space="preserve">. </w:t>
      </w:r>
      <w:r w:rsidRPr="005D7FDB">
        <w:t xml:space="preserve">In addition, </w:t>
      </w:r>
      <w:r w:rsidR="00AA57E1" w:rsidRPr="005D7FDB">
        <w:t xml:space="preserve">the WOAH </w:t>
      </w:r>
      <w:r w:rsidR="00303D90" w:rsidRPr="005D7FDB">
        <w:t>M</w:t>
      </w:r>
      <w:r w:rsidR="00186132" w:rsidRPr="005D7FDB">
        <w:t xml:space="preserve">anual </w:t>
      </w:r>
      <w:r w:rsidR="00231C15" w:rsidRPr="005D7FDB">
        <w:t xml:space="preserve">of diagnostic tests and vaccines for terrestrial animals </w:t>
      </w:r>
      <w:r w:rsidR="000C603E" w:rsidRPr="005D7FDB">
        <w:t>covers</w:t>
      </w:r>
      <w:r w:rsidR="00AA57E1" w:rsidRPr="005D7FDB">
        <w:t xml:space="preserve"> </w:t>
      </w:r>
      <w:r w:rsidR="00EE278A" w:rsidRPr="005D7FDB">
        <w:t>WOAH</w:t>
      </w:r>
      <w:r w:rsidR="00303D90" w:rsidRPr="005D7FDB">
        <w:t>-</w:t>
      </w:r>
      <w:r w:rsidR="00EE278A" w:rsidRPr="005D7FDB">
        <w:t xml:space="preserve">listed </w:t>
      </w:r>
      <w:r w:rsidR="00AA57E1" w:rsidRPr="005D7FDB">
        <w:t xml:space="preserve">diseases and some other important </w:t>
      </w:r>
      <w:r w:rsidR="00093E43" w:rsidRPr="005D7FDB">
        <w:t xml:space="preserve">animal </w:t>
      </w:r>
      <w:r w:rsidR="00AA57E1" w:rsidRPr="005D7FDB">
        <w:t>diseases</w:t>
      </w:r>
      <w:r w:rsidR="00231C15" w:rsidRPr="005D7FDB">
        <w:t xml:space="preserve"> including </w:t>
      </w:r>
      <w:proofErr w:type="spellStart"/>
      <w:r w:rsidR="00231C15" w:rsidRPr="005D7FDB">
        <w:t>zoonoses</w:t>
      </w:r>
      <w:proofErr w:type="spellEnd"/>
      <w:r w:rsidR="00917FFB" w:rsidRPr="005D7FDB">
        <w:t xml:space="preserve"> </w:t>
      </w:r>
      <w:r w:rsidR="00917FFB" w:rsidRPr="005D7FDB">
        <w:fldChar w:fldCharType="begin"/>
      </w:r>
      <w:r w:rsidR="0077204C" w:rsidRPr="005D7FDB">
        <w:instrText xml:space="preserve"> ADDIN EN.CITE &lt;EndNote&gt;&lt;Cite&gt;&lt;Author&gt;WOAH&lt;/Author&gt;&lt;Year&gt;2022&lt;/Year&gt;&lt;RecNum&gt;1293&lt;/RecNum&gt;&lt;DisplayText&gt;[25]&lt;/DisplayText&gt;&lt;record&gt;&lt;rec-number&gt;1293&lt;/rec-number&gt;&lt;foreign-keys&gt;&lt;key app="EN" db-id="dx99ex5t792wv5e9ts7pvxz2sazzfp00ea5r"&gt;1293&lt;/key&gt;&lt;/foreign-keys&gt;&lt;ref-type name="Web Page"&gt;12&lt;/ref-type&gt;&lt;contributors&gt;&lt;authors&gt;&lt;author&gt;WOAH&lt;/author&gt;&lt;/authors&gt;&lt;/contributors&gt;&lt;titles&gt;&lt;title&gt;Manual of diagnostic tests and vaccines for terrestrial animals&lt;/title&gt;&lt;/titles&gt;&lt;dates&gt;&lt;year&gt;2022&lt;/year&gt;&lt;/dates&gt;&lt;urls&gt;&lt;related-urls&gt;&lt;url&gt;https://www.woah.org/en/what-we-do/standards/codes-and-manuals/terrestrial-manual-online-access/&lt;/url&gt;&lt;/related-urls&gt;&lt;/urls&gt;&lt;/record&gt;&lt;/Cite&gt;&lt;/EndNote&gt;</w:instrText>
      </w:r>
      <w:r w:rsidR="00917FFB" w:rsidRPr="005D7FDB">
        <w:fldChar w:fldCharType="separate"/>
      </w:r>
      <w:r w:rsidR="0077204C" w:rsidRPr="005D7FDB">
        <w:rPr>
          <w:noProof/>
        </w:rPr>
        <w:t>[</w:t>
      </w:r>
      <w:hyperlink w:anchor="_ENREF_25" w:tooltip="WOAH, 2022 #1293" w:history="1">
        <w:r w:rsidR="0077204C" w:rsidRPr="005D7FDB">
          <w:rPr>
            <w:noProof/>
          </w:rPr>
          <w:t>25</w:t>
        </w:r>
      </w:hyperlink>
      <w:r w:rsidR="0077204C" w:rsidRPr="005D7FDB">
        <w:rPr>
          <w:noProof/>
        </w:rPr>
        <w:t>]</w:t>
      </w:r>
      <w:r w:rsidR="00917FFB" w:rsidRPr="005D7FDB">
        <w:fldChar w:fldCharType="end"/>
      </w:r>
      <w:r w:rsidR="00AA57E1" w:rsidRPr="005D7FDB">
        <w:t xml:space="preserve">. </w:t>
      </w:r>
      <w:r w:rsidR="00231C15" w:rsidRPr="005D7FDB">
        <w:t xml:space="preserve">Moreover, </w:t>
      </w:r>
      <w:r w:rsidR="00C404EF" w:rsidRPr="005D7FDB">
        <w:t xml:space="preserve">the </w:t>
      </w:r>
      <w:r w:rsidR="00A6495E" w:rsidRPr="005D7FDB">
        <w:t xml:space="preserve">One Health </w:t>
      </w:r>
      <w:r w:rsidR="000144C5" w:rsidRPr="005D7FDB">
        <w:t>C</w:t>
      </w:r>
      <w:r w:rsidR="00A6495E" w:rsidRPr="005D7FDB">
        <w:t xml:space="preserve">ompanion </w:t>
      </w:r>
      <w:r w:rsidR="000144C5" w:rsidRPr="005D7FDB">
        <w:t>D</w:t>
      </w:r>
      <w:r w:rsidR="00A6495E" w:rsidRPr="005D7FDB">
        <w:t xml:space="preserve">ocument to the </w:t>
      </w:r>
      <w:r w:rsidR="00A12360" w:rsidRPr="005D7FDB">
        <w:t xml:space="preserve">WHO </w:t>
      </w:r>
      <w:r w:rsidR="00ED7028" w:rsidRPr="005D7FDB">
        <w:t xml:space="preserve">NTDs </w:t>
      </w:r>
      <w:r w:rsidR="00237C4D" w:rsidRPr="005D7FDB">
        <w:t>Roadmap</w:t>
      </w:r>
      <w:r w:rsidR="0024032E" w:rsidRPr="005D7FDB">
        <w:t xml:space="preserve"> 2021-2030</w:t>
      </w:r>
      <w:r w:rsidR="00237C4D" w:rsidRPr="005D7FDB">
        <w:t xml:space="preserve"> </w:t>
      </w:r>
      <w:r w:rsidR="00F54674" w:rsidRPr="005D7FDB">
        <w:t xml:space="preserve">includes a subset of </w:t>
      </w:r>
      <w:r w:rsidR="00A6495E" w:rsidRPr="005D7FDB">
        <w:t>zoonotic NTDs</w:t>
      </w:r>
      <w:r w:rsidR="00670D23" w:rsidRPr="005D7FDB">
        <w:t xml:space="preserve"> </w:t>
      </w:r>
      <w:r w:rsidR="00350E33" w:rsidRPr="005D7FDB">
        <w:t>that</w:t>
      </w:r>
      <w:r w:rsidR="00645BC5" w:rsidRPr="005D7FDB">
        <w:t xml:space="preserve"> can</w:t>
      </w:r>
      <w:r w:rsidR="00350E33" w:rsidRPr="005D7FDB">
        <w:t xml:space="preserve"> impose a devastating </w:t>
      </w:r>
      <w:r w:rsidR="00F54674" w:rsidRPr="005D7FDB">
        <w:t>health</w:t>
      </w:r>
      <w:r w:rsidR="00350E33" w:rsidRPr="005D7FDB">
        <w:t xml:space="preserve">, social and economic burden </w:t>
      </w:r>
      <w:r w:rsidR="001113F2" w:rsidRPr="005D7FDB">
        <w:fldChar w:fldCharType="begin"/>
      </w:r>
      <w:r w:rsidR="0077204C" w:rsidRPr="005D7FDB">
        <w:instrText xml:space="preserve"> ADDIN EN.CITE &lt;EndNote&gt;&lt;Cite&gt;&lt;Author&gt;WHO&lt;/Author&gt;&lt;Year&gt;2021&lt;/Year&gt;&lt;RecNum&gt;1199&lt;/RecNum&gt;&lt;DisplayText&gt;[26]&lt;/DisplayText&gt;&lt;record&gt;&lt;rec-number&gt;1199&lt;/rec-number&gt;&lt;foreign-keys&gt;&lt;key app="EN" db-id="dx99ex5t792wv5e9ts7pvxz2sazzfp00ea5r"&gt;1199&lt;/key&gt;&lt;/foreign-keys&gt;&lt;ref-type name="Web Page"&gt;12&lt;/ref-type&gt;&lt;contributors&gt;&lt;authors&gt;&lt;author&gt;WHO&lt;/author&gt;&lt;/authors&gt;&lt;/contributors&gt;&lt;titles&gt;&lt;title&gt;One Health companion document to the neglected tropical diseases road map 2021-2030&lt;/title&gt;&lt;/titles&gt;&lt;dates&gt;&lt;year&gt;2021&lt;/year&gt;&lt;/dates&gt;&lt;urls&gt;&lt;related-urls&gt;&lt;url&gt;https://www.who.int/publications/m/item/one-health-companion-document-to-the-neglected-tropical-diseases-road-map-2021-2030&lt;/url&gt;&lt;/related-urls&gt;&lt;/urls&gt;&lt;/record&gt;&lt;/Cite&gt;&lt;/EndNote&gt;</w:instrText>
      </w:r>
      <w:r w:rsidR="001113F2" w:rsidRPr="005D7FDB">
        <w:fldChar w:fldCharType="separate"/>
      </w:r>
      <w:r w:rsidR="0077204C" w:rsidRPr="005D7FDB">
        <w:rPr>
          <w:noProof/>
        </w:rPr>
        <w:t>[</w:t>
      </w:r>
      <w:hyperlink w:anchor="_ENREF_26" w:tooltip="WHO, 2021 #1199" w:history="1">
        <w:r w:rsidR="0077204C" w:rsidRPr="005D7FDB">
          <w:rPr>
            <w:noProof/>
          </w:rPr>
          <w:t>26</w:t>
        </w:r>
      </w:hyperlink>
      <w:r w:rsidR="0077204C" w:rsidRPr="005D7FDB">
        <w:rPr>
          <w:noProof/>
        </w:rPr>
        <w:t>]</w:t>
      </w:r>
      <w:r w:rsidR="001113F2" w:rsidRPr="005D7FDB">
        <w:fldChar w:fldCharType="end"/>
      </w:r>
      <w:r w:rsidR="00ED7028" w:rsidRPr="005D7FDB">
        <w:t>.</w:t>
      </w:r>
      <w:r w:rsidR="008A0B99" w:rsidRPr="005D7FDB">
        <w:t xml:space="preserve"> Hence, an initial list was created </w:t>
      </w:r>
      <w:r w:rsidR="009A4751" w:rsidRPr="005D7FDB">
        <w:t xml:space="preserve">by </w:t>
      </w:r>
      <w:r w:rsidR="009C6917" w:rsidRPr="005D7FDB">
        <w:t xml:space="preserve">compiling </w:t>
      </w:r>
      <w:r w:rsidR="008A0B99" w:rsidRPr="005D7FDB">
        <w:t xml:space="preserve">diseases </w:t>
      </w:r>
      <w:r w:rsidR="009A4751" w:rsidRPr="005D7FDB">
        <w:t xml:space="preserve">from </w:t>
      </w:r>
      <w:r w:rsidR="008A0B99" w:rsidRPr="005D7FDB">
        <w:t xml:space="preserve">the following </w:t>
      </w:r>
      <w:r w:rsidR="00645BC5" w:rsidRPr="005D7FDB">
        <w:t xml:space="preserve">three </w:t>
      </w:r>
      <w:r w:rsidR="009A4751" w:rsidRPr="005D7FDB">
        <w:t>international public</w:t>
      </w:r>
      <w:r w:rsidR="00EB384C" w:rsidRPr="005D7FDB">
        <w:t>ly</w:t>
      </w:r>
      <w:r w:rsidR="009A4751" w:rsidRPr="005D7FDB">
        <w:t xml:space="preserve"> accessible </w:t>
      </w:r>
      <w:r w:rsidR="00682DD3" w:rsidRPr="005D7FDB">
        <w:t>sources</w:t>
      </w:r>
      <w:r w:rsidR="009A4751" w:rsidRPr="005D7FDB">
        <w:t xml:space="preserve">: </w:t>
      </w:r>
    </w:p>
    <w:p w14:paraId="69105C1A" w14:textId="1A03C965" w:rsidR="006239D9" w:rsidRPr="005D7FDB" w:rsidRDefault="002E1DA8" w:rsidP="00510DA8">
      <w:pPr>
        <w:pStyle w:val="ListParagraph"/>
        <w:numPr>
          <w:ilvl w:val="0"/>
          <w:numId w:val="45"/>
        </w:numPr>
        <w:spacing w:line="480" w:lineRule="auto"/>
        <w:contextualSpacing/>
        <w:jc w:val="both"/>
      </w:pPr>
      <w:r w:rsidRPr="005D7FDB">
        <w:t xml:space="preserve">90 </w:t>
      </w:r>
      <w:r w:rsidR="000A2879" w:rsidRPr="005D7FDB">
        <w:t>WOAH</w:t>
      </w:r>
      <w:r w:rsidR="00303D90" w:rsidRPr="005D7FDB">
        <w:t>-</w:t>
      </w:r>
      <w:r w:rsidR="006239D9" w:rsidRPr="005D7FDB">
        <w:t>list</w:t>
      </w:r>
      <w:r w:rsidR="000A2879" w:rsidRPr="005D7FDB">
        <w:t>ed</w:t>
      </w:r>
      <w:r w:rsidR="006239D9" w:rsidRPr="005D7FDB">
        <w:t xml:space="preserve"> </w:t>
      </w:r>
      <w:r w:rsidR="009A4751" w:rsidRPr="005D7FDB">
        <w:t>terrestrial animal diseases</w:t>
      </w:r>
      <w:r w:rsidR="00FF5D3F" w:rsidRPr="005D7FDB">
        <w:t xml:space="preserve"> as of </w:t>
      </w:r>
      <w:r w:rsidR="004329CD" w:rsidRPr="005D7FDB">
        <w:t xml:space="preserve">May </w:t>
      </w:r>
      <w:r w:rsidR="00FF5D3F" w:rsidRPr="005D7FDB">
        <w:t>2022</w:t>
      </w:r>
      <w:r w:rsidR="00DF0070" w:rsidRPr="005D7FDB">
        <w:t xml:space="preserve"> </w:t>
      </w:r>
      <w:r w:rsidR="00DF0070" w:rsidRPr="005D7FDB">
        <w:fldChar w:fldCharType="begin"/>
      </w:r>
      <w:r w:rsidR="0077204C" w:rsidRPr="005D7FDB">
        <w:instrText xml:space="preserve"> ADDIN EN.CITE &lt;EndNote&gt;&lt;Cite&gt;&lt;Author&gt;WOAH&lt;/Author&gt;&lt;Year&gt;2022&lt;/Year&gt;&lt;RecNum&gt;1294&lt;/RecNum&gt;&lt;DisplayText&gt;[27]&lt;/DisplayText&gt;&lt;record&gt;&lt;rec-number&gt;1294&lt;/rec-number&gt;&lt;foreign-keys&gt;&lt;key app="EN" db-id="dx99ex5t792wv5e9ts7pvxz2sazzfp00ea5r"&gt;1294&lt;/key&gt;&lt;/foreign-keys&gt;&lt;ref-type name="Web Page"&gt;12&lt;/ref-type&gt;&lt;contributors&gt;&lt;authors&gt;&lt;author&gt;WOAH&lt;/author&gt;&lt;/authors&gt;&lt;/contributors&gt;&lt;titles&gt;&lt;title&gt;Terrestrial Animal Health Code. Chapter 1.3. Diseases, infections and infestations listed by the OIE&lt;/title&gt;&lt;/titles&gt;&lt;dates&gt;&lt;year&gt;2022&lt;/year&gt;&lt;/dates&gt;&lt;urls&gt;&lt;related-urls&gt;&lt;url&gt;https://www.woah.org/en/what-we-do/standards/codes-and-manuals/terrestrial-code-online-access/?id=169&amp;amp;L=1&amp;amp;htmfile=chapitre_oie_listed_disease.htm&lt;/url&gt;&lt;/related-urls&gt;&lt;/urls&gt;&lt;/record&gt;&lt;/Cite&gt;&lt;/EndNote&gt;</w:instrText>
      </w:r>
      <w:r w:rsidR="00DF0070" w:rsidRPr="005D7FDB">
        <w:fldChar w:fldCharType="separate"/>
      </w:r>
      <w:r w:rsidR="0077204C" w:rsidRPr="005D7FDB">
        <w:rPr>
          <w:noProof/>
        </w:rPr>
        <w:t>[</w:t>
      </w:r>
      <w:hyperlink w:anchor="_ENREF_27" w:tooltip="WOAH, 2022 #1294" w:history="1">
        <w:r w:rsidR="0077204C" w:rsidRPr="005D7FDB">
          <w:rPr>
            <w:noProof/>
          </w:rPr>
          <w:t>27</w:t>
        </w:r>
      </w:hyperlink>
      <w:r w:rsidR="0077204C" w:rsidRPr="005D7FDB">
        <w:rPr>
          <w:noProof/>
        </w:rPr>
        <w:t>]</w:t>
      </w:r>
      <w:r w:rsidR="00DF0070" w:rsidRPr="005D7FDB">
        <w:fldChar w:fldCharType="end"/>
      </w:r>
      <w:r w:rsidR="006239D9" w:rsidRPr="005D7FDB">
        <w:t>;</w:t>
      </w:r>
    </w:p>
    <w:p w14:paraId="6482228C" w14:textId="6A9406F9" w:rsidR="006C72F9" w:rsidRPr="005D7FDB" w:rsidRDefault="00C80219" w:rsidP="00510DA8">
      <w:pPr>
        <w:pStyle w:val="ListParagraph"/>
        <w:numPr>
          <w:ilvl w:val="0"/>
          <w:numId w:val="45"/>
        </w:numPr>
        <w:spacing w:line="480" w:lineRule="auto"/>
        <w:contextualSpacing/>
        <w:jc w:val="both"/>
      </w:pPr>
      <w:r w:rsidRPr="005D7FDB">
        <w:t xml:space="preserve">111 </w:t>
      </w:r>
      <w:r w:rsidR="00364C0C" w:rsidRPr="005D7FDB">
        <w:t>diseases</w:t>
      </w:r>
      <w:r w:rsidRPr="005D7FDB">
        <w:t>/disease groups</w:t>
      </w:r>
      <w:r w:rsidR="00364C0C" w:rsidRPr="005D7FDB">
        <w:t xml:space="preserve"> from </w:t>
      </w:r>
      <w:r w:rsidR="00675843" w:rsidRPr="005D7FDB">
        <w:t xml:space="preserve">the WOAH </w:t>
      </w:r>
      <w:r w:rsidR="00303D90" w:rsidRPr="005D7FDB">
        <w:t>M</w:t>
      </w:r>
      <w:r w:rsidR="00186132" w:rsidRPr="005D7FDB">
        <w:t xml:space="preserve">anual </w:t>
      </w:r>
      <w:r w:rsidR="00675843" w:rsidRPr="005D7FDB">
        <w:t xml:space="preserve">of </w:t>
      </w:r>
      <w:r w:rsidR="00DF0070" w:rsidRPr="005D7FDB">
        <w:t>d</w:t>
      </w:r>
      <w:r w:rsidR="00675843" w:rsidRPr="005D7FDB">
        <w:t xml:space="preserve">iagnostic </w:t>
      </w:r>
      <w:r w:rsidR="00DF0070" w:rsidRPr="005D7FDB">
        <w:t>t</w:t>
      </w:r>
      <w:r w:rsidR="00675843" w:rsidRPr="005D7FDB">
        <w:t xml:space="preserve">ests and </w:t>
      </w:r>
      <w:r w:rsidR="00DF0070" w:rsidRPr="005D7FDB">
        <w:t>v</w:t>
      </w:r>
      <w:r w:rsidR="00675843" w:rsidRPr="005D7FDB">
        <w:t xml:space="preserve">accines for </w:t>
      </w:r>
      <w:r w:rsidR="00DF0070" w:rsidRPr="005D7FDB">
        <w:t>t</w:t>
      </w:r>
      <w:r w:rsidR="00675843" w:rsidRPr="005D7FDB">
        <w:t xml:space="preserve">errestrial </w:t>
      </w:r>
      <w:r w:rsidR="00DF0070" w:rsidRPr="005D7FDB">
        <w:t>a</w:t>
      </w:r>
      <w:r w:rsidR="00675843" w:rsidRPr="005D7FDB">
        <w:t>nimals</w:t>
      </w:r>
      <w:r w:rsidR="00B32CFB" w:rsidRPr="005D7FDB">
        <w:t xml:space="preserve"> </w:t>
      </w:r>
      <w:r w:rsidR="00FF5D3F" w:rsidRPr="005D7FDB">
        <w:t xml:space="preserve">as of </w:t>
      </w:r>
      <w:r w:rsidR="004329CD" w:rsidRPr="005D7FDB">
        <w:t xml:space="preserve">May </w:t>
      </w:r>
      <w:r w:rsidR="00B32CFB" w:rsidRPr="005D7FDB">
        <w:t>2022</w:t>
      </w:r>
      <w:r w:rsidR="00DF0070" w:rsidRPr="005D7FDB">
        <w:t xml:space="preserve"> </w:t>
      </w:r>
      <w:r w:rsidR="00DF0070" w:rsidRPr="005D7FDB">
        <w:fldChar w:fldCharType="begin"/>
      </w:r>
      <w:r w:rsidR="0077204C" w:rsidRPr="005D7FDB">
        <w:instrText xml:space="preserve"> ADDIN EN.CITE &lt;EndNote&gt;&lt;Cite&gt;&lt;Author&gt;WOAH&lt;/Author&gt;&lt;Year&gt;2022&lt;/Year&gt;&lt;RecNum&gt;1293&lt;/RecNum&gt;&lt;DisplayText&gt;[25]&lt;/DisplayText&gt;&lt;record&gt;&lt;rec-number&gt;1293&lt;/rec-number&gt;&lt;foreign-keys&gt;&lt;key app="EN" db-id="dx99ex5t792wv5e9ts7pvxz2sazzfp00ea5r"&gt;1293&lt;/key&gt;&lt;/foreign-keys&gt;&lt;ref-type name="Web Page"&gt;12&lt;/ref-type&gt;&lt;contributors&gt;&lt;authors&gt;&lt;author&gt;WOAH&lt;/author&gt;&lt;/authors&gt;&lt;/contributors&gt;&lt;titles&gt;&lt;title&gt;Manual of diagnostic tests and vaccines for terrestrial animals&lt;/title&gt;&lt;/titles&gt;&lt;dates&gt;&lt;year&gt;2022&lt;/year&gt;&lt;/dates&gt;&lt;urls&gt;&lt;related-urls&gt;&lt;url&gt;https://www.woah.org/en/what-we-do/standards/codes-and-manuals/terrestrial-manual-online-access/&lt;/url&gt;&lt;/related-urls&gt;&lt;/urls&gt;&lt;/record&gt;&lt;/Cite&gt;&lt;/EndNote&gt;</w:instrText>
      </w:r>
      <w:r w:rsidR="00DF0070" w:rsidRPr="005D7FDB">
        <w:fldChar w:fldCharType="separate"/>
      </w:r>
      <w:r w:rsidR="0077204C" w:rsidRPr="005D7FDB">
        <w:rPr>
          <w:noProof/>
        </w:rPr>
        <w:t>[</w:t>
      </w:r>
      <w:hyperlink w:anchor="_ENREF_25" w:tooltip="WOAH, 2022 #1293" w:history="1">
        <w:r w:rsidR="0077204C" w:rsidRPr="005D7FDB">
          <w:rPr>
            <w:noProof/>
          </w:rPr>
          <w:t>25</w:t>
        </w:r>
      </w:hyperlink>
      <w:r w:rsidR="0077204C" w:rsidRPr="005D7FDB">
        <w:rPr>
          <w:noProof/>
        </w:rPr>
        <w:t>]</w:t>
      </w:r>
      <w:r w:rsidR="00DF0070" w:rsidRPr="005D7FDB">
        <w:fldChar w:fldCharType="end"/>
      </w:r>
      <w:r w:rsidR="00D010D1" w:rsidRPr="005D7FDB">
        <w:t>;</w:t>
      </w:r>
      <w:r w:rsidR="00637B8A" w:rsidRPr="005D7FDB">
        <w:t xml:space="preserve"> and</w:t>
      </w:r>
    </w:p>
    <w:p w14:paraId="4C94BAF1" w14:textId="404752A1" w:rsidR="00587CE4" w:rsidRPr="005D7FDB" w:rsidRDefault="00B03DD2" w:rsidP="00510DA8">
      <w:pPr>
        <w:pStyle w:val="ListParagraph"/>
        <w:numPr>
          <w:ilvl w:val="0"/>
          <w:numId w:val="45"/>
        </w:numPr>
        <w:spacing w:line="480" w:lineRule="auto"/>
        <w:contextualSpacing/>
        <w:jc w:val="both"/>
      </w:pPr>
      <w:r w:rsidRPr="005D7FDB">
        <w:t>1</w:t>
      </w:r>
      <w:r w:rsidR="005F476F" w:rsidRPr="005D7FDB">
        <w:t>1</w:t>
      </w:r>
      <w:r w:rsidRPr="005D7FDB">
        <w:t xml:space="preserve"> </w:t>
      </w:r>
      <w:r w:rsidR="006C72F9" w:rsidRPr="005D7FDB">
        <w:t>zoonotic NTDs</w:t>
      </w:r>
      <w:r w:rsidR="006B03F5" w:rsidRPr="005D7FDB">
        <w:t>/groups of NTDs</w:t>
      </w:r>
      <w:r w:rsidR="006C72F9" w:rsidRPr="005D7FDB">
        <w:t xml:space="preserve"> from the </w:t>
      </w:r>
      <w:r w:rsidR="006B03F5" w:rsidRPr="005D7FDB">
        <w:t xml:space="preserve">WHO </w:t>
      </w:r>
      <w:r w:rsidR="006C72F9" w:rsidRPr="005D7FDB">
        <w:t xml:space="preserve">One Health </w:t>
      </w:r>
      <w:r w:rsidR="006B03F5" w:rsidRPr="005D7FDB">
        <w:t xml:space="preserve">Companion Document </w:t>
      </w:r>
      <w:r w:rsidR="006C72F9" w:rsidRPr="005D7FDB">
        <w:t xml:space="preserve">to the WHO NTDs </w:t>
      </w:r>
      <w:r w:rsidR="00237C4D" w:rsidRPr="005D7FDB">
        <w:t>R</w:t>
      </w:r>
      <w:r w:rsidR="00BF0F17" w:rsidRPr="005D7FDB">
        <w:t xml:space="preserve">oadmap </w:t>
      </w:r>
      <w:r w:rsidR="00303D90" w:rsidRPr="005D7FDB">
        <w:t xml:space="preserve">2021-2030 </w:t>
      </w:r>
      <w:r w:rsidR="001113F2" w:rsidRPr="005D7FDB">
        <w:fldChar w:fldCharType="begin"/>
      </w:r>
      <w:r w:rsidR="0077204C" w:rsidRPr="005D7FDB">
        <w:instrText xml:space="preserve"> ADDIN EN.CITE &lt;EndNote&gt;&lt;Cite&gt;&lt;Author&gt;WHO&lt;/Author&gt;&lt;Year&gt;2021&lt;/Year&gt;&lt;RecNum&gt;1199&lt;/RecNum&gt;&lt;DisplayText&gt;[26]&lt;/DisplayText&gt;&lt;record&gt;&lt;rec-number&gt;1199&lt;/rec-number&gt;&lt;foreign-keys&gt;&lt;key app="EN" db-id="dx99ex5t792wv5e9ts7pvxz2sazzfp00ea5r"&gt;1199&lt;/key&gt;&lt;/foreign-keys&gt;&lt;ref-type name="Web Page"&gt;12&lt;/ref-type&gt;&lt;contributors&gt;&lt;authors&gt;&lt;author&gt;WHO&lt;/author&gt;&lt;/authors&gt;&lt;/contributors&gt;&lt;titles&gt;&lt;title&gt;One Health companion document to the neglected tropical diseases road map 2021-2030&lt;/title&gt;&lt;/titles&gt;&lt;dates&gt;&lt;year&gt;2021&lt;/year&gt;&lt;/dates&gt;&lt;urls&gt;&lt;related-urls&gt;&lt;url&gt;https://www.who.int/publications/m/item/one-health-companion-document-to-the-neglected-tropical-diseases-road-map-2021-2030&lt;/url&gt;&lt;/related-urls&gt;&lt;/urls&gt;&lt;/record&gt;&lt;/Cite&gt;&lt;/EndNote&gt;</w:instrText>
      </w:r>
      <w:r w:rsidR="001113F2" w:rsidRPr="005D7FDB">
        <w:fldChar w:fldCharType="separate"/>
      </w:r>
      <w:r w:rsidR="0077204C" w:rsidRPr="005D7FDB">
        <w:rPr>
          <w:noProof/>
        </w:rPr>
        <w:t>[</w:t>
      </w:r>
      <w:hyperlink w:anchor="_ENREF_26" w:tooltip="WHO, 2021 #1199" w:history="1">
        <w:r w:rsidR="0077204C" w:rsidRPr="005D7FDB">
          <w:rPr>
            <w:noProof/>
          </w:rPr>
          <w:t>26</w:t>
        </w:r>
      </w:hyperlink>
      <w:r w:rsidR="0077204C" w:rsidRPr="005D7FDB">
        <w:rPr>
          <w:noProof/>
        </w:rPr>
        <w:t>]</w:t>
      </w:r>
      <w:r w:rsidR="001113F2" w:rsidRPr="005D7FDB">
        <w:fldChar w:fldCharType="end"/>
      </w:r>
      <w:r w:rsidR="001113F2" w:rsidRPr="005D7FDB">
        <w:t xml:space="preserve">.  </w:t>
      </w:r>
    </w:p>
    <w:p w14:paraId="3178F22C" w14:textId="63236300" w:rsidR="006C72F9" w:rsidRPr="005D7FDB" w:rsidRDefault="006C72F9" w:rsidP="000A2879">
      <w:pPr>
        <w:pStyle w:val="ListParagraph"/>
        <w:spacing w:line="480" w:lineRule="auto"/>
        <w:ind w:left="1080"/>
        <w:contextualSpacing/>
        <w:jc w:val="both"/>
      </w:pPr>
      <w:r w:rsidRPr="005D7FDB" w:rsidDel="006C72F9">
        <w:t xml:space="preserve"> </w:t>
      </w:r>
      <w:r w:rsidR="00007936" w:rsidRPr="005D7FDB">
        <w:t xml:space="preserve"> </w:t>
      </w:r>
    </w:p>
    <w:p w14:paraId="40FA8CFC" w14:textId="29A85268" w:rsidR="002B1527" w:rsidRPr="005D7FDB" w:rsidRDefault="0057490F" w:rsidP="00056DBF">
      <w:pPr>
        <w:spacing w:line="480" w:lineRule="auto"/>
        <w:contextualSpacing/>
        <w:jc w:val="both"/>
      </w:pPr>
      <w:r w:rsidRPr="005D7FDB">
        <w:t>Bee diseases from the WOAH list and Manual were excluded for analysis</w:t>
      </w:r>
      <w:r w:rsidR="00C72C40" w:rsidRPr="005D7FDB">
        <w:t>.</w:t>
      </w:r>
      <w:r w:rsidRPr="005D7FDB">
        <w:t xml:space="preserve"> </w:t>
      </w:r>
      <w:r w:rsidR="00AA57E1" w:rsidRPr="005D7FDB">
        <w:t xml:space="preserve">For diseases </w:t>
      </w:r>
      <w:r w:rsidR="001F1319" w:rsidRPr="005D7FDB">
        <w:t xml:space="preserve">that </w:t>
      </w:r>
      <w:r w:rsidR="00AA57E1" w:rsidRPr="005D7FDB">
        <w:t>overlapped between different lists</w:t>
      </w:r>
      <w:r w:rsidR="009C6917" w:rsidRPr="005D7FDB">
        <w:t xml:space="preserve"> (e.g. </w:t>
      </w:r>
      <w:proofErr w:type="spellStart"/>
      <w:r w:rsidR="009C6917" w:rsidRPr="005D7FDB">
        <w:t>leishmaniasis</w:t>
      </w:r>
      <w:proofErr w:type="spellEnd"/>
      <w:r w:rsidR="009C6917" w:rsidRPr="005D7FDB">
        <w:t xml:space="preserve"> and rabies</w:t>
      </w:r>
      <w:r w:rsidR="004D29C9" w:rsidRPr="005D7FDB">
        <w:t xml:space="preserve">, </w:t>
      </w:r>
      <w:proofErr w:type="spellStart"/>
      <w:r w:rsidR="004D29C9" w:rsidRPr="005D7FDB">
        <w:t>etc</w:t>
      </w:r>
      <w:proofErr w:type="spellEnd"/>
      <w:r w:rsidR="009C6917" w:rsidRPr="005D7FDB">
        <w:t>)</w:t>
      </w:r>
      <w:r w:rsidR="00AA57E1" w:rsidRPr="005D7FDB">
        <w:t xml:space="preserve">, only </w:t>
      </w:r>
      <w:r w:rsidR="000C603E" w:rsidRPr="005D7FDB">
        <w:t xml:space="preserve">one </w:t>
      </w:r>
      <w:r w:rsidR="00181595" w:rsidRPr="005D7FDB">
        <w:t>was</w:t>
      </w:r>
      <w:r w:rsidR="00AA57E1" w:rsidRPr="005D7FDB">
        <w:t xml:space="preserve"> included. </w:t>
      </w:r>
      <w:r w:rsidR="00637B8A" w:rsidRPr="005D7FDB">
        <w:t>For</w:t>
      </w:r>
      <w:r w:rsidR="00EC0C3D" w:rsidRPr="005D7FDB">
        <w:t xml:space="preserve"> d</w:t>
      </w:r>
      <w:r w:rsidR="00AA57E1" w:rsidRPr="005D7FDB">
        <w:t xml:space="preserve">iseases or infections that </w:t>
      </w:r>
      <w:r w:rsidR="0089726F" w:rsidRPr="005D7FDB">
        <w:t xml:space="preserve">are caused by distinct agents and </w:t>
      </w:r>
      <w:r w:rsidR="00AA57E1" w:rsidRPr="005D7FDB">
        <w:t xml:space="preserve">exhibit </w:t>
      </w:r>
      <w:r w:rsidR="00C72E44" w:rsidRPr="005D7FDB">
        <w:t xml:space="preserve">distinguishable </w:t>
      </w:r>
      <w:r w:rsidR="00AA57E1" w:rsidRPr="005D7FDB">
        <w:t xml:space="preserve">epidemiological features in different </w:t>
      </w:r>
      <w:r w:rsidR="00637B8A" w:rsidRPr="005D7FDB">
        <w:t>animal species, they</w:t>
      </w:r>
      <w:r w:rsidR="00EC0C3D" w:rsidRPr="005D7FDB">
        <w:t xml:space="preserve"> </w:t>
      </w:r>
      <w:r w:rsidR="00AA57E1" w:rsidRPr="005D7FDB">
        <w:t xml:space="preserve">were separated by the animal host (e.g. bovine brucellosis, </w:t>
      </w:r>
      <w:r w:rsidR="002E4554" w:rsidRPr="005D7FDB">
        <w:t xml:space="preserve">porcine brucellosis, and </w:t>
      </w:r>
      <w:r w:rsidR="00AA57E1" w:rsidRPr="005D7FDB">
        <w:t>caprine and ovine brucellosis)</w:t>
      </w:r>
      <w:r w:rsidR="00637B8A" w:rsidRPr="005D7FDB">
        <w:t>.</w:t>
      </w:r>
      <w:r w:rsidR="002B1527" w:rsidRPr="005D7FDB">
        <w:t xml:space="preserve"> Likewise, for diseases that have been grouped together </w:t>
      </w:r>
      <w:r w:rsidR="002B1527" w:rsidRPr="005D7FDB">
        <w:lastRenderedPageBreak/>
        <w:t xml:space="preserve">within the original listing, such as the </w:t>
      </w:r>
      <w:r w:rsidR="00D21112" w:rsidRPr="005D7FDB">
        <w:t xml:space="preserve">foodborne </w:t>
      </w:r>
      <w:proofErr w:type="spellStart"/>
      <w:r w:rsidR="002B1527" w:rsidRPr="005D7FDB">
        <w:t>trematodiases</w:t>
      </w:r>
      <w:proofErr w:type="spellEnd"/>
      <w:r w:rsidR="002B1527" w:rsidRPr="005D7FDB">
        <w:t xml:space="preserve">, these were separated by </w:t>
      </w:r>
      <w:r w:rsidR="00D21112" w:rsidRPr="005D7FDB">
        <w:t xml:space="preserve">individual </w:t>
      </w:r>
      <w:r w:rsidR="002B1527" w:rsidRPr="005D7FDB">
        <w:t>disease (</w:t>
      </w:r>
      <w:r w:rsidR="004D29C9" w:rsidRPr="005D7FDB">
        <w:t xml:space="preserve">e.g. </w:t>
      </w:r>
      <w:r w:rsidR="002B1527" w:rsidRPr="005D7FDB">
        <w:t>fascioliasis</w:t>
      </w:r>
      <w:r w:rsidR="00D21112" w:rsidRPr="005D7FDB">
        <w:t xml:space="preserve">, </w:t>
      </w:r>
      <w:proofErr w:type="spellStart"/>
      <w:r w:rsidR="002B1527" w:rsidRPr="005D7FDB">
        <w:t>paragonimiasis</w:t>
      </w:r>
      <w:proofErr w:type="spellEnd"/>
      <w:r w:rsidR="00D21112" w:rsidRPr="005D7FDB">
        <w:t xml:space="preserve">, </w:t>
      </w:r>
      <w:proofErr w:type="spellStart"/>
      <w:r w:rsidR="00D21112" w:rsidRPr="005D7FDB">
        <w:t>clonorchiasis</w:t>
      </w:r>
      <w:proofErr w:type="spellEnd"/>
      <w:r w:rsidR="00D21112" w:rsidRPr="005D7FDB">
        <w:t xml:space="preserve"> and </w:t>
      </w:r>
      <w:proofErr w:type="spellStart"/>
      <w:r w:rsidR="00D21112" w:rsidRPr="005D7FDB">
        <w:t>opisthorchiasis</w:t>
      </w:r>
      <w:proofErr w:type="spellEnd"/>
      <w:r w:rsidR="002B1527" w:rsidRPr="005D7FDB">
        <w:t>).</w:t>
      </w:r>
    </w:p>
    <w:p w14:paraId="517374E6" w14:textId="77777777" w:rsidR="005D6CE9" w:rsidRPr="005D7FDB" w:rsidRDefault="005D6CE9" w:rsidP="00056DBF">
      <w:pPr>
        <w:spacing w:line="480" w:lineRule="auto"/>
        <w:contextualSpacing/>
        <w:jc w:val="both"/>
        <w:rPr>
          <w:strike/>
        </w:rPr>
      </w:pPr>
    </w:p>
    <w:p w14:paraId="2E05F4B1" w14:textId="0F15F4E3" w:rsidR="009A4751" w:rsidRPr="005D7FDB" w:rsidRDefault="00632CD7" w:rsidP="009A4751">
      <w:pPr>
        <w:pStyle w:val="titlersos"/>
        <w:numPr>
          <w:ilvl w:val="0"/>
          <w:numId w:val="0"/>
        </w:numPr>
        <w:spacing w:line="480" w:lineRule="auto"/>
        <w:contextualSpacing/>
        <w:rPr>
          <w:rFonts w:ascii="Times New Roman" w:hAnsi="Times New Roman"/>
          <w:b w:val="0"/>
          <w:i/>
          <w:sz w:val="24"/>
          <w:szCs w:val="20"/>
        </w:rPr>
      </w:pPr>
      <w:r w:rsidRPr="005D7FDB">
        <w:rPr>
          <w:rFonts w:ascii="Times New Roman" w:hAnsi="Times New Roman"/>
          <w:b w:val="0"/>
          <w:i/>
          <w:sz w:val="24"/>
          <w:szCs w:val="20"/>
        </w:rPr>
        <w:t xml:space="preserve">2.2 </w:t>
      </w:r>
      <w:r w:rsidR="00863597" w:rsidRPr="005D7FDB">
        <w:rPr>
          <w:rFonts w:ascii="Times New Roman" w:hAnsi="Times New Roman"/>
          <w:b w:val="0"/>
          <w:i/>
          <w:sz w:val="24"/>
          <w:szCs w:val="20"/>
        </w:rPr>
        <w:t>Algorithm and c</w:t>
      </w:r>
      <w:r w:rsidR="009A4751" w:rsidRPr="005D7FDB">
        <w:rPr>
          <w:rFonts w:ascii="Times New Roman" w:hAnsi="Times New Roman"/>
          <w:b w:val="0"/>
          <w:i/>
          <w:sz w:val="24"/>
          <w:szCs w:val="20"/>
        </w:rPr>
        <w:t xml:space="preserve">riteria for </w:t>
      </w:r>
      <w:r w:rsidR="00DA7237" w:rsidRPr="005D7FDB">
        <w:rPr>
          <w:rFonts w:ascii="Times New Roman" w:hAnsi="Times New Roman"/>
          <w:b w:val="0"/>
          <w:i/>
          <w:sz w:val="24"/>
          <w:szCs w:val="20"/>
        </w:rPr>
        <w:t xml:space="preserve">disease </w:t>
      </w:r>
      <w:r w:rsidR="009A4751" w:rsidRPr="005D7FDB">
        <w:rPr>
          <w:rFonts w:ascii="Times New Roman" w:hAnsi="Times New Roman"/>
          <w:b w:val="0"/>
          <w:i/>
          <w:sz w:val="24"/>
          <w:szCs w:val="20"/>
        </w:rPr>
        <w:t>prioritisation</w:t>
      </w:r>
    </w:p>
    <w:p w14:paraId="358903B1" w14:textId="32EEF97D" w:rsidR="009A4751" w:rsidRPr="005D7FDB" w:rsidRDefault="002E7846" w:rsidP="009A4751">
      <w:pPr>
        <w:spacing w:line="480" w:lineRule="auto"/>
        <w:contextualSpacing/>
        <w:jc w:val="both"/>
      </w:pPr>
      <w:r w:rsidRPr="005D7FDB">
        <w:t xml:space="preserve">We aimed for a rapid assessment to narrow down the initial list of diseases to be considered as candidates for developing </w:t>
      </w:r>
      <w:r w:rsidR="00E62117" w:rsidRPr="005D7FDB">
        <w:t xml:space="preserve">international </w:t>
      </w:r>
      <w:r w:rsidRPr="005D7FDB">
        <w:t>animal health surveillance guidelines</w:t>
      </w:r>
      <w:r w:rsidR="005904E7" w:rsidRPr="005D7FDB">
        <w:t xml:space="preserve"> to protect public health</w:t>
      </w:r>
      <w:r w:rsidRPr="005D7FDB">
        <w:t xml:space="preserve">. </w:t>
      </w:r>
      <w:r w:rsidR="00EC0C3D" w:rsidRPr="005D7FDB">
        <w:t>Thus</w:t>
      </w:r>
      <w:r w:rsidR="009A4751" w:rsidRPr="005D7FDB">
        <w:t xml:space="preserve">, </w:t>
      </w:r>
      <w:r w:rsidR="00B81350" w:rsidRPr="005D7FDB">
        <w:t>a</w:t>
      </w:r>
      <w:r w:rsidR="006B6DC1" w:rsidRPr="005D7FDB">
        <w:t xml:space="preserve"> qualitative algorithm </w:t>
      </w:r>
      <w:r w:rsidR="009A4751" w:rsidRPr="005D7FDB">
        <w:t xml:space="preserve">was </w:t>
      </w:r>
      <w:r w:rsidR="00621B3B" w:rsidRPr="005D7FDB">
        <w:t xml:space="preserve">utilised </w:t>
      </w:r>
      <w:r w:rsidR="009A4751" w:rsidRPr="005D7FDB">
        <w:t xml:space="preserve">with the aim of </w:t>
      </w:r>
      <w:r w:rsidR="00BD6EC8" w:rsidRPr="005D7FDB">
        <w:t>minimi</w:t>
      </w:r>
      <w:r w:rsidR="00B55F58" w:rsidRPr="005D7FDB">
        <w:t>s</w:t>
      </w:r>
      <w:r w:rsidR="00BD6EC8" w:rsidRPr="005D7FDB">
        <w:t xml:space="preserve">ing </w:t>
      </w:r>
      <w:r w:rsidR="0090137C" w:rsidRPr="005D7FDB">
        <w:t xml:space="preserve">the </w:t>
      </w:r>
      <w:r w:rsidR="009A4751" w:rsidRPr="005D7FDB">
        <w:t xml:space="preserve">exclusion of specific diseases due to </w:t>
      </w:r>
      <w:r w:rsidR="0090137C" w:rsidRPr="005D7FDB">
        <w:t xml:space="preserve">a </w:t>
      </w:r>
      <w:r w:rsidR="009A4751" w:rsidRPr="005D7FDB">
        <w:t>lack of available data</w:t>
      </w:r>
      <w:r w:rsidR="00694025" w:rsidRPr="005D7FDB">
        <w:t xml:space="preserve"> </w:t>
      </w:r>
      <w:r w:rsidR="00694025" w:rsidRPr="005D7FDB">
        <w:fldChar w:fldCharType="begin"/>
      </w:r>
      <w:r w:rsidR="0077204C" w:rsidRPr="005D7FDB">
        <w:instrText xml:space="preserve"> ADDIN EN.CITE &lt;EndNote&gt;&lt;Cite&gt;&lt;Author&gt;ENETWILD-consortium&lt;/Author&gt;&lt;Year&gt;2022&lt;/Year&gt;&lt;RecNum&gt;1155&lt;/RecNum&gt;&lt;DisplayText&gt;[28]&lt;/DisplayText&gt;&lt;record&gt;&lt;rec-number&gt;1155&lt;/rec-number&gt;&lt;foreign-keys&gt;&lt;key app="EN" db-id="dx99ex5t792wv5e9ts7pvxz2sazzfp00ea5r"&gt;1155&lt;/key&gt;&lt;/foreign-keys&gt;&lt;ref-type name="Journal Article"&gt;17&lt;/ref-type&gt;&lt;contributors&gt;&lt;authors&gt;&lt;author&gt;ENETWILD-consortium&lt;/author&gt;&lt;author&gt;Ferroglio, Ezio&lt;/author&gt;&lt;author&gt;Avagnina, Alessandra&lt;/author&gt;&lt;author&gt;Barroso, Patricia&lt;/author&gt;&lt;author&gt;Benatti, Francesco&lt;/author&gt;&lt;author&gt;Cardoso, Beatriz&lt;/author&gt;&lt;author&gt;Gómez, Azahara&lt;/author&gt;&lt;author&gt;Goncalves, Catarina&lt;/author&gt;&lt;author&gt;Neimanis, Aleksija&lt;/author&gt;&lt;author&gt;Poncina, Manuela&lt;/author&gt;&lt;author&gt;Rodríguez, Carmen Ruiz&lt;/author&gt;&lt;author&gt;Vada, Rachele&lt;/author&gt;&lt;author&gt;Vicente, Joaquín&lt;/author&gt;&lt;author&gt;Zanet, Stefania&lt;/author&gt;&lt;author&gt;Dolores-Gavier-Widén&lt;/author&gt;&lt;/authors&gt;&lt;/contributors&gt;&lt;titles&gt;&lt;title&gt;Literature review on disease ranking tools, their characterisation, and recommendations for the method to be used by EFSA&lt;/title&gt;&lt;secondary-title&gt;EFSA Supporting Publications&lt;/secondary-title&gt;&lt;/titles&gt;&lt;periodical&gt;&lt;full-title&gt;EFSA Supporting Publications&lt;/full-title&gt;&lt;/periodical&gt;&lt;pages&gt;7578E&lt;/pages&gt;&lt;volume&gt;19&lt;/volume&gt;&lt;number&gt;9&lt;/number&gt;&lt;dates&gt;&lt;year&gt;2022&lt;/year&gt;&lt;/dates&gt;&lt;isbn&gt;2397-8325&lt;/isbn&gt;&lt;urls&gt;&lt;related-urls&gt;&lt;url&gt;https://efsa.onlinelibrary.wiley.com/doi/abs/10.2903/sp.efsa.2022.EN-7578&lt;/url&gt;&lt;/related-urls&gt;&lt;/urls&gt;&lt;electronic-resource-num&gt;https://doi.org/10.2903/sp.efsa.2022.EN-7578&lt;/electronic-resource-num&gt;&lt;/record&gt;&lt;/Cite&gt;&lt;/EndNote&gt;</w:instrText>
      </w:r>
      <w:r w:rsidR="00694025" w:rsidRPr="005D7FDB">
        <w:fldChar w:fldCharType="separate"/>
      </w:r>
      <w:r w:rsidR="0077204C" w:rsidRPr="005D7FDB">
        <w:rPr>
          <w:noProof/>
        </w:rPr>
        <w:t>[</w:t>
      </w:r>
      <w:hyperlink w:anchor="_ENREF_28" w:tooltip="ENETWILD-consortium, 2022 #1155" w:history="1">
        <w:r w:rsidR="0077204C" w:rsidRPr="005D7FDB">
          <w:rPr>
            <w:noProof/>
          </w:rPr>
          <w:t>28</w:t>
        </w:r>
      </w:hyperlink>
      <w:r w:rsidR="0077204C" w:rsidRPr="005D7FDB">
        <w:rPr>
          <w:noProof/>
        </w:rPr>
        <w:t>]</w:t>
      </w:r>
      <w:r w:rsidR="00694025" w:rsidRPr="005D7FDB">
        <w:fldChar w:fldCharType="end"/>
      </w:r>
      <w:r w:rsidR="00BD6EC8" w:rsidRPr="005D7FDB">
        <w:t xml:space="preserve">. </w:t>
      </w:r>
      <w:r w:rsidR="00637B46" w:rsidRPr="005D7FDB">
        <w:t xml:space="preserve">The algorithm comprises the following selection criteria </w:t>
      </w:r>
      <w:r w:rsidR="00DA3C7C" w:rsidRPr="005D7FDB">
        <w:t xml:space="preserve">to </w:t>
      </w:r>
      <w:r w:rsidR="00637B46" w:rsidRPr="005D7FDB">
        <w:t xml:space="preserve">prioritise </w:t>
      </w:r>
      <w:r w:rsidR="003C6916" w:rsidRPr="005D7FDB">
        <w:t xml:space="preserve">diseases for which surveillance in </w:t>
      </w:r>
      <w:r w:rsidR="00E0025C" w:rsidRPr="005D7FDB">
        <w:t xml:space="preserve">domestic </w:t>
      </w:r>
      <w:r w:rsidR="003C6916" w:rsidRPr="005D7FDB">
        <w:t xml:space="preserve">animals </w:t>
      </w:r>
      <w:r w:rsidR="00621B3B" w:rsidRPr="005D7FDB">
        <w:t>is</w:t>
      </w:r>
      <w:r w:rsidR="003C6916" w:rsidRPr="005D7FDB">
        <w:t xml:space="preserve"> important to </w:t>
      </w:r>
      <w:r w:rsidR="0090137C" w:rsidRPr="005D7FDB">
        <w:t xml:space="preserve">prevent human </w:t>
      </w:r>
      <w:r w:rsidR="003B01BD" w:rsidRPr="005D7FDB">
        <w:t>infections</w:t>
      </w:r>
      <w:r w:rsidR="00694025" w:rsidRPr="005D7FDB">
        <w:t xml:space="preserve"> (Figure 1)</w:t>
      </w:r>
      <w:r w:rsidR="00621B3B" w:rsidRPr="005D7FDB">
        <w:t xml:space="preserve">: </w:t>
      </w:r>
    </w:p>
    <w:p w14:paraId="645F6B86" w14:textId="14E610EC" w:rsidR="009A4751" w:rsidRPr="005D7FDB" w:rsidRDefault="00A4297B" w:rsidP="00510DA8">
      <w:pPr>
        <w:pStyle w:val="ListParagraph"/>
        <w:numPr>
          <w:ilvl w:val="0"/>
          <w:numId w:val="44"/>
        </w:numPr>
        <w:spacing w:line="480" w:lineRule="auto"/>
        <w:contextualSpacing/>
        <w:jc w:val="both"/>
      </w:pPr>
      <w:r w:rsidRPr="005D7FDB">
        <w:t xml:space="preserve">the </w:t>
      </w:r>
      <w:r w:rsidR="009A4751" w:rsidRPr="005D7FDB">
        <w:t>disease is recognised as a zoonosis</w:t>
      </w:r>
      <w:r w:rsidR="00F82635" w:rsidRPr="005D7FDB">
        <w:t xml:space="preserve"> by the WOAH </w:t>
      </w:r>
      <w:r w:rsidR="00326E2A" w:rsidRPr="005D7FDB">
        <w:t xml:space="preserve">Terrestrial </w:t>
      </w:r>
      <w:r w:rsidR="00F82635" w:rsidRPr="005D7FDB">
        <w:t xml:space="preserve">Code, Manual or </w:t>
      </w:r>
      <w:r w:rsidR="003772BC" w:rsidRPr="005D7FDB">
        <w:t xml:space="preserve">the </w:t>
      </w:r>
      <w:r w:rsidR="00244055" w:rsidRPr="005D7FDB">
        <w:t xml:space="preserve">WHO </w:t>
      </w:r>
      <w:r w:rsidR="003772BC" w:rsidRPr="005D7FDB">
        <w:t xml:space="preserve">One Health </w:t>
      </w:r>
      <w:r w:rsidR="00244055" w:rsidRPr="005D7FDB">
        <w:t>C</w:t>
      </w:r>
      <w:r w:rsidR="003772BC" w:rsidRPr="005D7FDB">
        <w:t xml:space="preserve">ompanion </w:t>
      </w:r>
      <w:r w:rsidR="00244055" w:rsidRPr="005D7FDB">
        <w:t>D</w:t>
      </w:r>
      <w:r w:rsidR="003772BC" w:rsidRPr="005D7FDB">
        <w:t xml:space="preserve">ocument to </w:t>
      </w:r>
      <w:r w:rsidR="00E56F74" w:rsidRPr="005D7FDB">
        <w:t xml:space="preserve">the </w:t>
      </w:r>
      <w:r w:rsidR="00984C89" w:rsidRPr="005D7FDB">
        <w:t xml:space="preserve">WHO </w:t>
      </w:r>
      <w:r w:rsidR="003772BC" w:rsidRPr="005D7FDB">
        <w:t xml:space="preserve">NTDs </w:t>
      </w:r>
      <w:r w:rsidR="00237C4D" w:rsidRPr="005D7FDB">
        <w:t>R</w:t>
      </w:r>
      <w:r w:rsidR="003772BC" w:rsidRPr="005D7FDB">
        <w:t>oadmap</w:t>
      </w:r>
      <w:r w:rsidR="009A4751" w:rsidRPr="005D7FDB">
        <w:t>;</w:t>
      </w:r>
      <w:r w:rsidR="00984C89" w:rsidRPr="005D7FDB">
        <w:t xml:space="preserve"> </w:t>
      </w:r>
    </w:p>
    <w:p w14:paraId="1AB1934E" w14:textId="0EF550E6" w:rsidR="00F2257D" w:rsidRPr="005D7FDB" w:rsidRDefault="0069722A" w:rsidP="00510DA8">
      <w:pPr>
        <w:pStyle w:val="ListParagraph"/>
        <w:numPr>
          <w:ilvl w:val="0"/>
          <w:numId w:val="44"/>
        </w:numPr>
        <w:spacing w:line="480" w:lineRule="auto"/>
        <w:contextualSpacing/>
        <w:jc w:val="both"/>
        <w:rPr>
          <w:lang w:val="en-US"/>
        </w:rPr>
      </w:pPr>
      <w:r w:rsidRPr="005D7FDB">
        <w:t>domestic animals</w:t>
      </w:r>
      <w:r w:rsidR="00BD0B25" w:rsidRPr="005D7FDB">
        <w:t xml:space="preserve"> (</w:t>
      </w:r>
      <w:r w:rsidRPr="005D7FDB">
        <w:t>e.g</w:t>
      </w:r>
      <w:r w:rsidR="0010092A" w:rsidRPr="005D7FDB">
        <w:t xml:space="preserve">. </w:t>
      </w:r>
      <w:r w:rsidR="00BD0B25" w:rsidRPr="005D7FDB">
        <w:t xml:space="preserve">cattle, </w:t>
      </w:r>
      <w:r w:rsidR="0010092A" w:rsidRPr="005D7FDB">
        <w:t>buffalo</w:t>
      </w:r>
      <w:r w:rsidR="00BD0B25" w:rsidRPr="005D7FDB">
        <w:t xml:space="preserve">, </w:t>
      </w:r>
      <w:r w:rsidR="0010092A" w:rsidRPr="005D7FDB">
        <w:t>goat, sheep, pig, camel</w:t>
      </w:r>
      <w:r w:rsidR="00BD0B25" w:rsidRPr="005D7FDB">
        <w:t xml:space="preserve">, </w:t>
      </w:r>
      <w:r w:rsidR="00863597" w:rsidRPr="005D7FDB">
        <w:t>equid</w:t>
      </w:r>
      <w:r w:rsidR="005F6916" w:rsidRPr="005D7FDB">
        <w:t xml:space="preserve">, poultry, </w:t>
      </w:r>
      <w:r w:rsidR="0010092A" w:rsidRPr="005D7FDB">
        <w:t>rabbit</w:t>
      </w:r>
      <w:r w:rsidRPr="005D7FDB">
        <w:t xml:space="preserve">, dog </w:t>
      </w:r>
      <w:r w:rsidR="0031451A" w:rsidRPr="005D7FDB">
        <w:t xml:space="preserve">and </w:t>
      </w:r>
      <w:r w:rsidRPr="005D7FDB">
        <w:t>cat</w:t>
      </w:r>
      <w:r w:rsidR="00BD0B25" w:rsidRPr="005D7FDB">
        <w:t>)</w:t>
      </w:r>
      <w:r w:rsidR="00660764" w:rsidRPr="005D7FDB">
        <w:t xml:space="preserve"> play an important role in the disease </w:t>
      </w:r>
      <w:r w:rsidR="00026AE3" w:rsidRPr="005D7FDB">
        <w:t>life cycle</w:t>
      </w:r>
      <w:r w:rsidR="003C4087" w:rsidRPr="005D7FDB">
        <w:t xml:space="preserve"> (</w:t>
      </w:r>
      <w:r w:rsidR="002A41F9" w:rsidRPr="005D7FDB">
        <w:t>e.g</w:t>
      </w:r>
      <w:r w:rsidR="003C4087" w:rsidRPr="005D7FDB">
        <w:t xml:space="preserve">. </w:t>
      </w:r>
      <w:r w:rsidR="00FD6DE1" w:rsidRPr="005D7FDB">
        <w:t xml:space="preserve">serve as </w:t>
      </w:r>
      <w:r w:rsidR="005F6916" w:rsidRPr="005D7FDB">
        <w:t xml:space="preserve">a </w:t>
      </w:r>
      <w:r w:rsidR="00FD6DE1" w:rsidRPr="005D7FDB">
        <w:t>natural reservoir, amplifier host, intermedi</w:t>
      </w:r>
      <w:r w:rsidR="003C4087" w:rsidRPr="005D7FDB">
        <w:t>ate</w:t>
      </w:r>
      <w:r w:rsidR="00FD6DE1" w:rsidRPr="005D7FDB">
        <w:t xml:space="preserve"> host</w:t>
      </w:r>
      <w:r w:rsidR="00F72173" w:rsidRPr="005D7FDB">
        <w:t>, or definitive host</w:t>
      </w:r>
      <w:r w:rsidR="003C4087" w:rsidRPr="005D7FDB">
        <w:t>)</w:t>
      </w:r>
      <w:r w:rsidR="006B6DC1" w:rsidRPr="005D7FDB">
        <w:t xml:space="preserve"> or epidemiology (e.g. surveillance and control)</w:t>
      </w:r>
      <w:r w:rsidR="003C4087" w:rsidRPr="005D7FDB">
        <w:t>;</w:t>
      </w:r>
      <w:r w:rsidR="00984C89" w:rsidRPr="005D7FDB">
        <w:t xml:space="preserve"> </w:t>
      </w:r>
    </w:p>
    <w:p w14:paraId="255E038B" w14:textId="066EC2B0" w:rsidR="008A21CD" w:rsidRPr="005D7FDB" w:rsidRDefault="008A21CD" w:rsidP="00510DA8">
      <w:pPr>
        <w:pStyle w:val="ListParagraph"/>
        <w:numPr>
          <w:ilvl w:val="0"/>
          <w:numId w:val="44"/>
        </w:numPr>
        <w:spacing w:line="480" w:lineRule="auto"/>
        <w:contextualSpacing/>
        <w:jc w:val="both"/>
      </w:pPr>
      <w:r w:rsidRPr="005D7FDB">
        <w:t xml:space="preserve">the disease is </w:t>
      </w:r>
      <w:r w:rsidR="005B54C3" w:rsidRPr="005D7FDB">
        <w:t>endemic</w:t>
      </w:r>
      <w:r w:rsidR="00007C13" w:rsidRPr="005D7FDB">
        <w:t xml:space="preserve"> in</w:t>
      </w:r>
      <w:r w:rsidR="00C84A13" w:rsidRPr="005D7FDB">
        <w:t xml:space="preserve"> domestic animals across</w:t>
      </w:r>
      <w:r w:rsidR="00007C13" w:rsidRPr="005D7FDB">
        <w:t xml:space="preserve"> multiple regions</w:t>
      </w:r>
      <w:r w:rsidRPr="005D7FDB">
        <w:t>, as opposed to geographically</w:t>
      </w:r>
      <w:r w:rsidR="00D72507" w:rsidRPr="005D7FDB">
        <w:t>-</w:t>
      </w:r>
      <w:r w:rsidRPr="005D7FDB">
        <w:t xml:space="preserve">restricted to a specific </w:t>
      </w:r>
      <w:r w:rsidR="009855FD" w:rsidRPr="005D7FDB">
        <w:t>region/agroecosystem</w:t>
      </w:r>
      <w:r w:rsidR="008A04BD" w:rsidRPr="005D7FDB">
        <w:t>;</w:t>
      </w:r>
      <w:r w:rsidRPr="005D7FDB">
        <w:t xml:space="preserve"> </w:t>
      </w:r>
      <w:r w:rsidR="003E48D8" w:rsidRPr="005D7FDB">
        <w:t xml:space="preserve"> </w:t>
      </w:r>
    </w:p>
    <w:p w14:paraId="0C88EFDE" w14:textId="19DF6560" w:rsidR="00BC6C2A" w:rsidRPr="005D7FDB" w:rsidRDefault="00BC6C2A" w:rsidP="00510DA8">
      <w:pPr>
        <w:pStyle w:val="ListParagraph"/>
        <w:numPr>
          <w:ilvl w:val="0"/>
          <w:numId w:val="44"/>
        </w:numPr>
        <w:spacing w:line="480" w:lineRule="auto"/>
        <w:contextualSpacing/>
        <w:jc w:val="both"/>
      </w:pPr>
      <w:r w:rsidRPr="005D7FDB">
        <w:t xml:space="preserve">human </w:t>
      </w:r>
      <w:r w:rsidR="00927114" w:rsidRPr="005D7FDB">
        <w:t>infections</w:t>
      </w:r>
      <w:r w:rsidR="003D7FBD" w:rsidRPr="005D7FDB">
        <w:t xml:space="preserve"> </w:t>
      </w:r>
      <w:r w:rsidRPr="005D7FDB">
        <w:t xml:space="preserve">are </w:t>
      </w:r>
      <w:r w:rsidR="003C6916" w:rsidRPr="005D7FDB">
        <w:t xml:space="preserve">not </w:t>
      </w:r>
      <w:r w:rsidR="003B01BD" w:rsidRPr="005D7FDB">
        <w:t>rare</w:t>
      </w:r>
      <w:r w:rsidR="00D80B3A" w:rsidRPr="005D7FDB">
        <w:t xml:space="preserve">, </w:t>
      </w:r>
      <w:r w:rsidR="00984C89" w:rsidRPr="005D7FDB">
        <w:t>and/or have led to epidemics</w:t>
      </w:r>
      <w:r w:rsidR="003B01BD" w:rsidRPr="005D7FDB">
        <w:t xml:space="preserve"> or </w:t>
      </w:r>
      <w:r w:rsidR="00984C89" w:rsidRPr="005D7FDB">
        <w:t>pandemics</w:t>
      </w:r>
      <w:r w:rsidRPr="005D7FDB">
        <w:t>;</w:t>
      </w:r>
      <w:r w:rsidR="009A1C8C" w:rsidRPr="005D7FDB">
        <w:t xml:space="preserve"> and</w:t>
      </w:r>
    </w:p>
    <w:p w14:paraId="79CF9226" w14:textId="110B1157" w:rsidR="00984C89" w:rsidRPr="005D7FDB" w:rsidRDefault="003876C4" w:rsidP="00510DA8">
      <w:pPr>
        <w:pStyle w:val="ListParagraph"/>
        <w:numPr>
          <w:ilvl w:val="0"/>
          <w:numId w:val="44"/>
        </w:numPr>
        <w:spacing w:line="480" w:lineRule="auto"/>
        <w:contextualSpacing/>
        <w:jc w:val="both"/>
      </w:pPr>
      <w:r w:rsidRPr="005D7FDB">
        <w:t xml:space="preserve">a. </w:t>
      </w:r>
      <w:r w:rsidR="00E36C69" w:rsidRPr="005D7FDB">
        <w:t xml:space="preserve">human </w:t>
      </w:r>
      <w:r w:rsidR="003974AE" w:rsidRPr="005D7FDB">
        <w:t xml:space="preserve">infections </w:t>
      </w:r>
      <w:r w:rsidR="00E36C69" w:rsidRPr="005D7FDB">
        <w:t xml:space="preserve">often </w:t>
      </w:r>
      <w:r w:rsidR="003974AE" w:rsidRPr="005D7FDB">
        <w:t xml:space="preserve">result from infections in </w:t>
      </w:r>
      <w:r w:rsidR="00E36C69" w:rsidRPr="005D7FDB">
        <w:t>domestic animals</w:t>
      </w:r>
      <w:r w:rsidR="00E700A0" w:rsidRPr="005D7FDB">
        <w:t xml:space="preserve"> (zoonotic transmission)</w:t>
      </w:r>
      <w:r w:rsidR="00E36C69" w:rsidRPr="005D7FDB">
        <w:t xml:space="preserve">, </w:t>
      </w:r>
      <w:r w:rsidR="00A90594" w:rsidRPr="005D7FDB">
        <w:t>as opposed to being</w:t>
      </w:r>
      <w:r w:rsidR="00E36C69" w:rsidRPr="005D7FDB">
        <w:t xml:space="preserve"> predominantly due to non-zoonotic sources such as infected humans or environment</w:t>
      </w:r>
      <w:r w:rsidR="00953E43" w:rsidRPr="005D7FDB">
        <w:t>al reservoirs</w:t>
      </w:r>
      <w:r w:rsidR="00984C89" w:rsidRPr="005D7FDB">
        <w:t xml:space="preserve">; </w:t>
      </w:r>
      <w:r w:rsidR="00863597" w:rsidRPr="005D7FDB">
        <w:t>or</w:t>
      </w:r>
    </w:p>
    <w:p w14:paraId="44961FE0" w14:textId="7D9EC5A0" w:rsidR="009A4751" w:rsidRPr="005D7FDB" w:rsidRDefault="003876C4" w:rsidP="003876C4">
      <w:pPr>
        <w:pStyle w:val="ListParagraph"/>
        <w:spacing w:line="480" w:lineRule="auto"/>
        <w:contextualSpacing/>
        <w:jc w:val="both"/>
      </w:pPr>
      <w:proofErr w:type="gramStart"/>
      <w:r w:rsidRPr="005D7FDB">
        <w:t>b</w:t>
      </w:r>
      <w:proofErr w:type="gramEnd"/>
      <w:r w:rsidRPr="005D7FDB">
        <w:t xml:space="preserve">. </w:t>
      </w:r>
      <w:r w:rsidR="00984C89" w:rsidRPr="005D7FDB">
        <w:t>domestic animals serve as sentinels for disease surveillance.</w:t>
      </w:r>
      <w:r w:rsidR="003B2581" w:rsidRPr="005D7FDB">
        <w:t xml:space="preserve"> </w:t>
      </w:r>
    </w:p>
    <w:p w14:paraId="0026D543" w14:textId="7806BE18" w:rsidR="00C10B18" w:rsidRPr="005D7FDB" w:rsidRDefault="00C10B18" w:rsidP="000944E3">
      <w:pPr>
        <w:pStyle w:val="ListParagraph"/>
        <w:spacing w:line="480" w:lineRule="auto"/>
        <w:ind w:left="1080"/>
        <w:contextualSpacing/>
        <w:jc w:val="both"/>
      </w:pPr>
    </w:p>
    <w:p w14:paraId="630EE0A0" w14:textId="1A6DFDC5" w:rsidR="009D169D" w:rsidRPr="005D7FDB" w:rsidRDefault="001D7124" w:rsidP="00AB07EB">
      <w:pPr>
        <w:spacing w:line="480" w:lineRule="auto"/>
        <w:jc w:val="both"/>
        <w:rPr>
          <w:i/>
        </w:rPr>
      </w:pPr>
      <w:r w:rsidRPr="005D7FDB">
        <w:rPr>
          <w:i/>
        </w:rPr>
        <w:t>2</w:t>
      </w:r>
      <w:r w:rsidR="009D169D" w:rsidRPr="005D7FDB">
        <w:rPr>
          <w:i/>
        </w:rPr>
        <w:t xml:space="preserve">.3 Literature </w:t>
      </w:r>
      <w:r w:rsidR="00DE20CB" w:rsidRPr="005D7FDB">
        <w:rPr>
          <w:i/>
        </w:rPr>
        <w:t>search</w:t>
      </w:r>
      <w:r w:rsidR="00937AEB" w:rsidRPr="005D7FDB">
        <w:rPr>
          <w:i/>
        </w:rPr>
        <w:t xml:space="preserve"> and disease assessment</w:t>
      </w:r>
    </w:p>
    <w:p w14:paraId="13B70A77" w14:textId="0AA4D4F5" w:rsidR="0039041F" w:rsidRPr="005D7FDB" w:rsidRDefault="00CB74F7" w:rsidP="00FA19D1">
      <w:pPr>
        <w:spacing w:line="480" w:lineRule="auto"/>
        <w:jc w:val="both"/>
        <w:rPr>
          <w:sz w:val="28"/>
        </w:rPr>
      </w:pPr>
      <w:r w:rsidRPr="005D7FDB">
        <w:t>L</w:t>
      </w:r>
      <w:r w:rsidR="009D6E16" w:rsidRPr="005D7FDB">
        <w:t xml:space="preserve">iterature </w:t>
      </w:r>
      <w:r w:rsidR="002B1285" w:rsidRPr="005D7FDB">
        <w:t>search</w:t>
      </w:r>
      <w:r w:rsidRPr="005D7FDB">
        <w:t>es</w:t>
      </w:r>
      <w:r w:rsidR="00986534" w:rsidRPr="005D7FDB">
        <w:t xml:space="preserve"> </w:t>
      </w:r>
      <w:r w:rsidRPr="005D7FDB">
        <w:t xml:space="preserve">were </w:t>
      </w:r>
      <w:r w:rsidR="00986534" w:rsidRPr="005D7FDB">
        <w:t xml:space="preserve">conducted </w:t>
      </w:r>
      <w:r w:rsidR="00AC570C" w:rsidRPr="005D7FDB">
        <w:t xml:space="preserve">in English by four authors (IM, JG, JPW and YQ) </w:t>
      </w:r>
      <w:r w:rsidR="00986534" w:rsidRPr="005D7FDB">
        <w:t xml:space="preserve">to collect information against the </w:t>
      </w:r>
      <w:r w:rsidR="00C674B2" w:rsidRPr="005D7FDB">
        <w:t>above-mentioned</w:t>
      </w:r>
      <w:r w:rsidR="002B1285" w:rsidRPr="005D7FDB">
        <w:t xml:space="preserve"> </w:t>
      </w:r>
      <w:r w:rsidR="00986534" w:rsidRPr="005D7FDB">
        <w:t xml:space="preserve">criteria for all </w:t>
      </w:r>
      <w:r w:rsidR="006F7AA4" w:rsidRPr="005D7FDB">
        <w:t xml:space="preserve">the </w:t>
      </w:r>
      <w:r w:rsidR="001F3C2C" w:rsidRPr="005D7FDB">
        <w:t>diseases</w:t>
      </w:r>
      <w:r w:rsidR="0013233B" w:rsidRPr="005D7FDB">
        <w:t xml:space="preserve"> included in the initial list</w:t>
      </w:r>
      <w:r w:rsidR="001F3C2C" w:rsidRPr="005D7FDB">
        <w:t>. Different sources</w:t>
      </w:r>
      <w:r w:rsidR="00052610" w:rsidRPr="005D7FDB">
        <w:t>,</w:t>
      </w:r>
      <w:r w:rsidR="000B27C7" w:rsidRPr="005D7FDB">
        <w:t xml:space="preserve"> including</w:t>
      </w:r>
      <w:r w:rsidR="00052610" w:rsidRPr="005D7FDB">
        <w:t xml:space="preserve"> </w:t>
      </w:r>
      <w:r w:rsidR="008D061E" w:rsidRPr="005D7FDB">
        <w:t xml:space="preserve">the </w:t>
      </w:r>
      <w:r w:rsidR="00052610" w:rsidRPr="005D7FDB">
        <w:t>WOAH</w:t>
      </w:r>
      <w:r w:rsidR="00A23BF4" w:rsidRPr="005D7FDB">
        <w:t xml:space="preserve"> </w:t>
      </w:r>
      <w:r w:rsidR="00364C0C" w:rsidRPr="005D7FDB">
        <w:t xml:space="preserve">Terrestrial Animal Health </w:t>
      </w:r>
      <w:r w:rsidR="004E2CAD" w:rsidRPr="005D7FDB">
        <w:t xml:space="preserve">Code and </w:t>
      </w:r>
      <w:r w:rsidR="0013233B" w:rsidRPr="005D7FDB">
        <w:t>M</w:t>
      </w:r>
      <w:r w:rsidR="00A23BF4" w:rsidRPr="005D7FDB">
        <w:t>anual</w:t>
      </w:r>
      <w:r w:rsidR="00052610" w:rsidRPr="005D7FDB">
        <w:t xml:space="preserve">, </w:t>
      </w:r>
      <w:r w:rsidR="00364C0C" w:rsidRPr="005D7FDB">
        <w:t xml:space="preserve">technical </w:t>
      </w:r>
      <w:r w:rsidR="007D4DEC" w:rsidRPr="005D7FDB">
        <w:t xml:space="preserve">disease </w:t>
      </w:r>
      <w:r w:rsidR="00364C0C" w:rsidRPr="005D7FDB">
        <w:t xml:space="preserve">cards </w:t>
      </w:r>
      <w:r w:rsidR="00364C0C" w:rsidRPr="005D7FDB">
        <w:lastRenderedPageBreak/>
        <w:t xml:space="preserve">from WOAH and </w:t>
      </w:r>
      <w:proofErr w:type="spellStart"/>
      <w:r w:rsidR="00163714" w:rsidRPr="005D7FDB">
        <w:t>Center</w:t>
      </w:r>
      <w:proofErr w:type="spellEnd"/>
      <w:r w:rsidR="00163714" w:rsidRPr="005D7FDB">
        <w:t xml:space="preserve"> for Food Safety &amp; Public Health (CFSPH)</w:t>
      </w:r>
      <w:r w:rsidR="00364C0C" w:rsidRPr="005D7FDB">
        <w:t xml:space="preserve"> of Iowa State University, FAO and WHO</w:t>
      </w:r>
      <w:r w:rsidR="00986534" w:rsidRPr="005D7FDB">
        <w:t xml:space="preserve"> </w:t>
      </w:r>
      <w:r w:rsidR="00364C0C" w:rsidRPr="005D7FDB">
        <w:t>publications</w:t>
      </w:r>
      <w:r w:rsidR="00670D23" w:rsidRPr="005D7FDB">
        <w:t xml:space="preserve">, and the </w:t>
      </w:r>
      <w:r w:rsidR="00926468" w:rsidRPr="005D7FDB">
        <w:rPr>
          <w:szCs w:val="24"/>
        </w:rPr>
        <w:t>U</w:t>
      </w:r>
      <w:r w:rsidR="00E926C4" w:rsidRPr="005D7FDB">
        <w:rPr>
          <w:szCs w:val="24"/>
        </w:rPr>
        <w:t xml:space="preserve">nited </w:t>
      </w:r>
      <w:r w:rsidR="00926468" w:rsidRPr="005D7FDB">
        <w:rPr>
          <w:szCs w:val="24"/>
        </w:rPr>
        <w:t>S</w:t>
      </w:r>
      <w:r w:rsidR="00E926C4" w:rsidRPr="005D7FDB">
        <w:rPr>
          <w:szCs w:val="24"/>
        </w:rPr>
        <w:t>tates</w:t>
      </w:r>
      <w:r w:rsidR="00926468" w:rsidRPr="005D7FDB">
        <w:rPr>
          <w:szCs w:val="24"/>
        </w:rPr>
        <w:t xml:space="preserve"> </w:t>
      </w:r>
      <w:proofErr w:type="spellStart"/>
      <w:r w:rsidR="00926468" w:rsidRPr="005D7FDB">
        <w:rPr>
          <w:szCs w:val="24"/>
        </w:rPr>
        <w:t>Cent</w:t>
      </w:r>
      <w:r w:rsidR="005B043A" w:rsidRPr="005D7FDB">
        <w:rPr>
          <w:szCs w:val="24"/>
        </w:rPr>
        <w:t>er</w:t>
      </w:r>
      <w:r w:rsidR="00926468" w:rsidRPr="005D7FDB">
        <w:rPr>
          <w:szCs w:val="24"/>
        </w:rPr>
        <w:t>s</w:t>
      </w:r>
      <w:proofErr w:type="spellEnd"/>
      <w:r w:rsidR="00926468" w:rsidRPr="005D7FDB">
        <w:rPr>
          <w:szCs w:val="24"/>
        </w:rPr>
        <w:t xml:space="preserve"> for Disease Control and Prevention</w:t>
      </w:r>
      <w:r w:rsidR="00926468" w:rsidRPr="005D7FDB" w:rsidDel="00926468">
        <w:t xml:space="preserve"> </w:t>
      </w:r>
      <w:r w:rsidR="00AD68E4" w:rsidRPr="005D7FDB">
        <w:t>(</w:t>
      </w:r>
      <w:r w:rsidR="00E926C4" w:rsidRPr="005D7FDB">
        <w:t xml:space="preserve">US </w:t>
      </w:r>
      <w:r w:rsidR="00AD68E4" w:rsidRPr="005D7FDB">
        <w:t>CDC)</w:t>
      </w:r>
      <w:r w:rsidR="00670D23" w:rsidRPr="005D7FDB">
        <w:t xml:space="preserve"> website</w:t>
      </w:r>
      <w:r w:rsidR="00364C0C" w:rsidRPr="005D7FDB">
        <w:t xml:space="preserve"> </w:t>
      </w:r>
      <w:r w:rsidR="001F3C2C" w:rsidRPr="005D7FDB">
        <w:t>were</w:t>
      </w:r>
      <w:r w:rsidR="00E3438A" w:rsidRPr="005D7FDB">
        <w:t xml:space="preserve"> </w:t>
      </w:r>
      <w:r w:rsidR="00805977" w:rsidRPr="005D7FDB">
        <w:t>searched</w:t>
      </w:r>
      <w:r w:rsidR="00B55F58" w:rsidRPr="005D7FDB">
        <w:t>.</w:t>
      </w:r>
      <w:r w:rsidR="00B674AB" w:rsidRPr="005D7FDB">
        <w:t xml:space="preserve"> </w:t>
      </w:r>
      <w:r w:rsidR="00515668" w:rsidRPr="005D7FDB">
        <w:rPr>
          <w:rFonts w:asciiTheme="majorBidi" w:hAnsiTheme="majorBidi" w:cstheme="majorBidi"/>
          <w:szCs w:val="24"/>
          <w:lang w:val="en-US"/>
        </w:rPr>
        <w:t>A</w:t>
      </w:r>
      <w:r w:rsidR="00130AB6" w:rsidRPr="005D7FDB">
        <w:rPr>
          <w:rFonts w:asciiTheme="majorBidi" w:hAnsiTheme="majorBidi" w:cstheme="majorBidi"/>
          <w:szCs w:val="24"/>
        </w:rPr>
        <w:t xml:space="preserve"> Microsoft</w:t>
      </w:r>
      <w:r w:rsidR="00986534" w:rsidRPr="005D7FDB">
        <w:rPr>
          <w:rFonts w:asciiTheme="majorBidi" w:hAnsiTheme="majorBidi" w:cstheme="majorBidi"/>
          <w:szCs w:val="24"/>
        </w:rPr>
        <w:t xml:space="preserve"> </w:t>
      </w:r>
      <w:r w:rsidR="00130AB6" w:rsidRPr="005D7FDB">
        <w:rPr>
          <w:rFonts w:asciiTheme="majorBidi" w:hAnsiTheme="majorBidi" w:cstheme="majorBidi"/>
          <w:szCs w:val="24"/>
        </w:rPr>
        <w:t>E</w:t>
      </w:r>
      <w:r w:rsidR="0054522A" w:rsidRPr="005D7FDB">
        <w:rPr>
          <w:rFonts w:asciiTheme="majorBidi" w:hAnsiTheme="majorBidi" w:cstheme="majorBidi"/>
          <w:szCs w:val="24"/>
        </w:rPr>
        <w:t>xcel</w:t>
      </w:r>
      <w:r w:rsidR="00130AB6" w:rsidRPr="005D7FDB">
        <w:rPr>
          <w:rFonts w:asciiTheme="majorBidi" w:hAnsiTheme="majorBidi" w:cstheme="majorBidi"/>
          <w:szCs w:val="24"/>
        </w:rPr>
        <w:t xml:space="preserve"> </w:t>
      </w:r>
      <w:r w:rsidR="0075550C" w:rsidRPr="005D7FDB">
        <w:rPr>
          <w:rFonts w:asciiTheme="majorBidi" w:hAnsiTheme="majorBidi" w:cstheme="majorBidi"/>
          <w:szCs w:val="24"/>
        </w:rPr>
        <w:t xml:space="preserve">spreadsheet </w:t>
      </w:r>
      <w:r w:rsidR="00986534" w:rsidRPr="005D7FDB">
        <w:rPr>
          <w:rFonts w:asciiTheme="majorBidi" w:hAnsiTheme="majorBidi" w:cstheme="majorBidi"/>
          <w:szCs w:val="24"/>
        </w:rPr>
        <w:t>(</w:t>
      </w:r>
      <w:r w:rsidR="00287AEF" w:rsidRPr="005D7FDB">
        <w:rPr>
          <w:rFonts w:asciiTheme="majorBidi" w:hAnsiTheme="majorBidi" w:cstheme="majorBidi"/>
          <w:szCs w:val="24"/>
        </w:rPr>
        <w:t>S</w:t>
      </w:r>
      <w:r w:rsidR="00986534" w:rsidRPr="005D7FDB">
        <w:rPr>
          <w:rFonts w:asciiTheme="majorBidi" w:hAnsiTheme="majorBidi" w:cstheme="majorBidi"/>
          <w:szCs w:val="24"/>
        </w:rPr>
        <w:t xml:space="preserve">upplementary </w:t>
      </w:r>
      <w:r w:rsidR="00287AEF" w:rsidRPr="005D7FDB">
        <w:rPr>
          <w:rFonts w:asciiTheme="majorBidi" w:hAnsiTheme="majorBidi" w:cstheme="majorBidi"/>
          <w:szCs w:val="24"/>
        </w:rPr>
        <w:t>T</w:t>
      </w:r>
      <w:r w:rsidR="005D6CE9" w:rsidRPr="005D7FDB">
        <w:rPr>
          <w:rFonts w:asciiTheme="majorBidi" w:hAnsiTheme="majorBidi" w:cstheme="majorBidi"/>
          <w:szCs w:val="24"/>
        </w:rPr>
        <w:t>able 1</w:t>
      </w:r>
      <w:r w:rsidR="00986534" w:rsidRPr="005D7FDB">
        <w:rPr>
          <w:rFonts w:asciiTheme="majorBidi" w:hAnsiTheme="majorBidi" w:cstheme="majorBidi"/>
          <w:szCs w:val="24"/>
        </w:rPr>
        <w:t xml:space="preserve">) was developed to </w:t>
      </w:r>
      <w:r w:rsidR="006F7AA4" w:rsidRPr="005D7FDB">
        <w:rPr>
          <w:rFonts w:asciiTheme="majorBidi" w:hAnsiTheme="majorBidi" w:cstheme="majorBidi"/>
          <w:szCs w:val="24"/>
        </w:rPr>
        <w:t>select/drop diseases</w:t>
      </w:r>
      <w:r w:rsidR="00986534" w:rsidRPr="005D7FDB">
        <w:rPr>
          <w:rFonts w:asciiTheme="majorBidi" w:hAnsiTheme="majorBidi" w:cstheme="majorBidi"/>
          <w:szCs w:val="24"/>
        </w:rPr>
        <w:t xml:space="preserve"> </w:t>
      </w:r>
      <w:r w:rsidR="00D5406D" w:rsidRPr="005D7FDB">
        <w:rPr>
          <w:rFonts w:asciiTheme="majorBidi" w:hAnsiTheme="majorBidi" w:cstheme="majorBidi"/>
          <w:szCs w:val="24"/>
        </w:rPr>
        <w:t xml:space="preserve">based on </w:t>
      </w:r>
      <w:r w:rsidR="003245CA" w:rsidRPr="005D7FDB">
        <w:rPr>
          <w:rFonts w:asciiTheme="majorBidi" w:hAnsiTheme="majorBidi" w:cstheme="majorBidi"/>
          <w:szCs w:val="24"/>
        </w:rPr>
        <w:t>y</w:t>
      </w:r>
      <w:r w:rsidR="00D5406D" w:rsidRPr="005D7FDB">
        <w:rPr>
          <w:rFonts w:asciiTheme="majorBidi" w:hAnsiTheme="majorBidi" w:cstheme="majorBidi"/>
          <w:szCs w:val="24"/>
        </w:rPr>
        <w:t>es/</w:t>
      </w:r>
      <w:r w:rsidR="003245CA" w:rsidRPr="005D7FDB">
        <w:rPr>
          <w:rFonts w:asciiTheme="majorBidi" w:hAnsiTheme="majorBidi" w:cstheme="majorBidi"/>
          <w:szCs w:val="24"/>
        </w:rPr>
        <w:t>n</w:t>
      </w:r>
      <w:r w:rsidR="00D5406D" w:rsidRPr="005D7FDB">
        <w:rPr>
          <w:rFonts w:asciiTheme="majorBidi" w:hAnsiTheme="majorBidi" w:cstheme="majorBidi"/>
          <w:szCs w:val="24"/>
        </w:rPr>
        <w:t>o choices</w:t>
      </w:r>
      <w:r w:rsidR="00986534" w:rsidRPr="005D7FDB">
        <w:rPr>
          <w:rFonts w:asciiTheme="majorBidi" w:hAnsiTheme="majorBidi" w:cstheme="majorBidi"/>
          <w:szCs w:val="24"/>
        </w:rPr>
        <w:t>.</w:t>
      </w:r>
      <w:r w:rsidR="000F6CDF" w:rsidRPr="005D7FDB">
        <w:rPr>
          <w:rFonts w:asciiTheme="majorBidi" w:hAnsiTheme="majorBidi" w:cstheme="majorBidi"/>
          <w:szCs w:val="24"/>
        </w:rPr>
        <w:t xml:space="preserve"> </w:t>
      </w:r>
      <w:r w:rsidR="00AC443B" w:rsidRPr="005D7FDB">
        <w:t>‘</w:t>
      </w:r>
      <w:r w:rsidR="007F0D4D" w:rsidRPr="005D7FDB">
        <w:t>Negligible</w:t>
      </w:r>
      <w:r w:rsidR="00AC443B" w:rsidRPr="005D7FDB">
        <w:t>’ was used to indicate that the zoonotic risk of a disease is negligible despite the sporadic infection</w:t>
      </w:r>
      <w:r w:rsidR="007F0D4D" w:rsidRPr="005D7FDB">
        <w:t>s</w:t>
      </w:r>
      <w:r w:rsidR="00AC443B" w:rsidRPr="005D7FDB">
        <w:t xml:space="preserve"> </w:t>
      </w:r>
      <w:r w:rsidR="00930863" w:rsidRPr="005D7FDB">
        <w:t xml:space="preserve">reported </w:t>
      </w:r>
      <w:r w:rsidR="00AC443B" w:rsidRPr="005D7FDB">
        <w:t>in humans,</w:t>
      </w:r>
      <w:r w:rsidR="007117BF" w:rsidRPr="005D7FDB">
        <w:t xml:space="preserve"> </w:t>
      </w:r>
      <w:r w:rsidR="00185F29" w:rsidRPr="005D7FDB">
        <w:t xml:space="preserve">and ‘uncertain’ was used to indicate where </w:t>
      </w:r>
      <w:r w:rsidR="00F54247" w:rsidRPr="005D7FDB">
        <w:t xml:space="preserve">information was </w:t>
      </w:r>
      <w:r w:rsidR="003769CD" w:rsidRPr="005D7FDB">
        <w:t>in</w:t>
      </w:r>
      <w:r w:rsidR="00F54247" w:rsidRPr="005D7FDB">
        <w:t>sufficient</w:t>
      </w:r>
      <w:r w:rsidR="00185F29" w:rsidRPr="005D7FDB">
        <w:t xml:space="preserve"> to make a </w:t>
      </w:r>
      <w:r w:rsidR="009F5ADA" w:rsidRPr="005D7FDB">
        <w:t>conclusion</w:t>
      </w:r>
      <w:r w:rsidR="00185F29" w:rsidRPr="005D7FDB">
        <w:t xml:space="preserve">. </w:t>
      </w:r>
      <w:r w:rsidR="007117BF" w:rsidRPr="005D7FDB">
        <w:t xml:space="preserve">Any </w:t>
      </w:r>
      <w:r w:rsidR="003B117C" w:rsidRPr="005D7FDB">
        <w:t>discordance</w:t>
      </w:r>
      <w:r w:rsidR="007117BF" w:rsidRPr="005D7FDB">
        <w:t xml:space="preserve"> in the judg</w:t>
      </w:r>
      <w:r w:rsidR="00B81350" w:rsidRPr="005D7FDB">
        <w:t>e</w:t>
      </w:r>
      <w:r w:rsidR="007117BF" w:rsidRPr="005D7FDB">
        <w:t>ment w</w:t>
      </w:r>
      <w:r w:rsidR="003B117C" w:rsidRPr="005D7FDB">
        <w:t>as</w:t>
      </w:r>
      <w:r w:rsidR="007117BF" w:rsidRPr="005D7FDB">
        <w:t xml:space="preserve"> </w:t>
      </w:r>
      <w:r w:rsidR="003B117C" w:rsidRPr="005D7FDB">
        <w:t>re</w:t>
      </w:r>
      <w:r w:rsidR="007117BF" w:rsidRPr="005D7FDB">
        <w:t xml:space="preserve">solved through </w:t>
      </w:r>
      <w:r w:rsidR="003B117C" w:rsidRPr="005D7FDB">
        <w:t xml:space="preserve">the </w:t>
      </w:r>
      <w:r w:rsidR="007117BF" w:rsidRPr="005D7FDB">
        <w:t>authors’ internal discussions</w:t>
      </w:r>
      <w:r w:rsidR="00AC443B" w:rsidRPr="005D7FDB">
        <w:t xml:space="preserve">. </w:t>
      </w:r>
      <w:r w:rsidR="004E5D49" w:rsidRPr="005D7FDB">
        <w:rPr>
          <w:rFonts w:asciiTheme="majorBidi" w:hAnsiTheme="majorBidi" w:cstheme="majorBidi"/>
          <w:szCs w:val="24"/>
        </w:rPr>
        <w:t xml:space="preserve">For </w:t>
      </w:r>
      <w:r w:rsidR="005D6CE9" w:rsidRPr="005D7FDB">
        <w:rPr>
          <w:rFonts w:asciiTheme="majorBidi" w:hAnsiTheme="majorBidi" w:cstheme="majorBidi"/>
          <w:szCs w:val="24"/>
        </w:rPr>
        <w:t>each</w:t>
      </w:r>
      <w:r w:rsidR="004E5D49" w:rsidRPr="005D7FDB">
        <w:rPr>
          <w:rFonts w:asciiTheme="majorBidi" w:hAnsiTheme="majorBidi" w:cstheme="majorBidi"/>
          <w:szCs w:val="24"/>
        </w:rPr>
        <w:t xml:space="preserve"> prioritised disease, a more in-depth literature review </w:t>
      </w:r>
      <w:r w:rsidR="005D6CE9" w:rsidRPr="005D7FDB">
        <w:rPr>
          <w:rFonts w:asciiTheme="majorBidi" w:hAnsiTheme="majorBidi" w:cstheme="majorBidi"/>
          <w:szCs w:val="24"/>
        </w:rPr>
        <w:t>was conducted</w:t>
      </w:r>
      <w:r w:rsidR="00F014C8" w:rsidRPr="005D7FDB">
        <w:rPr>
          <w:rFonts w:asciiTheme="majorBidi" w:hAnsiTheme="majorBidi" w:cstheme="majorBidi"/>
          <w:szCs w:val="24"/>
        </w:rPr>
        <w:t xml:space="preserve"> by </w:t>
      </w:r>
      <w:r w:rsidR="00EA2C46" w:rsidRPr="005D7FDB">
        <w:rPr>
          <w:rFonts w:asciiTheme="majorBidi" w:hAnsiTheme="majorBidi" w:cstheme="majorBidi"/>
          <w:szCs w:val="24"/>
        </w:rPr>
        <w:t>one</w:t>
      </w:r>
      <w:r w:rsidR="00F34A7A" w:rsidRPr="005D7FDB">
        <w:rPr>
          <w:rFonts w:asciiTheme="majorBidi" w:hAnsiTheme="majorBidi" w:cstheme="majorBidi"/>
          <w:szCs w:val="24"/>
        </w:rPr>
        <w:t xml:space="preserve"> author</w:t>
      </w:r>
      <w:r w:rsidR="00F014C8" w:rsidRPr="005D7FDB">
        <w:rPr>
          <w:rFonts w:asciiTheme="majorBidi" w:hAnsiTheme="majorBidi" w:cstheme="majorBidi"/>
          <w:szCs w:val="24"/>
        </w:rPr>
        <w:t xml:space="preserve"> (YQ)</w:t>
      </w:r>
      <w:r w:rsidR="004C3E4E" w:rsidRPr="005D7FDB">
        <w:rPr>
          <w:rFonts w:asciiTheme="majorBidi" w:hAnsiTheme="majorBidi" w:cstheme="majorBidi"/>
          <w:szCs w:val="24"/>
        </w:rPr>
        <w:t xml:space="preserve">, and </w:t>
      </w:r>
      <w:r w:rsidR="00321627" w:rsidRPr="005D7FDB">
        <w:rPr>
          <w:rFonts w:asciiTheme="majorBidi" w:hAnsiTheme="majorBidi" w:cstheme="majorBidi"/>
          <w:szCs w:val="24"/>
        </w:rPr>
        <w:t xml:space="preserve">information about </w:t>
      </w:r>
      <w:r w:rsidR="004C3E4E" w:rsidRPr="005D7FDB">
        <w:rPr>
          <w:rFonts w:asciiTheme="majorBidi" w:hAnsiTheme="majorBidi" w:cstheme="majorBidi"/>
          <w:szCs w:val="24"/>
        </w:rPr>
        <w:t>t</w:t>
      </w:r>
      <w:r w:rsidR="00C33732" w:rsidRPr="005D7FDB">
        <w:rPr>
          <w:rFonts w:asciiTheme="majorBidi" w:hAnsiTheme="majorBidi" w:cstheme="majorBidi"/>
          <w:szCs w:val="24"/>
        </w:rPr>
        <w:t xml:space="preserve">he </w:t>
      </w:r>
      <w:r w:rsidR="004E5D49" w:rsidRPr="005D7FDB">
        <w:rPr>
          <w:rFonts w:asciiTheme="majorBidi" w:hAnsiTheme="majorBidi" w:cstheme="majorBidi"/>
          <w:szCs w:val="24"/>
        </w:rPr>
        <w:t xml:space="preserve">causative agent, </w:t>
      </w:r>
      <w:r w:rsidR="004E5D49" w:rsidRPr="005D7FDB">
        <w:t xml:space="preserve">animal hosts, </w:t>
      </w:r>
      <w:r w:rsidR="00AD68E4" w:rsidRPr="005D7FDB">
        <w:t xml:space="preserve">geographic distribution, </w:t>
      </w:r>
      <w:r w:rsidR="00266037" w:rsidRPr="005D7FDB">
        <w:t xml:space="preserve">clinical </w:t>
      </w:r>
      <w:r w:rsidR="001D1137" w:rsidRPr="005D7FDB">
        <w:t>signs</w:t>
      </w:r>
      <w:r w:rsidR="004E5D49" w:rsidRPr="005D7FDB">
        <w:t xml:space="preserve">, and </w:t>
      </w:r>
      <w:r w:rsidR="003A646E" w:rsidRPr="005D7FDB">
        <w:t xml:space="preserve">modes of </w:t>
      </w:r>
      <w:r w:rsidR="004E5D49" w:rsidRPr="005D7FDB">
        <w:t xml:space="preserve">zoonotic transmission </w:t>
      </w:r>
      <w:r w:rsidR="00A4427C" w:rsidRPr="005D7FDB">
        <w:rPr>
          <w:rFonts w:asciiTheme="majorBidi" w:hAnsiTheme="majorBidi" w:cstheme="majorBidi"/>
          <w:szCs w:val="24"/>
        </w:rPr>
        <w:t xml:space="preserve">were </w:t>
      </w:r>
      <w:r w:rsidR="00321627" w:rsidRPr="005D7FDB">
        <w:rPr>
          <w:rFonts w:asciiTheme="majorBidi" w:hAnsiTheme="majorBidi" w:cstheme="majorBidi"/>
          <w:szCs w:val="24"/>
        </w:rPr>
        <w:t>collected</w:t>
      </w:r>
      <w:r w:rsidR="004E5D49" w:rsidRPr="005D7FDB">
        <w:rPr>
          <w:rFonts w:asciiTheme="majorBidi" w:hAnsiTheme="majorBidi" w:cstheme="majorBidi"/>
          <w:szCs w:val="24"/>
        </w:rPr>
        <w:t>.</w:t>
      </w:r>
      <w:r w:rsidR="004E5D49" w:rsidRPr="005D7FDB">
        <w:rPr>
          <w:sz w:val="28"/>
        </w:rPr>
        <w:t xml:space="preserve"> </w:t>
      </w:r>
    </w:p>
    <w:p w14:paraId="64F153AE" w14:textId="77777777" w:rsidR="0039041F" w:rsidRPr="005D7FDB" w:rsidRDefault="0039041F" w:rsidP="00FA19D1">
      <w:pPr>
        <w:spacing w:line="480" w:lineRule="auto"/>
        <w:jc w:val="both"/>
        <w:rPr>
          <w:sz w:val="28"/>
        </w:rPr>
      </w:pPr>
    </w:p>
    <w:p w14:paraId="3A98A23C" w14:textId="2ECD800B" w:rsidR="009A4751" w:rsidRPr="005D7FDB" w:rsidRDefault="009A4751" w:rsidP="00632CD7">
      <w:pPr>
        <w:pStyle w:val="titlersos"/>
        <w:numPr>
          <w:ilvl w:val="0"/>
          <w:numId w:val="7"/>
        </w:numPr>
        <w:spacing w:line="480" w:lineRule="auto"/>
        <w:ind w:left="284" w:hanging="284"/>
        <w:rPr>
          <w:rFonts w:ascii="Times New Roman" w:hAnsi="Times New Roman"/>
          <w:sz w:val="28"/>
        </w:rPr>
      </w:pPr>
      <w:r w:rsidRPr="005D7FDB">
        <w:rPr>
          <w:rFonts w:ascii="Times New Roman" w:hAnsi="Times New Roman"/>
          <w:sz w:val="28"/>
        </w:rPr>
        <w:t>Results</w:t>
      </w:r>
    </w:p>
    <w:p w14:paraId="0C94AFD7" w14:textId="09DFB4CF" w:rsidR="009A4751" w:rsidRPr="005D7FDB" w:rsidRDefault="00632CD7" w:rsidP="009A4751">
      <w:pPr>
        <w:spacing w:line="480" w:lineRule="auto"/>
        <w:jc w:val="both"/>
        <w:rPr>
          <w:i/>
        </w:rPr>
      </w:pPr>
      <w:r w:rsidRPr="005D7FDB">
        <w:rPr>
          <w:i/>
        </w:rPr>
        <w:t xml:space="preserve">3.1 </w:t>
      </w:r>
      <w:r w:rsidR="003F5434" w:rsidRPr="005D7FDB">
        <w:rPr>
          <w:i/>
        </w:rPr>
        <w:t>Prioritised</w:t>
      </w:r>
      <w:r w:rsidR="006A78DF" w:rsidRPr="005D7FDB">
        <w:rPr>
          <w:i/>
        </w:rPr>
        <w:t xml:space="preserve"> </w:t>
      </w:r>
      <w:proofErr w:type="spellStart"/>
      <w:r w:rsidR="009A4751" w:rsidRPr="005D7FDB">
        <w:rPr>
          <w:i/>
        </w:rPr>
        <w:t>zoonoses</w:t>
      </w:r>
      <w:proofErr w:type="spellEnd"/>
    </w:p>
    <w:p w14:paraId="33162C6E" w14:textId="55122A5C" w:rsidR="007D0B39" w:rsidRPr="005D7FDB" w:rsidRDefault="009A4751" w:rsidP="008002D6">
      <w:pPr>
        <w:spacing w:line="480" w:lineRule="auto"/>
        <w:jc w:val="both"/>
      </w:pPr>
      <w:r w:rsidRPr="005D7FDB">
        <w:t xml:space="preserve">The initial list included </w:t>
      </w:r>
      <w:r w:rsidR="00C537E8" w:rsidRPr="005D7FDB">
        <w:t xml:space="preserve">123 </w:t>
      </w:r>
      <w:r w:rsidRPr="005D7FDB">
        <w:t>diseases</w:t>
      </w:r>
      <w:r w:rsidR="008B5308" w:rsidRPr="005D7FDB">
        <w:t>, with 5</w:t>
      </w:r>
      <w:r w:rsidR="00C537E8" w:rsidRPr="005D7FDB">
        <w:t>8</w:t>
      </w:r>
      <w:r w:rsidR="008B5308" w:rsidRPr="005D7FDB">
        <w:t xml:space="preserve"> known to be zoonotic</w:t>
      </w:r>
      <w:r w:rsidR="00665FA7" w:rsidRPr="005D7FDB">
        <w:t>, and ultimately</w:t>
      </w:r>
      <w:r w:rsidR="008002D6" w:rsidRPr="005D7FDB">
        <w:t xml:space="preserve"> </w:t>
      </w:r>
      <w:r w:rsidR="00C537E8" w:rsidRPr="005D7FDB">
        <w:t xml:space="preserve">32 </w:t>
      </w:r>
      <w:r w:rsidR="00AE3B3A" w:rsidRPr="005D7FDB">
        <w:t xml:space="preserve">were prioritised following the application of the </w:t>
      </w:r>
      <w:r w:rsidR="003B117C" w:rsidRPr="005D7FDB">
        <w:t>algorithm</w:t>
      </w:r>
      <w:r w:rsidR="00AE3B3A" w:rsidRPr="005D7FDB">
        <w:t xml:space="preserve">. </w:t>
      </w:r>
      <w:r w:rsidR="00665FA7" w:rsidRPr="005D7FDB">
        <w:t>Of</w:t>
      </w:r>
      <w:r w:rsidR="00A10901" w:rsidRPr="005D7FDB">
        <w:t xml:space="preserve"> the prioritised diseases, </w:t>
      </w:r>
      <w:r w:rsidR="00C537E8" w:rsidRPr="005D7FDB">
        <w:t xml:space="preserve">29 </w:t>
      </w:r>
      <w:r w:rsidR="00665FA7" w:rsidRPr="005D7FDB">
        <w:t xml:space="preserve">are </w:t>
      </w:r>
      <w:r w:rsidR="00DB16B2" w:rsidRPr="005D7FDB">
        <w:t xml:space="preserve">included </w:t>
      </w:r>
      <w:r w:rsidR="0084178C" w:rsidRPr="005D7FDB">
        <w:t>i</w:t>
      </w:r>
      <w:r w:rsidR="00280F0D" w:rsidRPr="005D7FDB">
        <w:t xml:space="preserve">n </w:t>
      </w:r>
      <w:r w:rsidR="00A10901" w:rsidRPr="005D7FDB">
        <w:t xml:space="preserve">the WOAH </w:t>
      </w:r>
      <w:r w:rsidR="0018230C" w:rsidRPr="005D7FDB">
        <w:t>T</w:t>
      </w:r>
      <w:r w:rsidR="00A10901" w:rsidRPr="005D7FDB">
        <w:t xml:space="preserve">errestrial </w:t>
      </w:r>
      <w:r w:rsidR="0018230C" w:rsidRPr="005D7FDB">
        <w:t>M</w:t>
      </w:r>
      <w:r w:rsidR="00BC0514" w:rsidRPr="005D7FDB">
        <w:t>anual</w:t>
      </w:r>
      <w:r w:rsidR="00B40ED8" w:rsidRPr="005D7FDB">
        <w:t xml:space="preserve">, </w:t>
      </w:r>
      <w:r w:rsidR="0084178C" w:rsidRPr="005D7FDB">
        <w:t>2</w:t>
      </w:r>
      <w:r w:rsidR="00D459C9" w:rsidRPr="005D7FDB">
        <w:t>0</w:t>
      </w:r>
      <w:r w:rsidR="00A10901" w:rsidRPr="005D7FDB">
        <w:t xml:space="preserve"> </w:t>
      </w:r>
      <w:r w:rsidR="00665FA7" w:rsidRPr="005D7FDB">
        <w:t>are</w:t>
      </w:r>
      <w:r w:rsidR="00B40ED8" w:rsidRPr="005D7FDB">
        <w:t xml:space="preserve"> </w:t>
      </w:r>
      <w:r w:rsidR="00A10901" w:rsidRPr="005D7FDB">
        <w:t>WOAH</w:t>
      </w:r>
      <w:r w:rsidR="00303D90" w:rsidRPr="005D7FDB">
        <w:t>-</w:t>
      </w:r>
      <w:r w:rsidR="005C01D1" w:rsidRPr="005D7FDB">
        <w:t>listed diseases</w:t>
      </w:r>
      <w:r w:rsidR="00B40ED8" w:rsidRPr="005D7FDB">
        <w:t>, and</w:t>
      </w:r>
      <w:r w:rsidR="00BC0514" w:rsidRPr="005D7FDB">
        <w:t xml:space="preserve"> </w:t>
      </w:r>
      <w:r w:rsidR="00C537E8" w:rsidRPr="005D7FDB">
        <w:t>8</w:t>
      </w:r>
      <w:r w:rsidR="0084178C" w:rsidRPr="005D7FDB">
        <w:t xml:space="preserve"> </w:t>
      </w:r>
      <w:r w:rsidR="00665FA7" w:rsidRPr="005D7FDB">
        <w:t xml:space="preserve">are </w:t>
      </w:r>
      <w:r w:rsidR="007F5757" w:rsidRPr="005D7FDB">
        <w:t>WHO</w:t>
      </w:r>
      <w:r w:rsidR="00303D90" w:rsidRPr="005D7FDB">
        <w:t>-</w:t>
      </w:r>
      <w:r w:rsidR="007F5757" w:rsidRPr="005D7FDB">
        <w:t xml:space="preserve">listed </w:t>
      </w:r>
      <w:r w:rsidR="00670C06" w:rsidRPr="005D7FDB">
        <w:t xml:space="preserve">zoonotic NTDs </w:t>
      </w:r>
      <w:r w:rsidR="00C717D6" w:rsidRPr="005D7FDB">
        <w:t>(Figure</w:t>
      </w:r>
      <w:r w:rsidR="003B117C" w:rsidRPr="005D7FDB">
        <w:t>s 1</w:t>
      </w:r>
      <w:r w:rsidR="00DB16B2" w:rsidRPr="005D7FDB">
        <w:t xml:space="preserve"> </w:t>
      </w:r>
      <w:r w:rsidR="003B117C" w:rsidRPr="005D7FDB">
        <w:t>and</w:t>
      </w:r>
      <w:r w:rsidR="00C717D6" w:rsidRPr="005D7FDB">
        <w:t xml:space="preserve"> 2</w:t>
      </w:r>
      <w:r w:rsidR="00EA1A06" w:rsidRPr="005D7FDB">
        <w:t>; Supplementary Table 1</w:t>
      </w:r>
      <w:r w:rsidR="00C717D6" w:rsidRPr="005D7FDB">
        <w:t>)</w:t>
      </w:r>
      <w:r w:rsidR="00266037" w:rsidRPr="005D7FDB">
        <w:t>.</w:t>
      </w:r>
    </w:p>
    <w:p w14:paraId="67FDB8EA" w14:textId="77777777" w:rsidR="009A4751" w:rsidRPr="005D7FDB" w:rsidRDefault="009A4751" w:rsidP="008002D6">
      <w:pPr>
        <w:spacing w:line="480" w:lineRule="auto"/>
        <w:jc w:val="both"/>
      </w:pPr>
    </w:p>
    <w:p w14:paraId="5364C306" w14:textId="4F57D0C4" w:rsidR="00C4287D" w:rsidRPr="005D7FDB" w:rsidRDefault="00921B74" w:rsidP="008002D6">
      <w:pPr>
        <w:spacing w:line="480" w:lineRule="auto"/>
        <w:jc w:val="both"/>
        <w:rPr>
          <w:i/>
        </w:rPr>
      </w:pPr>
      <w:r w:rsidRPr="005D7FDB">
        <w:rPr>
          <w:i/>
        </w:rPr>
        <w:t xml:space="preserve">3.2 Characterisation of </w:t>
      </w:r>
      <w:r w:rsidR="006A78DF" w:rsidRPr="005D7FDB">
        <w:rPr>
          <w:i/>
        </w:rPr>
        <w:t xml:space="preserve">the </w:t>
      </w:r>
      <w:r w:rsidRPr="005D7FDB">
        <w:rPr>
          <w:i/>
        </w:rPr>
        <w:t xml:space="preserve">prioritised </w:t>
      </w:r>
      <w:proofErr w:type="spellStart"/>
      <w:r w:rsidRPr="005D7FDB">
        <w:rPr>
          <w:i/>
        </w:rPr>
        <w:t>zoonoses</w:t>
      </w:r>
      <w:proofErr w:type="spellEnd"/>
      <w:r w:rsidRPr="005D7FDB">
        <w:rPr>
          <w:i/>
        </w:rPr>
        <w:t xml:space="preserve"> </w:t>
      </w:r>
    </w:p>
    <w:p w14:paraId="457C51E4" w14:textId="3CB889F5" w:rsidR="00C97053" w:rsidRPr="005D7FDB" w:rsidRDefault="00266037" w:rsidP="008002D6">
      <w:pPr>
        <w:spacing w:line="480" w:lineRule="auto"/>
        <w:jc w:val="both"/>
      </w:pPr>
      <w:r w:rsidRPr="005D7FDB">
        <w:t>For each prioritised disease,</w:t>
      </w:r>
      <w:r w:rsidR="002A055F" w:rsidRPr="005D7FDB">
        <w:t xml:space="preserve"> </w:t>
      </w:r>
      <w:r w:rsidR="00E20816" w:rsidRPr="005D7FDB">
        <w:t xml:space="preserve">information about </w:t>
      </w:r>
      <w:r w:rsidR="009B1836" w:rsidRPr="005D7FDB">
        <w:t xml:space="preserve">the </w:t>
      </w:r>
      <w:r w:rsidR="00A53B6D" w:rsidRPr="005D7FDB">
        <w:t xml:space="preserve">causative agent, </w:t>
      </w:r>
      <w:r w:rsidR="009E6160" w:rsidRPr="005D7FDB">
        <w:t xml:space="preserve">domestic </w:t>
      </w:r>
      <w:r w:rsidR="00597F4B" w:rsidRPr="005D7FDB">
        <w:t xml:space="preserve">animal hosts, </w:t>
      </w:r>
      <w:r w:rsidR="00C71471" w:rsidRPr="005D7FDB">
        <w:t xml:space="preserve">geographic distribution, </w:t>
      </w:r>
      <w:r w:rsidRPr="005D7FDB">
        <w:t xml:space="preserve">clinical </w:t>
      </w:r>
      <w:r w:rsidR="006F4112" w:rsidRPr="005D7FDB">
        <w:t>signs</w:t>
      </w:r>
      <w:r w:rsidR="00597F4B" w:rsidRPr="005D7FDB">
        <w:t xml:space="preserve">, and </w:t>
      </w:r>
      <w:r w:rsidR="004C6920" w:rsidRPr="005D7FDB">
        <w:t xml:space="preserve">modes of </w:t>
      </w:r>
      <w:r w:rsidR="00597F4B" w:rsidRPr="005D7FDB">
        <w:t xml:space="preserve">zoonotic transmission </w:t>
      </w:r>
      <w:r w:rsidR="00811408" w:rsidRPr="005D7FDB">
        <w:t>are</w:t>
      </w:r>
      <w:r w:rsidR="00A774B3" w:rsidRPr="005D7FDB">
        <w:t xml:space="preserve"> summarised in </w:t>
      </w:r>
      <w:r w:rsidR="00983064" w:rsidRPr="005D7FDB">
        <w:rPr>
          <w:rFonts w:asciiTheme="majorBidi" w:hAnsiTheme="majorBidi" w:cstheme="majorBidi"/>
          <w:szCs w:val="24"/>
        </w:rPr>
        <w:t>Table 1</w:t>
      </w:r>
      <w:r w:rsidR="009B1836" w:rsidRPr="005D7FDB">
        <w:t>.</w:t>
      </w:r>
      <w:r w:rsidR="00597F4B" w:rsidRPr="005D7FDB">
        <w:t xml:space="preserve"> </w:t>
      </w:r>
      <w:r w:rsidR="004E26DF" w:rsidRPr="005D7FDB">
        <w:t>Of the</w:t>
      </w:r>
      <w:r w:rsidR="00B92FBA" w:rsidRPr="005D7FDB">
        <w:t xml:space="preserve"> </w:t>
      </w:r>
      <w:r w:rsidR="001B5D3A" w:rsidRPr="005D7FDB">
        <w:t xml:space="preserve">32 </w:t>
      </w:r>
      <w:r w:rsidR="0016157C" w:rsidRPr="005D7FDB">
        <w:t xml:space="preserve">prioritised </w:t>
      </w:r>
      <w:proofErr w:type="spellStart"/>
      <w:r w:rsidR="004C6920" w:rsidRPr="005D7FDB">
        <w:t>zoonoses</w:t>
      </w:r>
      <w:proofErr w:type="spellEnd"/>
      <w:r w:rsidR="004E26DF" w:rsidRPr="005D7FDB">
        <w:t>, 13</w:t>
      </w:r>
      <w:r w:rsidR="00B92FBA" w:rsidRPr="005D7FDB">
        <w:t xml:space="preserve"> </w:t>
      </w:r>
      <w:r w:rsidR="00301909" w:rsidRPr="005D7FDB">
        <w:t>are</w:t>
      </w:r>
      <w:r w:rsidR="00597F4B" w:rsidRPr="005D7FDB">
        <w:t xml:space="preserve"> bacteria</w:t>
      </w:r>
      <w:r w:rsidR="00B92FBA" w:rsidRPr="005D7FDB">
        <w:t>l</w:t>
      </w:r>
      <w:r w:rsidR="00653DAC" w:rsidRPr="005D7FDB">
        <w:t xml:space="preserve">, followed by </w:t>
      </w:r>
      <w:r w:rsidR="00B92FBA" w:rsidRPr="005D7FDB">
        <w:t xml:space="preserve">parasitic </w:t>
      </w:r>
      <w:r w:rsidR="004C6920" w:rsidRPr="005D7FDB">
        <w:t>(he</w:t>
      </w:r>
      <w:r w:rsidR="000F1057" w:rsidRPr="005D7FDB">
        <w:t xml:space="preserve">lminthic, </w:t>
      </w:r>
      <w:r w:rsidR="004C6920" w:rsidRPr="005D7FDB">
        <w:t>protozoal</w:t>
      </w:r>
      <w:r w:rsidR="000F1057" w:rsidRPr="005D7FDB">
        <w:t xml:space="preserve"> </w:t>
      </w:r>
      <w:r w:rsidR="009C04E6" w:rsidRPr="005D7FDB">
        <w:t>or</w:t>
      </w:r>
      <w:r w:rsidR="000F1057" w:rsidRPr="005D7FDB">
        <w:t xml:space="preserve"> external</w:t>
      </w:r>
      <w:r w:rsidR="004C6920" w:rsidRPr="005D7FDB">
        <w:t>)</w:t>
      </w:r>
      <w:r w:rsidR="004C6920" w:rsidRPr="005D7FDB" w:rsidDel="004C6920">
        <w:t xml:space="preserve"> </w:t>
      </w:r>
      <w:r w:rsidR="00597F4B" w:rsidRPr="005D7FDB">
        <w:t>(n=</w:t>
      </w:r>
      <w:r w:rsidR="00476024" w:rsidRPr="005D7FDB">
        <w:t>1</w:t>
      </w:r>
      <w:r w:rsidR="00C179FB" w:rsidRPr="005D7FDB">
        <w:t>1</w:t>
      </w:r>
      <w:r w:rsidR="00597F4B" w:rsidRPr="005D7FDB">
        <w:t>)</w:t>
      </w:r>
      <w:r w:rsidR="00C75206" w:rsidRPr="005D7FDB">
        <w:t xml:space="preserve"> and viral</w:t>
      </w:r>
      <w:r w:rsidR="00B340C9" w:rsidRPr="005D7FDB">
        <w:t xml:space="preserve"> </w:t>
      </w:r>
      <w:r w:rsidR="00D604E1" w:rsidRPr="005D7FDB">
        <w:t>(n=</w:t>
      </w:r>
      <w:r w:rsidR="00476024" w:rsidRPr="005D7FDB">
        <w:t>8</w:t>
      </w:r>
      <w:r w:rsidR="00D604E1" w:rsidRPr="005D7FDB">
        <w:t>)</w:t>
      </w:r>
      <w:r w:rsidR="0059248B" w:rsidRPr="005D7FDB">
        <w:t xml:space="preserve"> diseases</w:t>
      </w:r>
      <w:r w:rsidR="00C75206" w:rsidRPr="005D7FDB">
        <w:t>.</w:t>
      </w:r>
      <w:r w:rsidR="00BE3393" w:rsidRPr="005D7FDB">
        <w:t xml:space="preserve"> </w:t>
      </w:r>
      <w:r w:rsidR="004E26DF" w:rsidRPr="005D7FDB">
        <w:t>Most</w:t>
      </w:r>
      <w:r w:rsidR="009E2449" w:rsidRPr="005D7FDB">
        <w:t xml:space="preserve"> prioritised </w:t>
      </w:r>
      <w:proofErr w:type="spellStart"/>
      <w:r w:rsidR="009E2449" w:rsidRPr="005D7FDB">
        <w:t>zoonoses</w:t>
      </w:r>
      <w:proofErr w:type="spellEnd"/>
      <w:r w:rsidR="009E2449" w:rsidRPr="005D7FDB">
        <w:t xml:space="preserve"> ha</w:t>
      </w:r>
      <w:r w:rsidR="00CF42C2" w:rsidRPr="005D7FDB">
        <w:t>ve</w:t>
      </w:r>
      <w:r w:rsidR="009E2449" w:rsidRPr="005D7FDB">
        <w:t xml:space="preserve"> broad host ranges</w:t>
      </w:r>
      <w:r w:rsidR="007C47F8" w:rsidRPr="005D7FDB">
        <w:t xml:space="preserve">, </w:t>
      </w:r>
      <w:r w:rsidR="00053EDC" w:rsidRPr="005D7FDB">
        <w:t>with</w:t>
      </w:r>
      <w:r w:rsidR="009E2449" w:rsidRPr="005D7FDB">
        <w:t xml:space="preserve"> </w:t>
      </w:r>
      <w:r w:rsidR="007C47F8" w:rsidRPr="005D7FDB">
        <w:t>ruminants (cattle</w:t>
      </w:r>
      <w:r w:rsidR="00125764" w:rsidRPr="005D7FDB">
        <w:t>, buffaloes</w:t>
      </w:r>
      <w:r w:rsidR="007C47F8" w:rsidRPr="005D7FDB">
        <w:t xml:space="preserve">, sheep </w:t>
      </w:r>
      <w:r w:rsidR="00FD5779" w:rsidRPr="005D7FDB">
        <w:t xml:space="preserve">or </w:t>
      </w:r>
      <w:r w:rsidR="007C47F8" w:rsidRPr="005D7FDB">
        <w:t xml:space="preserve">goats) </w:t>
      </w:r>
      <w:r w:rsidR="00053EDC" w:rsidRPr="005D7FDB">
        <w:t xml:space="preserve">being </w:t>
      </w:r>
      <w:r w:rsidR="007C47F8" w:rsidRPr="005D7FDB">
        <w:t>the most common</w:t>
      </w:r>
      <w:r w:rsidR="00B008AE" w:rsidRPr="005D7FDB">
        <w:t xml:space="preserve">. </w:t>
      </w:r>
      <w:r w:rsidR="00682289" w:rsidRPr="005D7FDB">
        <w:t>Twenty-nine</w:t>
      </w:r>
      <w:r w:rsidR="00811408" w:rsidRPr="005D7FDB">
        <w:t xml:space="preserve"> diseases </w:t>
      </w:r>
      <w:r w:rsidR="00027D93" w:rsidRPr="005D7FDB">
        <w:t xml:space="preserve">are </w:t>
      </w:r>
      <w:r w:rsidR="007F5757" w:rsidRPr="005D7FDB">
        <w:t xml:space="preserve">reported to be </w:t>
      </w:r>
      <w:r w:rsidR="00027D93" w:rsidRPr="005D7FDB">
        <w:t>able to</w:t>
      </w:r>
      <w:r w:rsidR="00C5383B" w:rsidRPr="005D7FDB">
        <w:t xml:space="preserve"> affect </w:t>
      </w:r>
      <w:r w:rsidR="009C3B8E" w:rsidRPr="005D7FDB">
        <w:t>animal hosts</w:t>
      </w:r>
      <w:r w:rsidR="00C5383B" w:rsidRPr="005D7FDB">
        <w:t xml:space="preserve"> without</w:t>
      </w:r>
      <w:r w:rsidR="007C47F8" w:rsidRPr="005D7FDB">
        <w:t xml:space="preserve"> obvious clinical</w:t>
      </w:r>
      <w:r w:rsidR="009E0424" w:rsidRPr="005D7FDB">
        <w:t xml:space="preserve"> illness</w:t>
      </w:r>
      <w:r w:rsidR="007C47F8" w:rsidRPr="005D7FDB">
        <w:t xml:space="preserve">. </w:t>
      </w:r>
      <w:r w:rsidR="005511E0" w:rsidRPr="005D7FDB">
        <w:t>Twenty diseases</w:t>
      </w:r>
      <w:r w:rsidR="00B008AE" w:rsidRPr="005D7FDB">
        <w:t xml:space="preserve"> </w:t>
      </w:r>
      <w:r w:rsidR="003E3405" w:rsidRPr="005D7FDB">
        <w:t>can be transmitted</w:t>
      </w:r>
      <w:r w:rsidR="00B008AE" w:rsidRPr="005D7FDB">
        <w:t xml:space="preserve"> to humans by more than one </w:t>
      </w:r>
      <w:r w:rsidR="00B334FA" w:rsidRPr="005D7FDB">
        <w:t>mode</w:t>
      </w:r>
      <w:r w:rsidR="00B008AE" w:rsidRPr="005D7FDB">
        <w:t>,</w:t>
      </w:r>
      <w:r w:rsidR="00287D73" w:rsidRPr="005D7FDB">
        <w:t xml:space="preserve"> </w:t>
      </w:r>
      <w:r w:rsidR="00B008AE" w:rsidRPr="005D7FDB">
        <w:t xml:space="preserve">most </w:t>
      </w:r>
      <w:r w:rsidR="004B6B42" w:rsidRPr="005D7FDB">
        <w:t>commonly</w:t>
      </w:r>
      <w:r w:rsidR="00B008AE" w:rsidRPr="005D7FDB">
        <w:t xml:space="preserve"> through</w:t>
      </w:r>
      <w:r w:rsidR="00287D73" w:rsidRPr="005D7FDB">
        <w:t xml:space="preserve"> </w:t>
      </w:r>
      <w:r w:rsidR="00CD31C0" w:rsidRPr="005D7FDB">
        <w:t xml:space="preserve">the direct mode (i.e. </w:t>
      </w:r>
      <w:r w:rsidR="00E858FD" w:rsidRPr="005D7FDB">
        <w:t xml:space="preserve">close </w:t>
      </w:r>
      <w:r w:rsidR="00287D73" w:rsidRPr="005D7FDB">
        <w:t>contact</w:t>
      </w:r>
      <w:r w:rsidR="00F953CD" w:rsidRPr="005D7FDB">
        <w:t xml:space="preserve"> with infected animals or their products</w:t>
      </w:r>
      <w:r w:rsidR="00E858FD" w:rsidRPr="005D7FDB">
        <w:t>)</w:t>
      </w:r>
      <w:r w:rsidR="00287D73" w:rsidRPr="005D7FDB">
        <w:t xml:space="preserve">, followed by </w:t>
      </w:r>
      <w:r w:rsidR="00F953CD" w:rsidRPr="005D7FDB">
        <w:t>ingestion of contaminated food</w:t>
      </w:r>
      <w:r w:rsidR="00287D73" w:rsidRPr="005D7FDB">
        <w:t xml:space="preserve">, </w:t>
      </w:r>
      <w:r w:rsidR="00CD31C0" w:rsidRPr="005D7FDB">
        <w:t>and through</w:t>
      </w:r>
      <w:r w:rsidR="000A2A29" w:rsidRPr="005D7FDB">
        <w:t xml:space="preserve"> fomites</w:t>
      </w:r>
      <w:r w:rsidR="00CD31C0" w:rsidRPr="005D7FDB">
        <w:t>,</w:t>
      </w:r>
      <w:r w:rsidR="000E3D0B" w:rsidRPr="005D7FDB">
        <w:t xml:space="preserve"> water, aerosol</w:t>
      </w:r>
      <w:r w:rsidR="003F3C0D" w:rsidRPr="005D7FDB">
        <w:t xml:space="preserve"> or</w:t>
      </w:r>
      <w:r w:rsidR="00E858FD" w:rsidRPr="005D7FDB">
        <w:t xml:space="preserve"> </w:t>
      </w:r>
      <w:r w:rsidR="00F953CD" w:rsidRPr="005D7FDB">
        <w:lastRenderedPageBreak/>
        <w:t>vectors</w:t>
      </w:r>
      <w:r w:rsidR="00287D73" w:rsidRPr="005D7FDB">
        <w:t xml:space="preserve">. </w:t>
      </w:r>
      <w:r w:rsidR="00424999" w:rsidRPr="005D7FDB">
        <w:t xml:space="preserve">All the diseases </w:t>
      </w:r>
      <w:r w:rsidR="00E858FD" w:rsidRPr="005D7FDB">
        <w:t xml:space="preserve">except for enteric </w:t>
      </w:r>
      <w:proofErr w:type="spellStart"/>
      <w:r w:rsidR="00E858FD" w:rsidRPr="005D7FDB">
        <w:t>zoonoses</w:t>
      </w:r>
      <w:proofErr w:type="spellEnd"/>
      <w:r w:rsidR="00E858FD" w:rsidRPr="005D7FDB">
        <w:t xml:space="preserve"> </w:t>
      </w:r>
      <w:r w:rsidR="0055360C" w:rsidRPr="005D7FDB">
        <w:t xml:space="preserve">have </w:t>
      </w:r>
      <w:r w:rsidR="00424999" w:rsidRPr="005D7FDB">
        <w:t>limited</w:t>
      </w:r>
      <w:r w:rsidR="005E31E3" w:rsidRPr="005D7FDB">
        <w:t xml:space="preserve"> human-to-human transmission if </w:t>
      </w:r>
      <w:r w:rsidR="004306EF" w:rsidRPr="005D7FDB">
        <w:t>reported</w:t>
      </w:r>
      <w:r w:rsidR="005E31E3" w:rsidRPr="005D7FDB">
        <w:t xml:space="preserve">. </w:t>
      </w:r>
    </w:p>
    <w:p w14:paraId="2EEDA3C3" w14:textId="77777777" w:rsidR="00C97053" w:rsidRPr="005D7FDB" w:rsidRDefault="00C97053" w:rsidP="008002D6">
      <w:pPr>
        <w:spacing w:line="480" w:lineRule="auto"/>
        <w:jc w:val="both"/>
      </w:pPr>
    </w:p>
    <w:p w14:paraId="4AAC020B" w14:textId="3A72C0B3" w:rsidR="00C97053" w:rsidRPr="005D7FDB" w:rsidRDefault="00ED1715" w:rsidP="00C97053">
      <w:pPr>
        <w:spacing w:line="480" w:lineRule="auto"/>
        <w:jc w:val="both"/>
      </w:pPr>
      <w:r w:rsidRPr="005D7FDB">
        <w:t>In terms of geographic distribution</w:t>
      </w:r>
      <w:r w:rsidR="00C97053" w:rsidRPr="005D7FDB">
        <w:t>, certain enteric diseases (</w:t>
      </w:r>
      <w:proofErr w:type="spellStart"/>
      <w:r w:rsidR="00C97053" w:rsidRPr="005D7FDB">
        <w:t>campylobacteriosis</w:t>
      </w:r>
      <w:proofErr w:type="spellEnd"/>
      <w:r w:rsidR="00C97053" w:rsidRPr="005D7FDB">
        <w:t xml:space="preserve">, cryptosporidiosis, salmonellosis and infections </w:t>
      </w:r>
      <w:r w:rsidR="00C97053" w:rsidRPr="005D7FDB">
        <w:rPr>
          <w:szCs w:val="24"/>
        </w:rPr>
        <w:t xml:space="preserve">with </w:t>
      </w:r>
      <w:proofErr w:type="spellStart"/>
      <w:r w:rsidR="00C97053" w:rsidRPr="005D7FDB">
        <w:rPr>
          <w:szCs w:val="24"/>
          <w:lang w:eastAsia="zh-CN"/>
        </w:rPr>
        <w:t>verocytotoxigenic</w:t>
      </w:r>
      <w:proofErr w:type="spellEnd"/>
      <w:r w:rsidR="00C97053" w:rsidRPr="005D7FDB">
        <w:rPr>
          <w:szCs w:val="24"/>
          <w:lang w:eastAsia="zh-CN"/>
        </w:rPr>
        <w:t xml:space="preserve"> </w:t>
      </w:r>
      <w:r w:rsidR="00C97053" w:rsidRPr="005D7FDB">
        <w:rPr>
          <w:i/>
          <w:iCs/>
          <w:szCs w:val="24"/>
          <w:lang w:eastAsia="zh-CN"/>
        </w:rPr>
        <w:t>E. coli</w:t>
      </w:r>
      <w:r w:rsidR="00C97053" w:rsidRPr="005D7FDB">
        <w:rPr>
          <w:szCs w:val="24"/>
        </w:rPr>
        <w:t>)</w:t>
      </w:r>
      <w:r w:rsidR="00C97053" w:rsidRPr="005D7FDB">
        <w:t xml:space="preserve"> and foodborne </w:t>
      </w:r>
      <w:proofErr w:type="spellStart"/>
      <w:r w:rsidR="00C97053" w:rsidRPr="005D7FDB">
        <w:t>trematodiases</w:t>
      </w:r>
      <w:proofErr w:type="spellEnd"/>
      <w:r w:rsidR="00C97053" w:rsidRPr="005D7FDB">
        <w:t xml:space="preserve"> (fascioliasis and </w:t>
      </w:r>
      <w:proofErr w:type="spellStart"/>
      <w:r w:rsidR="00C97053" w:rsidRPr="005D7FDB">
        <w:t>paragonimiasis</w:t>
      </w:r>
      <w:proofErr w:type="spellEnd"/>
      <w:r w:rsidR="00C97053" w:rsidRPr="005D7FDB">
        <w:t xml:space="preserve">), avian and ovine </w:t>
      </w:r>
      <w:proofErr w:type="spellStart"/>
      <w:r w:rsidR="00C97053" w:rsidRPr="005D7FDB">
        <w:t>chlamydiosis</w:t>
      </w:r>
      <w:proofErr w:type="spellEnd"/>
      <w:r w:rsidR="00C97053" w:rsidRPr="005D7FDB">
        <w:t xml:space="preserve">, Q fever, scabies, swine influenza, toxoplasmosis, </w:t>
      </w:r>
      <w:proofErr w:type="spellStart"/>
      <w:r w:rsidR="00C97053" w:rsidRPr="005D7FDB">
        <w:t>tularemia</w:t>
      </w:r>
      <w:proofErr w:type="spellEnd"/>
      <w:r w:rsidR="00C97053" w:rsidRPr="005D7FDB">
        <w:t xml:space="preserve"> and West Nile fever (WNF) affect both high- and lower-income countries. </w:t>
      </w:r>
      <w:r w:rsidR="00CC384F" w:rsidRPr="005D7FDB">
        <w:t xml:space="preserve">Certain </w:t>
      </w:r>
      <w:r w:rsidR="00C97053" w:rsidRPr="005D7FDB">
        <w:t xml:space="preserve">diseases, namely anthrax, three livestock brucellosis, bovine and porcine </w:t>
      </w:r>
      <w:proofErr w:type="spellStart"/>
      <w:r w:rsidR="00C97053" w:rsidRPr="005D7FDB">
        <w:t>cysticercosis</w:t>
      </w:r>
      <w:proofErr w:type="spellEnd"/>
      <w:r w:rsidR="00C97053" w:rsidRPr="005D7FDB">
        <w:t xml:space="preserve">, bovine tuberculosis, cystic echinococcosis, high and low pathogenicity avian influenza (HPAI and LPAI), </w:t>
      </w:r>
      <w:proofErr w:type="spellStart"/>
      <w:r w:rsidR="00C97053" w:rsidRPr="005D7FDB">
        <w:t>trichinellosis</w:t>
      </w:r>
      <w:proofErr w:type="spellEnd"/>
      <w:r w:rsidR="00C97053" w:rsidRPr="005D7FDB">
        <w:t xml:space="preserve">, and rabies have been successfully controlled or even eliminated in domestic animals in many high-income countries and they present a burden primarily to LMICs. </w:t>
      </w:r>
      <w:r w:rsidR="00CC384F" w:rsidRPr="005D7FDB">
        <w:t xml:space="preserve">Certain </w:t>
      </w:r>
      <w:r w:rsidR="00C97053" w:rsidRPr="005D7FDB">
        <w:t xml:space="preserve">diseases are highly dependent on environmental factors, such as temperature, rainfall, presence of wildlife reservoirs and/or competent vectors, for their maintenance and transmission and they are primarily found in tropical and subtropical regions. These include vector-borne diseases </w:t>
      </w:r>
      <w:proofErr w:type="spellStart"/>
      <w:r w:rsidR="00C97053" w:rsidRPr="005D7FDB">
        <w:t>leishmaniasis</w:t>
      </w:r>
      <w:proofErr w:type="spellEnd"/>
      <w:r w:rsidR="00C97053" w:rsidRPr="005D7FDB">
        <w:t xml:space="preserve">, Crimean-Congo Haemorrhagic Fever (CCHF), Rift Valley Fever (RVF), as well as water-borne diseases leptospirosis and schistosomiasis. Certain diseases are closely associated with the pattern of animal husbandry. These include </w:t>
      </w:r>
      <w:r w:rsidR="00010691" w:rsidRPr="005D7FDB">
        <w:t xml:space="preserve">MERS that is endemic in dromedary camels in the Middle-East as well as its neighbours, </w:t>
      </w:r>
      <w:r w:rsidR="00C97053" w:rsidRPr="005D7FDB">
        <w:t xml:space="preserve">swine influenza and salmonellosis that are most prevalent in areas of intensive animal husbandry, porcine </w:t>
      </w:r>
      <w:proofErr w:type="spellStart"/>
      <w:r w:rsidR="00C97053" w:rsidRPr="005D7FDB">
        <w:t>cysticercosis</w:t>
      </w:r>
      <w:proofErr w:type="spellEnd"/>
      <w:r w:rsidR="00C97053" w:rsidRPr="005D7FDB">
        <w:t xml:space="preserve"> and </w:t>
      </w:r>
      <w:proofErr w:type="spellStart"/>
      <w:r w:rsidR="00C97053" w:rsidRPr="005D7FDB">
        <w:t>trichinellosis</w:t>
      </w:r>
      <w:proofErr w:type="spellEnd"/>
      <w:r w:rsidR="00C97053" w:rsidRPr="005D7FDB">
        <w:t xml:space="preserve"> that are </w:t>
      </w:r>
      <w:r w:rsidR="00B056E4" w:rsidRPr="005D7FDB">
        <w:t>usually</w:t>
      </w:r>
      <w:r w:rsidR="00C97053" w:rsidRPr="005D7FDB">
        <w:t xml:space="preserve"> found in areas with poor hygiene and free-scavenging or backyard pig production, and</w:t>
      </w:r>
      <w:r w:rsidR="00C97053" w:rsidRPr="005D7FDB" w:rsidDel="00A06B34">
        <w:t xml:space="preserve"> </w:t>
      </w:r>
      <w:r w:rsidR="00C97053" w:rsidRPr="005D7FDB">
        <w:t xml:space="preserve">echinococcosis caused by </w:t>
      </w:r>
      <w:proofErr w:type="spellStart"/>
      <w:r w:rsidR="00C97053" w:rsidRPr="005D7FDB">
        <w:rPr>
          <w:i/>
        </w:rPr>
        <w:t>Echinococcus</w:t>
      </w:r>
      <w:proofErr w:type="spellEnd"/>
      <w:r w:rsidR="00C97053" w:rsidRPr="005D7FDB">
        <w:rPr>
          <w:i/>
        </w:rPr>
        <w:t xml:space="preserve"> </w:t>
      </w:r>
      <w:proofErr w:type="spellStart"/>
      <w:r w:rsidR="00C97053" w:rsidRPr="005D7FDB">
        <w:rPr>
          <w:i/>
        </w:rPr>
        <w:t>granulosus</w:t>
      </w:r>
      <w:proofErr w:type="spellEnd"/>
      <w:r w:rsidR="00C97053" w:rsidRPr="005D7FDB">
        <w:rPr>
          <w:i/>
          <w:sz w:val="20"/>
        </w:rPr>
        <w:t xml:space="preserve"> </w:t>
      </w:r>
      <w:r w:rsidR="00C97053" w:rsidRPr="005D7FDB">
        <w:t xml:space="preserve">that is usually found in communities where grazing animals are reared together with dogs. </w:t>
      </w:r>
    </w:p>
    <w:p w14:paraId="6120B163" w14:textId="77777777" w:rsidR="00E32BCE" w:rsidRPr="005D7FDB" w:rsidRDefault="00E32BCE" w:rsidP="008002D6">
      <w:pPr>
        <w:spacing w:line="480" w:lineRule="auto"/>
        <w:jc w:val="both"/>
      </w:pPr>
    </w:p>
    <w:p w14:paraId="33D5EA44" w14:textId="77777777" w:rsidR="005E4408" w:rsidRPr="005D7FDB" w:rsidRDefault="005E4408" w:rsidP="005E4408">
      <w:pPr>
        <w:pStyle w:val="titlersos"/>
        <w:numPr>
          <w:ilvl w:val="0"/>
          <w:numId w:val="7"/>
        </w:numPr>
        <w:spacing w:line="480" w:lineRule="auto"/>
        <w:ind w:left="284" w:hanging="284"/>
        <w:rPr>
          <w:rFonts w:ascii="Times New Roman" w:hAnsi="Times New Roman"/>
          <w:b w:val="0"/>
          <w:sz w:val="24"/>
          <w:szCs w:val="20"/>
        </w:rPr>
      </w:pPr>
      <w:r w:rsidRPr="005D7FDB">
        <w:rPr>
          <w:rFonts w:ascii="Times New Roman" w:hAnsi="Times New Roman"/>
          <w:sz w:val="28"/>
        </w:rPr>
        <w:t xml:space="preserve">Discussion </w:t>
      </w:r>
    </w:p>
    <w:p w14:paraId="7FEC06BE" w14:textId="1FA1BE74" w:rsidR="00084D87" w:rsidRPr="005D7FDB" w:rsidRDefault="005E4408" w:rsidP="005E4408">
      <w:pPr>
        <w:spacing w:line="480" w:lineRule="auto"/>
        <w:jc w:val="both"/>
      </w:pPr>
      <w:r w:rsidRPr="005D7FDB">
        <w:t xml:space="preserve">Our study prioritised </w:t>
      </w:r>
      <w:r w:rsidR="00F15201" w:rsidRPr="005D7FDB">
        <w:t>3</w:t>
      </w:r>
      <w:r w:rsidR="00AF45E2" w:rsidRPr="005D7FDB">
        <w:t>2</w:t>
      </w:r>
      <w:r w:rsidR="00F15201" w:rsidRPr="005D7FDB">
        <w:t xml:space="preserve"> </w:t>
      </w:r>
      <w:proofErr w:type="spellStart"/>
      <w:r w:rsidRPr="005D7FDB">
        <w:t>zoonoses</w:t>
      </w:r>
      <w:proofErr w:type="spellEnd"/>
      <w:r w:rsidRPr="005D7FDB">
        <w:t xml:space="preserve"> </w:t>
      </w:r>
      <w:r w:rsidR="006F04C3" w:rsidRPr="005D7FDB">
        <w:t xml:space="preserve">for </w:t>
      </w:r>
      <w:r w:rsidR="00E43713" w:rsidRPr="005D7FDB">
        <w:t xml:space="preserve">implementation of </w:t>
      </w:r>
      <w:r w:rsidRPr="005D7FDB">
        <w:t xml:space="preserve">disease surveillance in domestic animals </w:t>
      </w:r>
      <w:r w:rsidR="00E43713" w:rsidRPr="005D7FDB">
        <w:t>to prevent human infections</w:t>
      </w:r>
      <w:r w:rsidR="001B4BC5" w:rsidRPr="005D7FDB">
        <w:t xml:space="preserve">. </w:t>
      </w:r>
      <w:r w:rsidR="00484612" w:rsidRPr="005D7FDB">
        <w:t xml:space="preserve">This broad list </w:t>
      </w:r>
      <w:r w:rsidR="003A1D01" w:rsidRPr="005D7FDB">
        <w:t>was used</w:t>
      </w:r>
      <w:r w:rsidR="00484612" w:rsidRPr="005D7FDB">
        <w:t xml:space="preserve"> to inform </w:t>
      </w:r>
      <w:r w:rsidR="003A1D01" w:rsidRPr="005D7FDB">
        <w:t xml:space="preserve">the FAO project on the development of surveillance guidelines for endemic </w:t>
      </w:r>
      <w:proofErr w:type="spellStart"/>
      <w:r w:rsidR="003A1D01" w:rsidRPr="005D7FDB">
        <w:t>zoonoses</w:t>
      </w:r>
      <w:proofErr w:type="spellEnd"/>
      <w:r w:rsidR="00484612" w:rsidRPr="005D7FDB">
        <w:t xml:space="preserve">. </w:t>
      </w:r>
      <w:r w:rsidR="007E4FEF" w:rsidRPr="005D7FDB">
        <w:t xml:space="preserve">We started from an initial list of diseases compiled from WOAH and WHO, </w:t>
      </w:r>
      <w:r w:rsidR="00425EA5" w:rsidRPr="005D7FDB">
        <w:t xml:space="preserve">which are of </w:t>
      </w:r>
      <w:r w:rsidR="00B81350" w:rsidRPr="005D7FDB">
        <w:t>significance</w:t>
      </w:r>
      <w:r w:rsidR="00425EA5" w:rsidRPr="005D7FDB">
        <w:t xml:space="preserve"> in </w:t>
      </w:r>
      <w:r w:rsidR="008F4C72" w:rsidRPr="005D7FDB">
        <w:t xml:space="preserve">terms of </w:t>
      </w:r>
      <w:r w:rsidR="00425EA5" w:rsidRPr="005D7FDB">
        <w:t xml:space="preserve">animal and/or public health. </w:t>
      </w:r>
      <w:r w:rsidR="00BF3216" w:rsidRPr="005D7FDB">
        <w:t xml:space="preserve">It is noteworthy </w:t>
      </w:r>
      <w:r w:rsidR="00BF3216" w:rsidRPr="005D7FDB">
        <w:lastRenderedPageBreak/>
        <w:t>that</w:t>
      </w:r>
      <w:r w:rsidR="00425EA5" w:rsidRPr="005D7FDB">
        <w:t xml:space="preserve"> some </w:t>
      </w:r>
      <w:r w:rsidR="00EE2F53" w:rsidRPr="005D7FDB">
        <w:t>zoonotic</w:t>
      </w:r>
      <w:r w:rsidR="00425EA5" w:rsidRPr="005D7FDB">
        <w:t xml:space="preserve"> diseases of </w:t>
      </w:r>
      <w:r w:rsidR="00F178DF" w:rsidRPr="005D7FDB">
        <w:t>wildlife</w:t>
      </w:r>
      <w:r w:rsidR="00425EA5" w:rsidRPr="005D7FDB">
        <w:t xml:space="preserve"> origins, such as </w:t>
      </w:r>
      <w:r w:rsidR="00F178DF" w:rsidRPr="005D7FDB">
        <w:t xml:space="preserve">SARS, </w:t>
      </w:r>
      <w:r w:rsidR="00425EA5" w:rsidRPr="005D7FDB">
        <w:t xml:space="preserve">Lyme disease, </w:t>
      </w:r>
      <w:r w:rsidR="00D436C7" w:rsidRPr="005D7FDB">
        <w:t>plague</w:t>
      </w:r>
      <w:r w:rsidR="008B698C" w:rsidRPr="005D7FDB">
        <w:t xml:space="preserve"> </w:t>
      </w:r>
      <w:r w:rsidR="003B5947" w:rsidRPr="005D7FDB">
        <w:t xml:space="preserve">and </w:t>
      </w:r>
      <w:proofErr w:type="gramStart"/>
      <w:r w:rsidR="003B5947" w:rsidRPr="005D7FDB">
        <w:t>hantavirus</w:t>
      </w:r>
      <w:proofErr w:type="gramEnd"/>
      <w:r w:rsidR="003B5947" w:rsidRPr="005D7FDB">
        <w:t xml:space="preserve"> infection </w:t>
      </w:r>
      <w:r w:rsidR="00AF077D" w:rsidRPr="005D7FDB">
        <w:t>were</w:t>
      </w:r>
      <w:r w:rsidR="00425EA5" w:rsidRPr="005D7FDB">
        <w:t xml:space="preserve"> not includ</w:t>
      </w:r>
      <w:r w:rsidR="006D156D" w:rsidRPr="005D7FDB">
        <w:t xml:space="preserve">ed in the WOAH list and </w:t>
      </w:r>
      <w:r w:rsidR="00303D90" w:rsidRPr="005D7FDB">
        <w:t>Manual</w:t>
      </w:r>
      <w:r w:rsidR="00F178DF" w:rsidRPr="005D7FDB">
        <w:t>,</w:t>
      </w:r>
      <w:r w:rsidR="00E155B7" w:rsidRPr="005D7FDB">
        <w:t xml:space="preserve"> </w:t>
      </w:r>
      <w:r w:rsidR="00F178DF" w:rsidRPr="005D7FDB">
        <w:t xml:space="preserve">which </w:t>
      </w:r>
      <w:r w:rsidR="00E155B7" w:rsidRPr="005D7FDB">
        <w:t xml:space="preserve">mostly </w:t>
      </w:r>
      <w:r w:rsidR="00D26EA4" w:rsidRPr="005D7FDB">
        <w:t xml:space="preserve">concentrate </w:t>
      </w:r>
      <w:r w:rsidR="00E155B7" w:rsidRPr="005D7FDB">
        <w:t xml:space="preserve">on domestic </w:t>
      </w:r>
      <w:r w:rsidRPr="005D7FDB">
        <w:t>animals</w:t>
      </w:r>
      <w:r w:rsidR="008B698C" w:rsidRPr="005D7FDB">
        <w:t xml:space="preserve">. </w:t>
      </w:r>
      <w:r w:rsidR="008F4C72" w:rsidRPr="005D7FDB">
        <w:t>As such</w:t>
      </w:r>
      <w:r w:rsidRPr="005D7FDB">
        <w:t>, these</w:t>
      </w:r>
      <w:r w:rsidR="00F178DF" w:rsidRPr="005D7FDB">
        <w:t xml:space="preserve"> diseases were </w:t>
      </w:r>
      <w:r w:rsidR="006D156D" w:rsidRPr="005D7FDB">
        <w:t>excluded from our prioritisation exercise</w:t>
      </w:r>
      <w:r w:rsidR="00E155B7" w:rsidRPr="005D7FDB">
        <w:t xml:space="preserve">. </w:t>
      </w:r>
      <w:r w:rsidR="0035696C" w:rsidRPr="005D7FDB">
        <w:t xml:space="preserve">Some </w:t>
      </w:r>
      <w:proofErr w:type="spellStart"/>
      <w:r w:rsidR="004B3330" w:rsidRPr="005D7FDB">
        <w:t>zoonoses</w:t>
      </w:r>
      <w:proofErr w:type="spellEnd"/>
      <w:r w:rsidR="004B3330" w:rsidRPr="005D7FDB">
        <w:t xml:space="preserve"> </w:t>
      </w:r>
      <w:r w:rsidR="00844185" w:rsidRPr="005D7FDB">
        <w:t xml:space="preserve">from regional or national databases </w:t>
      </w:r>
      <w:r w:rsidR="00693B3F" w:rsidRPr="005D7FDB">
        <w:t xml:space="preserve">such as hepatitis E and </w:t>
      </w:r>
      <w:proofErr w:type="spellStart"/>
      <w:r w:rsidR="00693B3F" w:rsidRPr="005D7FDB">
        <w:t>yersiniosis</w:t>
      </w:r>
      <w:proofErr w:type="spellEnd"/>
      <w:r w:rsidR="00693B3F" w:rsidRPr="005D7FDB">
        <w:t xml:space="preserve"> are assumed to </w:t>
      </w:r>
      <w:r w:rsidR="00603831" w:rsidRPr="005D7FDB">
        <w:t xml:space="preserve">have </w:t>
      </w:r>
      <w:r w:rsidR="00425965" w:rsidRPr="005D7FDB">
        <w:t>close links between infections in livestock and public health risk</w:t>
      </w:r>
      <w:r w:rsidR="004B3330" w:rsidRPr="005D7FDB">
        <w:t xml:space="preserve">, </w:t>
      </w:r>
      <w:r w:rsidR="002F5CC7" w:rsidRPr="005D7FDB">
        <w:t xml:space="preserve">but they were not included in our assessment, </w:t>
      </w:r>
      <w:r w:rsidR="00A129A7" w:rsidRPr="005D7FDB">
        <w:rPr>
          <w:szCs w:val="24"/>
        </w:rPr>
        <w:t>presenting</w:t>
      </w:r>
      <w:r w:rsidR="004B3330" w:rsidRPr="005D7FDB">
        <w:rPr>
          <w:szCs w:val="24"/>
        </w:rPr>
        <w:t xml:space="preserve"> </w:t>
      </w:r>
      <w:r w:rsidR="00EC0FC7" w:rsidRPr="005D7FDB">
        <w:rPr>
          <w:szCs w:val="24"/>
        </w:rPr>
        <w:t xml:space="preserve">a limitation of </w:t>
      </w:r>
      <w:r w:rsidR="004B3330" w:rsidRPr="005D7FDB">
        <w:rPr>
          <w:szCs w:val="24"/>
        </w:rPr>
        <w:t xml:space="preserve">this </w:t>
      </w:r>
      <w:r w:rsidR="00EC0FC7" w:rsidRPr="005D7FDB">
        <w:rPr>
          <w:szCs w:val="24"/>
        </w:rPr>
        <w:t>study.</w:t>
      </w:r>
      <w:r w:rsidR="003D7FB8" w:rsidRPr="005D7FDB">
        <w:t xml:space="preserve"> </w:t>
      </w:r>
      <w:r w:rsidR="002A4E7A" w:rsidRPr="005D7FDB">
        <w:t>Nonetheless, our priority diseases list include</w:t>
      </w:r>
      <w:r w:rsidR="009B2F77" w:rsidRPr="005D7FDB">
        <w:t>s</w:t>
      </w:r>
      <w:r w:rsidR="002A4E7A" w:rsidRPr="005D7FDB">
        <w:t xml:space="preserve"> all the ‘top 13 </w:t>
      </w:r>
      <w:proofErr w:type="spellStart"/>
      <w:r w:rsidR="002A4E7A" w:rsidRPr="005D7FDB">
        <w:t>zoonoses</w:t>
      </w:r>
      <w:proofErr w:type="spellEnd"/>
      <w:r w:rsidR="002A4E7A" w:rsidRPr="005D7FDB">
        <w:t xml:space="preserve">’ identified by the International Livestock Research Institute (ILRI) </w:t>
      </w:r>
      <w:r w:rsidR="002A4E7A" w:rsidRPr="005D7FDB">
        <w:fldChar w:fldCharType="begin"/>
      </w:r>
      <w:r w:rsidR="000234B3" w:rsidRPr="005D7FDB">
        <w:instrText xml:space="preserve"> ADDIN EN.CITE &lt;EndNote&gt;&lt;Cite&gt;&lt;Author&gt;Grace&lt;/Author&gt;&lt;Year&gt;2012&lt;/Year&gt;&lt;RecNum&gt;770&lt;/RecNum&gt;&lt;DisplayText&gt;[11]&lt;/DisplayText&gt;&lt;record&gt;&lt;rec-number&gt;770&lt;/rec-number&gt;&lt;foreign-keys&gt;&lt;key app="EN" db-id="dx99ex5t792wv5e9ts7pvxz2sazzfp00ea5r"&gt;770&lt;/key&gt;&lt;/foreign-keys&gt;&lt;ref-type name="Report"&gt;27&lt;/ref-type&gt;&lt;contributors&gt;&lt;authors&gt;&lt;author&gt;Grace, Delia&lt;/author&gt;&lt;author&gt;Mutua, Florence&lt;/author&gt;&lt;author&gt;Ochungo, Pamela&lt;/author&gt;&lt;author&gt;Kruska, RL&lt;/author&gt;&lt;author&gt;Jones, Kate&lt;/author&gt;&lt;author&gt;Brierley, Liam&lt;/author&gt;&lt;author&gt;Lapar, Ma&lt;/author&gt;&lt;author&gt;Said, Mohammed Yahya&lt;/author&gt;&lt;author&gt;Herrero, Mario T&lt;/author&gt;&lt;author&gt;Phuc, PM&lt;/author&gt;&lt;/authors&gt;&lt;/contributors&gt;&lt;titles&gt;&lt;title&gt;Mapping of poverty and likely zoonoses hotspots&lt;/title&gt;&lt;/titles&gt;&lt;dates&gt;&lt;year&gt;2012&lt;/year&gt;&lt;/dates&gt;&lt;urls&gt;&lt;related-urls&gt;&lt;url&gt;https://cgspace.cgiar.org/bitstream/handle/10568/21161/ZooMap_July2012_final.pdf&lt;/url&gt;&lt;/related-urls&gt;&lt;/urls&gt;&lt;/record&gt;&lt;/Cite&gt;&lt;/EndNote&gt;</w:instrText>
      </w:r>
      <w:r w:rsidR="002A4E7A" w:rsidRPr="005D7FDB">
        <w:fldChar w:fldCharType="separate"/>
      </w:r>
      <w:r w:rsidR="000234B3" w:rsidRPr="005D7FDB">
        <w:rPr>
          <w:noProof/>
        </w:rPr>
        <w:t>[</w:t>
      </w:r>
      <w:hyperlink w:anchor="_ENREF_11" w:tooltip="Grace, 2012 #770" w:history="1">
        <w:r w:rsidR="0077204C" w:rsidRPr="005D7FDB">
          <w:rPr>
            <w:noProof/>
          </w:rPr>
          <w:t>11</w:t>
        </w:r>
      </w:hyperlink>
      <w:r w:rsidR="000234B3" w:rsidRPr="005D7FDB">
        <w:rPr>
          <w:noProof/>
        </w:rPr>
        <w:t>]</w:t>
      </w:r>
      <w:r w:rsidR="002A4E7A" w:rsidRPr="005D7FDB">
        <w:fldChar w:fldCharType="end"/>
      </w:r>
      <w:r w:rsidR="002A4E7A" w:rsidRPr="005D7FDB">
        <w:t xml:space="preserve">, except for </w:t>
      </w:r>
      <w:r w:rsidR="002A4E7A" w:rsidRPr="005D7FDB">
        <w:rPr>
          <w:szCs w:val="24"/>
        </w:rPr>
        <w:t xml:space="preserve">hepatitis E and </w:t>
      </w:r>
      <w:proofErr w:type="spellStart"/>
      <w:r w:rsidR="00677BF3" w:rsidRPr="005D7FDB">
        <w:rPr>
          <w:szCs w:val="24"/>
        </w:rPr>
        <w:t>listeriosis</w:t>
      </w:r>
      <w:proofErr w:type="spellEnd"/>
      <w:r w:rsidR="00677BF3" w:rsidRPr="005D7FDB">
        <w:rPr>
          <w:szCs w:val="24"/>
        </w:rPr>
        <w:t xml:space="preserve">; </w:t>
      </w:r>
      <w:r w:rsidR="002A4E7A" w:rsidRPr="005D7FDB">
        <w:rPr>
          <w:szCs w:val="24"/>
        </w:rPr>
        <w:t xml:space="preserve">for the latter food processing environments rather than livestock reservoirs present the major sources of human </w:t>
      </w:r>
      <w:r w:rsidR="003A2F96" w:rsidRPr="005D7FDB">
        <w:rPr>
          <w:szCs w:val="24"/>
        </w:rPr>
        <w:t xml:space="preserve">infections </w:t>
      </w:r>
      <w:r w:rsidR="003402BE" w:rsidRPr="005D7FDB">
        <w:rPr>
          <w:szCs w:val="24"/>
        </w:rPr>
        <w:fldChar w:fldCharType="begin"/>
      </w:r>
      <w:r w:rsidR="0077204C" w:rsidRPr="005D7FDB">
        <w:rPr>
          <w:szCs w:val="24"/>
        </w:rPr>
        <w:instrText xml:space="preserve"> ADDIN EN.CITE &lt;EndNote&gt;&lt;Cite&gt;&lt;Author&gt;Ferreira&lt;/Author&gt;&lt;Year&gt;2014&lt;/Year&gt;&lt;RecNum&gt;1347&lt;/RecNum&gt;&lt;DisplayText&gt;[29]&lt;/DisplayText&gt;&lt;record&gt;&lt;rec-number&gt;1347&lt;/rec-number&gt;&lt;foreign-keys&gt;&lt;key app="EN" db-id="dx99ex5t792wv5e9ts7pvxz2sazzfp00ea5r"&gt;1347&lt;/key&gt;&lt;/foreign-keys&gt;&lt;ref-type name="Journal Article"&gt;17&lt;/ref-type&gt;&lt;contributors&gt;&lt;authors&gt;&lt;author&gt;Ferreira, V.&lt;/author&gt;&lt;author&gt;Wiedmann, M.&lt;/author&gt;&lt;author&gt;Teixeira, P.&lt;/author&gt;&lt;author&gt;Stasiewicz, M. J.&lt;/author&gt;&lt;/authors&gt;&lt;/contributors&gt;&lt;titles&gt;&lt;title&gt;Listeria monocytogenes persistence in food-associated environments: epidemiology, strain characteristics, and implications for public health&lt;/title&gt;&lt;secondary-title&gt;J Food Prot&lt;/secondary-title&gt;&lt;/titles&gt;&lt;periodical&gt;&lt;full-title&gt;J Food Prot&lt;/full-title&gt;&lt;/periodical&gt;&lt;pages&gt;150-170&lt;/pages&gt;&lt;volume&gt;77&lt;/volume&gt;&lt;number&gt;1&lt;/number&gt;&lt;dates&gt;&lt;year&gt;2014&lt;/year&gt;&lt;pub-dates&gt;&lt;date&gt;2014/01/01/&lt;/date&gt;&lt;/pub-dates&gt;&lt;/dates&gt;&lt;isbn&gt;0362-028X&lt;/isbn&gt;&lt;urls&gt;&lt;related-urls&gt;&lt;url&gt;https://www.sciencedirect.com/science/article/pii/S0362028X23064359&lt;/url&gt;&lt;/related-urls&gt;&lt;/urls&gt;&lt;electronic-resource-num&gt;https://doi.org/10.4315/0362-028X.JFP-13-150&lt;/electronic-resource-num&gt;&lt;/record&gt;&lt;/Cite&gt;&lt;/EndNote&gt;</w:instrText>
      </w:r>
      <w:r w:rsidR="003402BE" w:rsidRPr="005D7FDB">
        <w:rPr>
          <w:szCs w:val="24"/>
        </w:rPr>
        <w:fldChar w:fldCharType="separate"/>
      </w:r>
      <w:r w:rsidR="0077204C" w:rsidRPr="005D7FDB">
        <w:rPr>
          <w:noProof/>
          <w:szCs w:val="24"/>
        </w:rPr>
        <w:t>[</w:t>
      </w:r>
      <w:hyperlink w:anchor="_ENREF_29" w:tooltip="Ferreira, 2014 #1347" w:history="1">
        <w:r w:rsidR="0077204C" w:rsidRPr="005D7FDB">
          <w:rPr>
            <w:noProof/>
            <w:szCs w:val="24"/>
          </w:rPr>
          <w:t>29</w:t>
        </w:r>
      </w:hyperlink>
      <w:r w:rsidR="0077204C" w:rsidRPr="005D7FDB">
        <w:rPr>
          <w:noProof/>
          <w:szCs w:val="24"/>
        </w:rPr>
        <w:t>]</w:t>
      </w:r>
      <w:r w:rsidR="003402BE" w:rsidRPr="005D7FDB">
        <w:rPr>
          <w:szCs w:val="24"/>
        </w:rPr>
        <w:fldChar w:fldCharType="end"/>
      </w:r>
      <w:r w:rsidR="002A4E7A" w:rsidRPr="005D7FDB">
        <w:rPr>
          <w:szCs w:val="24"/>
        </w:rPr>
        <w:t>.</w:t>
      </w:r>
      <w:r w:rsidR="002A4E7A" w:rsidRPr="005D7FDB">
        <w:t xml:space="preserve"> </w:t>
      </w:r>
      <w:r w:rsidR="00AB0B79" w:rsidRPr="005D7FDB">
        <w:t xml:space="preserve">Our priority </w:t>
      </w:r>
      <w:r w:rsidR="00EA1A06" w:rsidRPr="005D7FDB">
        <w:t>list</w:t>
      </w:r>
      <w:r w:rsidR="00AB0B79" w:rsidRPr="005D7FDB">
        <w:t xml:space="preserve"> is </w:t>
      </w:r>
      <w:r w:rsidR="002A4E7A" w:rsidRPr="005D7FDB">
        <w:t xml:space="preserve">also </w:t>
      </w:r>
      <w:r w:rsidR="00AB0B79" w:rsidRPr="005D7FDB">
        <w:t xml:space="preserve">broader than the WHO lists of neglected zoonotic diseases (NZDs) and zoonotic NTDs </w:t>
      </w:r>
      <w:r w:rsidR="00AB0B79" w:rsidRPr="005D7FDB">
        <w:fldChar w:fldCharType="begin"/>
      </w:r>
      <w:r w:rsidR="00220E7C" w:rsidRPr="005D7FDB">
        <w:instrText xml:space="preserve"> ADDIN EN.CITE &lt;EndNote&gt;&lt;Cite&gt;&lt;Author&gt;WHO&lt;/Author&gt;&lt;Year&gt;2011&lt;/Year&gt;&lt;RecNum&gt;1326&lt;/RecNum&gt;&lt;DisplayText&gt;[21,22]&lt;/DisplayText&gt;&lt;record&gt;&lt;rec-number&gt;1326&lt;/rec-number&gt;&lt;foreign-keys&gt;&lt;key app="EN" db-id="dx99ex5t792wv5e9ts7pvxz2sazzfp00ea5r"&gt;1326&lt;/key&gt;&lt;/foreign-keys&gt;&lt;ref-type name="Report"&gt;27&lt;/ref-type&gt;&lt;contributors&gt;&lt;authors&gt;&lt;author&gt;WHO&lt;/author&gt;&lt;/authors&gt;&lt;/contributors&gt;&lt;titles&gt;&lt;title&gt;The control of neglected zoonotic diseases: community based interventions for NZDs prevention and control: report of the third conference organized with ICONZ, DFID-RiU, SOS, EU, TDR and FAO with the participation of ILRI and OIE: 23-24 November 2010, WHO Heaquarters, Geneva, Switzerland&lt;/title&gt;&lt;/titles&gt;&lt;dates&gt;&lt;year&gt;2011&lt;/year&gt;&lt;/dates&gt;&lt;publisher&gt;World Health Organization&lt;/publisher&gt;&lt;isbn&gt;9241502525&lt;/isbn&gt;&lt;urls&gt;&lt;related-urls&gt;&lt;url&gt;https://apps.who.int/iris/handle/10665/44746&lt;/url&gt;&lt;/related-urls&gt;&lt;/urls&gt;&lt;/record&gt;&lt;/Cite&gt;&lt;Cite&gt;&lt;Author&gt;WHO&lt;/Author&gt;&lt;Year&gt;2020&lt;/Year&gt;&lt;RecNum&gt;1132&lt;/RecNum&gt;&lt;record&gt;&lt;rec-number&gt;1132&lt;/rec-number&gt;&lt;foreign-keys&gt;&lt;key app="EN" db-id="dx99ex5t792wv5e9ts7pvxz2sazzfp00ea5r"&gt;1132&lt;/key&gt;&lt;/foreign-keys&gt;&lt;ref-type name="Report"&gt;27&lt;/ref-type&gt;&lt;contributors&gt;&lt;authors&gt;&lt;author&gt;WHO&lt;/author&gt;&lt;/authors&gt;&lt;tertiary-authors&gt;&lt;author&gt;WHO&lt;/author&gt;&lt;/tertiary-authors&gt;&lt;/contributors&gt;&lt;titles&gt;&lt;title&gt;Ending the neglect to attain the Sustainable Development Goals: A road map for neglected tropical diseases 2021-2030&lt;/title&gt;&lt;/titles&gt;&lt;dates&gt;&lt;year&gt;2020&lt;/year&gt;&lt;/dates&gt;&lt;pub-location&gt;Geneva, Switzerland&lt;/pub-location&gt;&lt;publisher&gt;World Health Organization&lt;/publisher&gt;&lt;urls&gt;&lt;related-urls&gt;&lt;url&gt;https://www.who.int/publications/i/item/9789240010352&lt;/url&gt;&lt;/related-urls&gt;&lt;/urls&gt;&lt;/record&gt;&lt;/Cite&gt;&lt;/EndNote&gt;</w:instrText>
      </w:r>
      <w:r w:rsidR="00AB0B79" w:rsidRPr="005D7FDB">
        <w:fldChar w:fldCharType="separate"/>
      </w:r>
      <w:r w:rsidR="00220E7C" w:rsidRPr="005D7FDB">
        <w:rPr>
          <w:noProof/>
        </w:rPr>
        <w:t>[</w:t>
      </w:r>
      <w:hyperlink w:anchor="_ENREF_21" w:tooltip="WHO, 2020 #1132" w:history="1">
        <w:r w:rsidR="0077204C" w:rsidRPr="005D7FDB">
          <w:rPr>
            <w:noProof/>
          </w:rPr>
          <w:t>21</w:t>
        </w:r>
      </w:hyperlink>
      <w:r w:rsidR="00220E7C" w:rsidRPr="005D7FDB">
        <w:rPr>
          <w:noProof/>
        </w:rPr>
        <w:t>,</w:t>
      </w:r>
      <w:hyperlink w:anchor="_ENREF_22" w:tooltip="WHO, 2011 #1326" w:history="1">
        <w:r w:rsidR="0077204C" w:rsidRPr="005D7FDB">
          <w:rPr>
            <w:noProof/>
          </w:rPr>
          <w:t>22</w:t>
        </w:r>
      </w:hyperlink>
      <w:r w:rsidR="00220E7C" w:rsidRPr="005D7FDB">
        <w:rPr>
          <w:noProof/>
        </w:rPr>
        <w:t>]</w:t>
      </w:r>
      <w:r w:rsidR="00AB0B79" w:rsidRPr="005D7FDB">
        <w:fldChar w:fldCharType="end"/>
      </w:r>
      <w:r w:rsidR="00AB0B79" w:rsidRPr="005D7FDB">
        <w:t xml:space="preserve">, as it includes </w:t>
      </w:r>
      <w:r w:rsidR="00E61D9A" w:rsidRPr="005D7FDB">
        <w:t>some diseases</w:t>
      </w:r>
      <w:r w:rsidR="00AB0B79" w:rsidRPr="005D7FDB">
        <w:t xml:space="preserve"> </w:t>
      </w:r>
      <w:r w:rsidR="00E61D9A" w:rsidRPr="005D7FDB">
        <w:t xml:space="preserve">spreading worldwide </w:t>
      </w:r>
      <w:r w:rsidR="00676A7F" w:rsidRPr="005D7FDB">
        <w:t xml:space="preserve">such as enteric </w:t>
      </w:r>
      <w:proofErr w:type="spellStart"/>
      <w:r w:rsidR="00676A7F" w:rsidRPr="005D7FDB">
        <w:t>zoonoses</w:t>
      </w:r>
      <w:proofErr w:type="spellEnd"/>
      <w:r w:rsidR="00676A7F" w:rsidRPr="005D7FDB">
        <w:t xml:space="preserve"> and </w:t>
      </w:r>
      <w:r w:rsidR="00E178E4" w:rsidRPr="005D7FDB">
        <w:t>toxoplasmosis</w:t>
      </w:r>
      <w:r w:rsidR="00676A7F" w:rsidRPr="005D7FDB">
        <w:t xml:space="preserve">. </w:t>
      </w:r>
      <w:r w:rsidR="00202731" w:rsidRPr="005D7FDB">
        <w:t xml:space="preserve">Of note, </w:t>
      </w:r>
      <w:r w:rsidR="00A54E91" w:rsidRPr="005D7FDB">
        <w:t xml:space="preserve">some regional important </w:t>
      </w:r>
      <w:proofErr w:type="spellStart"/>
      <w:r w:rsidR="00A54E91" w:rsidRPr="005D7FDB">
        <w:t>z</w:t>
      </w:r>
      <w:r w:rsidR="009B668D" w:rsidRPr="005D7FDB">
        <w:t>oonoses</w:t>
      </w:r>
      <w:proofErr w:type="spellEnd"/>
      <w:r w:rsidR="009B668D" w:rsidRPr="005D7FDB">
        <w:t xml:space="preserve"> such as human African </w:t>
      </w:r>
      <w:proofErr w:type="spellStart"/>
      <w:r w:rsidR="009B668D" w:rsidRPr="005D7FDB">
        <w:t>trypanosomiasis</w:t>
      </w:r>
      <w:proofErr w:type="spellEnd"/>
      <w:r w:rsidR="009B668D" w:rsidRPr="005D7FDB">
        <w:t xml:space="preserve"> and Chagas disease </w:t>
      </w:r>
      <w:r w:rsidR="00A54E91" w:rsidRPr="005D7FDB">
        <w:t xml:space="preserve">were not </w:t>
      </w:r>
      <w:r w:rsidR="00534BB1" w:rsidRPr="005D7FDB">
        <w:t>prioritised</w:t>
      </w:r>
      <w:r w:rsidR="00120EB6" w:rsidRPr="005D7FDB">
        <w:t xml:space="preserve"> in this study</w:t>
      </w:r>
      <w:r w:rsidR="009B668D" w:rsidRPr="005D7FDB">
        <w:t>,</w:t>
      </w:r>
      <w:r w:rsidR="00A54E91" w:rsidRPr="005D7FDB">
        <w:t xml:space="preserve"> </w:t>
      </w:r>
      <w:r w:rsidR="00534BB1" w:rsidRPr="005D7FDB">
        <w:t>as</w:t>
      </w:r>
      <w:r w:rsidR="00E923AD" w:rsidRPr="005D7FDB">
        <w:t xml:space="preserve"> they </w:t>
      </w:r>
      <w:r w:rsidR="00ED1AF7" w:rsidRPr="005D7FDB">
        <w:t>are</w:t>
      </w:r>
      <w:r w:rsidR="00A54E91" w:rsidRPr="005D7FDB">
        <w:t xml:space="preserve"> </w:t>
      </w:r>
      <w:r w:rsidR="00465B4C" w:rsidRPr="005D7FDB">
        <w:t xml:space="preserve">geographically restricted to a specific </w:t>
      </w:r>
      <w:r w:rsidR="00A54E91" w:rsidRPr="005D7FDB">
        <w:t>region</w:t>
      </w:r>
      <w:r w:rsidR="00E210FF" w:rsidRPr="005D7FDB">
        <w:t xml:space="preserve"> or </w:t>
      </w:r>
      <w:r w:rsidR="00A54E91" w:rsidRPr="005D7FDB">
        <w:t xml:space="preserve">agroecosystem </w:t>
      </w:r>
      <w:r w:rsidR="009B668D" w:rsidRPr="005D7FDB">
        <w:t>only</w:t>
      </w:r>
      <w:r w:rsidR="00465B4C" w:rsidRPr="005D7FDB">
        <w:t xml:space="preserve">. </w:t>
      </w:r>
      <w:r w:rsidR="00436472" w:rsidRPr="005D7FDB">
        <w:t xml:space="preserve">Some </w:t>
      </w:r>
      <w:proofErr w:type="spellStart"/>
      <w:r w:rsidR="00436472" w:rsidRPr="005D7FDB">
        <w:t>z</w:t>
      </w:r>
      <w:r w:rsidR="00EA1A06" w:rsidRPr="005D7FDB">
        <w:t>oonoses</w:t>
      </w:r>
      <w:proofErr w:type="spellEnd"/>
      <w:r w:rsidR="00EA1A06" w:rsidRPr="005D7FDB">
        <w:t xml:space="preserve"> </w:t>
      </w:r>
      <w:r w:rsidR="00E210FF" w:rsidRPr="005D7FDB">
        <w:t>such as</w:t>
      </w:r>
      <w:r w:rsidR="00594946" w:rsidRPr="005D7FDB">
        <w:t xml:space="preserve"> </w:t>
      </w:r>
      <w:r w:rsidR="00202731" w:rsidRPr="005D7FDB">
        <w:t>HPAI, RVF, CCHF, MERS</w:t>
      </w:r>
      <w:r w:rsidR="004223C7" w:rsidRPr="005D7FDB">
        <w:t xml:space="preserve">, </w:t>
      </w:r>
      <w:r w:rsidR="00E210FF" w:rsidRPr="005D7FDB">
        <w:t>WNF</w:t>
      </w:r>
      <w:r w:rsidR="00202731" w:rsidRPr="005D7FDB">
        <w:t xml:space="preserve"> </w:t>
      </w:r>
      <w:r w:rsidR="001E7F82" w:rsidRPr="005D7FDB">
        <w:t xml:space="preserve">and </w:t>
      </w:r>
      <w:proofErr w:type="spellStart"/>
      <w:r w:rsidR="00FB0CFC" w:rsidRPr="005D7FDB">
        <w:t>leishmaniasis</w:t>
      </w:r>
      <w:proofErr w:type="spellEnd"/>
      <w:r w:rsidR="00FB0CFC" w:rsidRPr="005D7FDB">
        <w:t xml:space="preserve"> </w:t>
      </w:r>
      <w:r w:rsidR="00ED1AF7" w:rsidRPr="005D7FDB">
        <w:t xml:space="preserve">are </w:t>
      </w:r>
      <w:r w:rsidR="00202731" w:rsidRPr="005D7FDB">
        <w:t xml:space="preserve">endemic in some </w:t>
      </w:r>
      <w:r w:rsidR="001F7BE1" w:rsidRPr="005D7FDB">
        <w:t xml:space="preserve">countries </w:t>
      </w:r>
      <w:r w:rsidR="00202731" w:rsidRPr="005D7FDB">
        <w:t xml:space="preserve">but </w:t>
      </w:r>
      <w:r w:rsidR="009A2537" w:rsidRPr="005D7FDB">
        <w:t xml:space="preserve">regarded </w:t>
      </w:r>
      <w:r w:rsidR="00202731" w:rsidRPr="005D7FDB">
        <w:t>as emerging</w:t>
      </w:r>
      <w:r w:rsidR="00056DBF" w:rsidRPr="005D7FDB">
        <w:t xml:space="preserve"> or re-emerging</w:t>
      </w:r>
      <w:r w:rsidR="00202731" w:rsidRPr="005D7FDB">
        <w:t xml:space="preserve"> diseases by </w:t>
      </w:r>
      <w:r w:rsidR="001F7BE1" w:rsidRPr="005D7FDB">
        <w:t>others</w:t>
      </w:r>
      <w:r w:rsidR="00594946" w:rsidRPr="005D7FDB">
        <w:t xml:space="preserve">, given their substantial potential of </w:t>
      </w:r>
      <w:r w:rsidR="00651E6B" w:rsidRPr="005D7FDB">
        <w:t xml:space="preserve">transboundary </w:t>
      </w:r>
      <w:r w:rsidR="00594946" w:rsidRPr="005D7FDB">
        <w:t>spread</w:t>
      </w:r>
      <w:r w:rsidR="00202731" w:rsidRPr="005D7FDB">
        <w:t xml:space="preserve">. </w:t>
      </w:r>
      <w:r w:rsidR="00133670" w:rsidRPr="005D7FDB">
        <w:t xml:space="preserve">The </w:t>
      </w:r>
      <w:proofErr w:type="spellStart"/>
      <w:r w:rsidR="00133670" w:rsidRPr="005D7FDB">
        <w:t>endemicity</w:t>
      </w:r>
      <w:proofErr w:type="spellEnd"/>
      <w:r w:rsidR="00133670" w:rsidRPr="005D7FDB">
        <w:t xml:space="preserve"> of the prioritised diseases in domestic animals </w:t>
      </w:r>
      <w:r w:rsidR="00E210FF" w:rsidRPr="005D7FDB">
        <w:t>poses a continuous risk</w:t>
      </w:r>
      <w:r w:rsidR="008B698C" w:rsidRPr="005D7FDB">
        <w:t xml:space="preserve"> </w:t>
      </w:r>
      <w:r w:rsidR="00E210FF" w:rsidRPr="005D7FDB">
        <w:t>to</w:t>
      </w:r>
      <w:r w:rsidR="008B698C" w:rsidRPr="005D7FDB">
        <w:t xml:space="preserve"> human</w:t>
      </w:r>
      <w:r w:rsidR="00133670" w:rsidRPr="005D7FDB">
        <w:t>s</w:t>
      </w:r>
      <w:r w:rsidR="00AB0B79" w:rsidRPr="005D7FDB">
        <w:t xml:space="preserve"> living in the local communities</w:t>
      </w:r>
      <w:r w:rsidR="00E210FF" w:rsidRPr="005D7FDB">
        <w:t xml:space="preserve">, </w:t>
      </w:r>
      <w:r w:rsidR="00FA32BE" w:rsidRPr="005D7FDB">
        <w:t>while</w:t>
      </w:r>
      <w:r w:rsidR="00E210FF" w:rsidRPr="005D7FDB">
        <w:t xml:space="preserve"> the public health risk tends to be lower in high-income countries due to better application of sanitary measures and access to health care</w:t>
      </w:r>
      <w:r w:rsidR="009F542A" w:rsidRPr="005D7FDB">
        <w:t xml:space="preserve">. </w:t>
      </w:r>
      <w:r w:rsidR="00F77723" w:rsidRPr="005D7FDB">
        <w:t xml:space="preserve">Although </w:t>
      </w:r>
      <w:r w:rsidR="009A2537" w:rsidRPr="005D7FDB">
        <w:t>not assessed by this study</w:t>
      </w:r>
      <w:r w:rsidR="00F77723" w:rsidRPr="005D7FDB">
        <w:t>,</w:t>
      </w:r>
      <w:r w:rsidR="00CD5B96" w:rsidRPr="005D7FDB">
        <w:t xml:space="preserve"> the severity of infection </w:t>
      </w:r>
      <w:r w:rsidR="001C0000" w:rsidRPr="005D7FDB">
        <w:t xml:space="preserve">in humans </w:t>
      </w:r>
      <w:r w:rsidR="00CD5B96" w:rsidRPr="005D7FDB">
        <w:t>is</w:t>
      </w:r>
      <w:r w:rsidR="00F77723" w:rsidRPr="005D7FDB">
        <w:t xml:space="preserve"> also</w:t>
      </w:r>
      <w:r w:rsidR="00CD5B96" w:rsidRPr="005D7FDB">
        <w:t xml:space="preserve"> relevant when judging the overall </w:t>
      </w:r>
      <w:r w:rsidR="00D65693" w:rsidRPr="005D7FDB">
        <w:t xml:space="preserve">risk </w:t>
      </w:r>
      <w:r w:rsidR="00CD5B96" w:rsidRPr="005D7FDB">
        <w:t xml:space="preserve">of a </w:t>
      </w:r>
      <w:r w:rsidR="001C0000" w:rsidRPr="005D7FDB">
        <w:t xml:space="preserve">zoonotic </w:t>
      </w:r>
      <w:r w:rsidR="00CD5B96" w:rsidRPr="005D7FDB">
        <w:t xml:space="preserve">pathogen. </w:t>
      </w:r>
      <w:r w:rsidR="009F542A" w:rsidRPr="005D7FDB">
        <w:t xml:space="preserve">For example, </w:t>
      </w:r>
      <w:r w:rsidR="008847B2" w:rsidRPr="005D7FDB">
        <w:t>although human infection</w:t>
      </w:r>
      <w:r w:rsidR="002C75C7" w:rsidRPr="005D7FDB">
        <w:t>s</w:t>
      </w:r>
      <w:r w:rsidR="008847B2" w:rsidRPr="005D7FDB">
        <w:t xml:space="preserve"> caused by </w:t>
      </w:r>
      <w:proofErr w:type="spellStart"/>
      <w:r w:rsidR="008847B2" w:rsidRPr="005D7FDB">
        <w:t>Nipah</w:t>
      </w:r>
      <w:proofErr w:type="spellEnd"/>
      <w:r w:rsidR="008847B2" w:rsidRPr="005D7FDB">
        <w:t xml:space="preserve"> virus are rare, the case fatality rate can </w:t>
      </w:r>
      <w:r w:rsidR="00ED0FFE" w:rsidRPr="005D7FDB">
        <w:t>exceed 70%</w:t>
      </w:r>
      <w:r w:rsidR="008847B2" w:rsidRPr="005D7FDB">
        <w:t xml:space="preserve">, and thus </w:t>
      </w:r>
      <w:r w:rsidR="002C75C7" w:rsidRPr="005D7FDB">
        <w:t>the disease</w:t>
      </w:r>
      <w:r w:rsidR="00295602" w:rsidRPr="005D7FDB">
        <w:t xml:space="preserve"> </w:t>
      </w:r>
      <w:r w:rsidR="008847B2" w:rsidRPr="005D7FDB">
        <w:t xml:space="preserve">is considered as a priority in Bangladesh where </w:t>
      </w:r>
      <w:r w:rsidR="008F4C72" w:rsidRPr="005D7FDB">
        <w:t xml:space="preserve">human infections </w:t>
      </w:r>
      <w:r w:rsidR="00E266B6" w:rsidRPr="005D7FDB">
        <w:t xml:space="preserve">have been </w:t>
      </w:r>
      <w:r w:rsidR="008F4C72" w:rsidRPr="005D7FDB">
        <w:t>reported</w:t>
      </w:r>
      <w:r w:rsidR="008847B2" w:rsidRPr="005D7FDB">
        <w:t xml:space="preserve"> </w:t>
      </w:r>
      <w:r w:rsidR="008847B2" w:rsidRPr="005D7FDB">
        <w:fldChar w:fldCharType="begin"/>
      </w:r>
      <w:r w:rsidR="0077204C" w:rsidRPr="005D7FDB">
        <w:instrText xml:space="preserve"> ADDIN EN.CITE &lt;EndNote&gt;&lt;Cite&gt;&lt;Author&gt;Rahman&lt;/Author&gt;&lt;Year&gt;2012&lt;/Year&gt;&lt;RecNum&gt;1211&lt;/RecNum&gt;&lt;DisplayText&gt;[30,31]&lt;/DisplayText&gt;&lt;record&gt;&lt;rec-number&gt;1211&lt;/rec-number&gt;&lt;foreign-keys&gt;&lt;key app="EN" db-id="dx99ex5t792wv5e9ts7pvxz2sazzfp00ea5r"&gt;1211&lt;/key&gt;&lt;/foreign-keys&gt;&lt;ref-type name="Journal Article"&gt;17&lt;/ref-type&gt;&lt;contributors&gt;&lt;authors&gt;&lt;author&gt;Rahman, M.&lt;/author&gt;&lt;author&gt;Chakraborty, A.&lt;/author&gt;&lt;/authors&gt;&lt;/contributors&gt;&lt;auth-address&gt;Institute of Epidemiology, Disease Control and Research, Mohakhali, Dhaka-1212, Bangladesh.&lt;/auth-address&gt;&lt;titles&gt;&lt;title&gt;Nipah virus outbreaks in Bangladesh: a deadly infectious disease&lt;/title&gt;&lt;secondary-title&gt;WHO South East Asia J Public Health&lt;/secondary-title&gt;&lt;alt-title&gt;WHO South-East Asia journal of public health&lt;/alt-title&gt;&lt;/titles&gt;&lt;periodical&gt;&lt;full-title&gt;WHO South East Asia J Public Health&lt;/full-title&gt;&lt;abbr-1&gt;WHO South-East Asia journal of public health&lt;/abbr-1&gt;&lt;/periodical&gt;&lt;alt-periodical&gt;&lt;full-title&gt;WHO South East Asia J Public Health&lt;/full-title&gt;&lt;abbr-1&gt;WHO South-East Asia journal of public health&lt;/abbr-1&gt;&lt;/alt-periodical&gt;&lt;pages&gt;208-212&lt;/pages&gt;&lt;volume&gt;1&lt;/volume&gt;&lt;number&gt;2&lt;/number&gt;&lt;dates&gt;&lt;year&gt;2012&lt;/year&gt;&lt;pub-dates&gt;&lt;date&gt;Apr-Jun&lt;/date&gt;&lt;/pub-dates&gt;&lt;/dates&gt;&lt;isbn&gt;2304-5272 (Electronic)&amp;#xD;2224-3151 (Linking)&lt;/isbn&gt;&lt;accession-num&gt;28612796&lt;/accession-num&gt;&lt;urls&gt;&lt;related-urls&gt;&lt;url&gt;http://www.ncbi.nlm.nih.gov/pubmed/28612796&lt;/url&gt;&lt;/related-urls&gt;&lt;/urls&gt;&lt;electronic-resource-num&gt;10.4103/2224-3151.206933&lt;/electronic-resource-num&gt;&lt;/record&gt;&lt;/Cite&gt;&lt;Cite&gt;&lt;Year&gt;2017&lt;/Year&gt;&lt;RecNum&gt;1214&lt;/RecNum&gt;&lt;record&gt;&lt;rec-number&gt;1214&lt;/rec-number&gt;&lt;foreign-keys&gt;&lt;key app="EN" db-id="dx99ex5t792wv5e9ts7pvxz2sazzfp00ea5r"&gt;1214&lt;/key&gt;&lt;/foreign-keys&gt;&lt;ref-type name="Report"&gt;27&lt;/ref-type&gt;&lt;contributors&gt;&lt;authors&gt;&lt;author&gt;CDC&lt;/author&gt;&lt;/authors&gt;&lt;/contributors&gt;&lt;titles&gt;&lt;title&gt;One Health Zoonotic Disease Prioritization for Multisectoral Engagement in Bangladesh&lt;/title&gt;&lt;/titles&gt;&lt;dates&gt;&lt;year&gt;2017&lt;/year&gt;&lt;/dates&gt;&lt;urls&gt;&lt;related-urls&gt;&lt;url&gt;https://www.cdc.gov/onehealth/pdfs/bangladesh-508.pdf&lt;/url&gt;&lt;/related-urls&gt;&lt;/urls&gt;&lt;/record&gt;&lt;/Cite&gt;&lt;/EndNote&gt;</w:instrText>
      </w:r>
      <w:r w:rsidR="008847B2" w:rsidRPr="005D7FDB">
        <w:fldChar w:fldCharType="separate"/>
      </w:r>
      <w:r w:rsidR="0077204C" w:rsidRPr="005D7FDB">
        <w:rPr>
          <w:noProof/>
        </w:rPr>
        <w:t>[</w:t>
      </w:r>
      <w:hyperlink w:anchor="_ENREF_30" w:tooltip="Rahman, 2012 #1211" w:history="1">
        <w:r w:rsidR="0077204C" w:rsidRPr="005D7FDB">
          <w:rPr>
            <w:noProof/>
          </w:rPr>
          <w:t>30</w:t>
        </w:r>
      </w:hyperlink>
      <w:r w:rsidR="0077204C" w:rsidRPr="005D7FDB">
        <w:rPr>
          <w:noProof/>
        </w:rPr>
        <w:t>,</w:t>
      </w:r>
      <w:hyperlink w:anchor="_ENREF_31" w:tooltip="CDC, 2017 #1214" w:history="1">
        <w:r w:rsidR="0077204C" w:rsidRPr="005D7FDB">
          <w:rPr>
            <w:noProof/>
          </w:rPr>
          <w:t>31</w:t>
        </w:r>
      </w:hyperlink>
      <w:r w:rsidR="0077204C" w:rsidRPr="005D7FDB">
        <w:rPr>
          <w:noProof/>
        </w:rPr>
        <w:t>]</w:t>
      </w:r>
      <w:r w:rsidR="008847B2" w:rsidRPr="005D7FDB">
        <w:fldChar w:fldCharType="end"/>
      </w:r>
      <w:r w:rsidR="008847B2" w:rsidRPr="005D7FDB">
        <w:t>.</w:t>
      </w:r>
      <w:r w:rsidR="00295602" w:rsidRPr="005D7FDB">
        <w:t xml:space="preserve"> </w:t>
      </w:r>
    </w:p>
    <w:p w14:paraId="51758F41" w14:textId="77777777" w:rsidR="000900A0" w:rsidRPr="005D7FDB" w:rsidRDefault="000900A0" w:rsidP="00F552D3">
      <w:pPr>
        <w:spacing w:line="480" w:lineRule="auto"/>
        <w:jc w:val="both"/>
      </w:pPr>
    </w:p>
    <w:p w14:paraId="57B95A31" w14:textId="7B922E76" w:rsidR="005B7C04" w:rsidRPr="005D7FDB" w:rsidRDefault="00126B05" w:rsidP="000C1F4C">
      <w:pPr>
        <w:spacing w:line="480" w:lineRule="auto"/>
        <w:jc w:val="both"/>
      </w:pPr>
      <w:r w:rsidRPr="005D7FDB">
        <w:t xml:space="preserve">An important finding </w:t>
      </w:r>
      <w:r w:rsidR="005278B5" w:rsidRPr="005D7FDB">
        <w:t>but</w:t>
      </w:r>
      <w:r w:rsidRPr="005D7FDB">
        <w:t xml:space="preserve"> also</w:t>
      </w:r>
      <w:r w:rsidR="00B577E9" w:rsidRPr="005D7FDB">
        <w:t xml:space="preserve"> a</w:t>
      </w:r>
      <w:r w:rsidRPr="005D7FDB">
        <w:t xml:space="preserve"> challenge of this study </w:t>
      </w:r>
      <w:r w:rsidR="00F552D3" w:rsidRPr="005D7FDB">
        <w:t>was the significant data gaps that exist</w:t>
      </w:r>
      <w:r w:rsidR="00F552D3" w:rsidRPr="005D7FDB">
        <w:rPr>
          <w:szCs w:val="24"/>
        </w:rPr>
        <w:t xml:space="preserve"> for the f</w:t>
      </w:r>
      <w:r w:rsidRPr="005D7FDB">
        <w:rPr>
          <w:szCs w:val="24"/>
        </w:rPr>
        <w:t xml:space="preserve">requency and adverse impacts of most </w:t>
      </w:r>
      <w:proofErr w:type="spellStart"/>
      <w:r w:rsidRPr="005D7FDB">
        <w:rPr>
          <w:szCs w:val="24"/>
        </w:rPr>
        <w:t>zoonoses</w:t>
      </w:r>
      <w:proofErr w:type="spellEnd"/>
      <w:r w:rsidRPr="005D7FDB">
        <w:rPr>
          <w:szCs w:val="24"/>
        </w:rPr>
        <w:t xml:space="preserve"> in both humans and animals</w:t>
      </w:r>
      <w:r w:rsidR="00F552D3" w:rsidRPr="005D7FDB">
        <w:t>.</w:t>
      </w:r>
      <w:r w:rsidR="00F552D3" w:rsidRPr="005D7FDB">
        <w:rPr>
          <w:szCs w:val="24"/>
        </w:rPr>
        <w:t xml:space="preserve"> Many </w:t>
      </w:r>
      <w:r w:rsidR="00E142E2" w:rsidRPr="005D7FDB">
        <w:rPr>
          <w:szCs w:val="24"/>
        </w:rPr>
        <w:t xml:space="preserve">endemic </w:t>
      </w:r>
      <w:proofErr w:type="spellStart"/>
      <w:r w:rsidR="00F552D3" w:rsidRPr="005D7FDB">
        <w:rPr>
          <w:szCs w:val="24"/>
        </w:rPr>
        <w:t>zoonoses</w:t>
      </w:r>
      <w:proofErr w:type="spellEnd"/>
      <w:r w:rsidR="00F552D3" w:rsidRPr="005D7FDB">
        <w:rPr>
          <w:szCs w:val="24"/>
        </w:rPr>
        <w:t xml:space="preserve"> are not notifiable </w:t>
      </w:r>
      <w:r w:rsidR="00B577E9" w:rsidRPr="005D7FDB">
        <w:rPr>
          <w:szCs w:val="24"/>
        </w:rPr>
        <w:t>and as a result</w:t>
      </w:r>
      <w:r w:rsidR="00F552D3" w:rsidRPr="005D7FDB">
        <w:rPr>
          <w:szCs w:val="24"/>
        </w:rPr>
        <w:t xml:space="preserve"> not recorded in official statistics. </w:t>
      </w:r>
      <w:r w:rsidR="001D2570" w:rsidRPr="005D7FDB">
        <w:rPr>
          <w:szCs w:val="24"/>
        </w:rPr>
        <w:t xml:space="preserve">Even for a notifiable disease such as rabies, </w:t>
      </w:r>
      <w:r w:rsidR="00DF07E8" w:rsidRPr="005D7FDB">
        <w:rPr>
          <w:szCs w:val="24"/>
        </w:rPr>
        <w:t xml:space="preserve">both human and animal cases </w:t>
      </w:r>
      <w:r w:rsidR="005B3B1D" w:rsidRPr="005D7FDB">
        <w:rPr>
          <w:szCs w:val="24"/>
        </w:rPr>
        <w:t xml:space="preserve">are </w:t>
      </w:r>
      <w:r w:rsidR="00E302D2" w:rsidRPr="005D7FDB">
        <w:rPr>
          <w:szCs w:val="24"/>
        </w:rPr>
        <w:t>considerably</w:t>
      </w:r>
      <w:r w:rsidR="005B3B1D" w:rsidRPr="005D7FDB">
        <w:rPr>
          <w:szCs w:val="24"/>
        </w:rPr>
        <w:t xml:space="preserve"> underreported</w:t>
      </w:r>
      <w:r w:rsidR="00DF07E8" w:rsidRPr="005D7FDB">
        <w:rPr>
          <w:szCs w:val="24"/>
        </w:rPr>
        <w:t xml:space="preserve"> in endemic countries</w:t>
      </w:r>
      <w:r w:rsidR="00EF231E" w:rsidRPr="005D7FDB">
        <w:rPr>
          <w:szCs w:val="24"/>
        </w:rPr>
        <w:t xml:space="preserve">, and the </w:t>
      </w:r>
      <w:r w:rsidR="00022F20" w:rsidRPr="005D7FDB">
        <w:rPr>
          <w:szCs w:val="24"/>
        </w:rPr>
        <w:lastRenderedPageBreak/>
        <w:t>global burden of</w:t>
      </w:r>
      <w:r w:rsidR="00EF231E" w:rsidRPr="005D7FDB">
        <w:rPr>
          <w:szCs w:val="24"/>
        </w:rPr>
        <w:t xml:space="preserve"> canine rabies </w:t>
      </w:r>
      <w:r w:rsidR="00372A09" w:rsidRPr="005D7FDB">
        <w:rPr>
          <w:szCs w:val="24"/>
        </w:rPr>
        <w:t>could only be</w:t>
      </w:r>
      <w:r w:rsidR="00EF231E" w:rsidRPr="005D7FDB">
        <w:rPr>
          <w:szCs w:val="24"/>
        </w:rPr>
        <w:t xml:space="preserve"> estimated through modelling studies</w:t>
      </w:r>
      <w:r w:rsidR="00DF07E8" w:rsidRPr="005D7FDB">
        <w:rPr>
          <w:szCs w:val="24"/>
        </w:rPr>
        <w:t xml:space="preserve"> </w:t>
      </w:r>
      <w:r w:rsidR="007950AF" w:rsidRPr="005D7FDB">
        <w:rPr>
          <w:szCs w:val="24"/>
        </w:rPr>
        <w:fldChar w:fldCharType="begin">
          <w:fldData xml:space="preserve">PEVuZE5vdGU+PENpdGU+PEF1dGhvcj5UYXlsb3I8L0F1dGhvcj48WWVhcj4yMDE3PC9ZZWFyPjxS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</w:fldData>
        </w:fldChar>
      </w:r>
      <w:r w:rsidR="0077204C" w:rsidRPr="005D7FDB">
        <w:rPr>
          <w:szCs w:val="24"/>
        </w:rPr>
        <w:instrText xml:space="preserve"> ADDIN EN.CITE </w:instrText>
      </w:r>
      <w:r w:rsidR="0077204C" w:rsidRPr="005D7FDB">
        <w:rPr>
          <w:szCs w:val="24"/>
        </w:rPr>
        <w:fldChar w:fldCharType="begin">
          <w:fldData xml:space="preserve">PEVuZE5vdGU+PENpdGU+PEF1dGhvcj5UYXlsb3I8L0F1dGhvcj48WWVhcj4yMDE3PC9ZZWFyPjxS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</w:fldData>
        </w:fldChar>
      </w:r>
      <w:r w:rsidR="0077204C" w:rsidRPr="005D7FDB">
        <w:rPr>
          <w:szCs w:val="24"/>
        </w:rPr>
        <w:instrText xml:space="preserve"> ADDIN EN.CITE.DATA </w:instrText>
      </w:r>
      <w:r w:rsidR="0077204C" w:rsidRPr="005D7FDB">
        <w:rPr>
          <w:szCs w:val="24"/>
        </w:rPr>
      </w:r>
      <w:r w:rsidR="0077204C" w:rsidRPr="005D7FDB">
        <w:rPr>
          <w:szCs w:val="24"/>
        </w:rPr>
        <w:fldChar w:fldCharType="end"/>
      </w:r>
      <w:r w:rsidR="007950AF" w:rsidRPr="005D7FDB">
        <w:rPr>
          <w:szCs w:val="24"/>
        </w:rPr>
      </w:r>
      <w:r w:rsidR="007950AF" w:rsidRPr="005D7FDB">
        <w:rPr>
          <w:szCs w:val="24"/>
        </w:rPr>
        <w:fldChar w:fldCharType="separate"/>
      </w:r>
      <w:r w:rsidR="0077204C" w:rsidRPr="005D7FDB">
        <w:rPr>
          <w:noProof/>
          <w:szCs w:val="24"/>
        </w:rPr>
        <w:t>[</w:t>
      </w:r>
      <w:hyperlink w:anchor="_ENREF_32" w:tooltip="Taylor, 2017 #1277" w:history="1">
        <w:r w:rsidR="0077204C" w:rsidRPr="005D7FDB">
          <w:rPr>
            <w:noProof/>
            <w:szCs w:val="24"/>
          </w:rPr>
          <w:t>32</w:t>
        </w:r>
      </w:hyperlink>
      <w:r w:rsidR="0077204C" w:rsidRPr="005D7FDB">
        <w:rPr>
          <w:noProof/>
          <w:szCs w:val="24"/>
        </w:rPr>
        <w:t>]</w:t>
      </w:r>
      <w:r w:rsidR="007950AF" w:rsidRPr="005D7FDB">
        <w:rPr>
          <w:szCs w:val="24"/>
        </w:rPr>
        <w:fldChar w:fldCharType="end"/>
      </w:r>
      <w:r w:rsidR="007950AF" w:rsidRPr="005D7FDB">
        <w:rPr>
          <w:szCs w:val="24"/>
        </w:rPr>
        <w:t xml:space="preserve">. </w:t>
      </w:r>
      <w:r w:rsidR="00B43D2B" w:rsidRPr="005D7FDB">
        <w:rPr>
          <w:szCs w:val="24"/>
        </w:rPr>
        <w:t>In another example</w:t>
      </w:r>
      <w:r w:rsidR="0094603C" w:rsidRPr="005D7FDB">
        <w:rPr>
          <w:szCs w:val="24"/>
        </w:rPr>
        <w:t>,</w:t>
      </w:r>
      <w:r w:rsidR="00B43D2B" w:rsidRPr="005D7FDB">
        <w:rPr>
          <w:szCs w:val="24"/>
        </w:rPr>
        <w:t xml:space="preserve"> b</w:t>
      </w:r>
      <w:r w:rsidR="00F552D3" w:rsidRPr="005D7FDB">
        <w:rPr>
          <w:szCs w:val="24"/>
        </w:rPr>
        <w:t xml:space="preserve">rucellosis is assumed to be one of the most widespread </w:t>
      </w:r>
      <w:proofErr w:type="spellStart"/>
      <w:r w:rsidR="00F552D3" w:rsidRPr="005D7FDB">
        <w:rPr>
          <w:szCs w:val="24"/>
        </w:rPr>
        <w:t>zoonoses</w:t>
      </w:r>
      <w:proofErr w:type="spellEnd"/>
      <w:r w:rsidR="00F552D3" w:rsidRPr="005D7FDB">
        <w:rPr>
          <w:szCs w:val="24"/>
        </w:rPr>
        <w:t xml:space="preserve"> in the world</w:t>
      </w:r>
      <w:r w:rsidR="0094603C" w:rsidRPr="005D7FDB">
        <w:rPr>
          <w:szCs w:val="24"/>
        </w:rPr>
        <w:t>. Yet</w:t>
      </w:r>
      <w:r w:rsidR="00120EB6" w:rsidRPr="005D7FDB">
        <w:rPr>
          <w:szCs w:val="24"/>
        </w:rPr>
        <w:t>,</w:t>
      </w:r>
      <w:r w:rsidR="00F552D3" w:rsidRPr="005D7FDB">
        <w:rPr>
          <w:szCs w:val="24"/>
        </w:rPr>
        <w:t xml:space="preserve"> two WHO</w:t>
      </w:r>
      <w:r w:rsidR="005613EA" w:rsidRPr="005D7FDB">
        <w:rPr>
          <w:szCs w:val="24"/>
        </w:rPr>
        <w:t>-</w:t>
      </w:r>
      <w:r w:rsidR="00F552D3" w:rsidRPr="005D7FDB">
        <w:rPr>
          <w:szCs w:val="24"/>
        </w:rPr>
        <w:t xml:space="preserve">commissioned studies published in 2012 concluded that it was not possible to accurately determine the global frequency of human brucellosis due to significant data gaps </w:t>
      </w:r>
      <w:r w:rsidR="00F552D3" w:rsidRPr="005D7FDB">
        <w:rPr>
          <w:szCs w:val="24"/>
        </w:rPr>
        <w:fldChar w:fldCharType="begin">
          <w:fldData xml:space="preserve">PEVuZE5vdGU+PENpdGU+PEF1dGhvcj5EZWFuPC9BdXRob3I+PFllYXI+MjAxMjwvWWVhcj48UmVj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E9TIE5lZ2xlY3RlZCBUcm9waWNhbCBEaXNl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</w:fldData>
        </w:fldChar>
      </w:r>
      <w:r w:rsidR="0077204C" w:rsidRPr="005D7FDB">
        <w:rPr>
          <w:szCs w:val="24"/>
        </w:rPr>
        <w:instrText xml:space="preserve"> ADDIN EN.CITE </w:instrText>
      </w:r>
      <w:r w:rsidR="0077204C" w:rsidRPr="005D7FDB">
        <w:rPr>
          <w:szCs w:val="24"/>
        </w:rPr>
        <w:fldChar w:fldCharType="begin">
          <w:fldData xml:space="preserve">PEVuZE5vdGU+PENpdGU+PEF1dGhvcj5EZWFuPC9BdXRob3I+PFllYXI+MjAxMjwvWWVhcj48UmVj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E9TIE5lZ2xlY3RlZCBUcm9waWNhbCBEaXNl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</w:fldData>
        </w:fldChar>
      </w:r>
      <w:r w:rsidR="0077204C" w:rsidRPr="005D7FDB">
        <w:rPr>
          <w:szCs w:val="24"/>
        </w:rPr>
        <w:instrText xml:space="preserve"> ADDIN EN.CITE.DATA </w:instrText>
      </w:r>
      <w:r w:rsidR="0077204C" w:rsidRPr="005D7FDB">
        <w:rPr>
          <w:szCs w:val="24"/>
        </w:rPr>
      </w:r>
      <w:r w:rsidR="0077204C" w:rsidRPr="005D7FDB">
        <w:rPr>
          <w:szCs w:val="24"/>
        </w:rPr>
        <w:fldChar w:fldCharType="end"/>
      </w:r>
      <w:r w:rsidR="00F552D3" w:rsidRPr="005D7FDB">
        <w:rPr>
          <w:szCs w:val="24"/>
        </w:rPr>
      </w:r>
      <w:r w:rsidR="00F552D3" w:rsidRPr="005D7FDB">
        <w:rPr>
          <w:szCs w:val="24"/>
        </w:rPr>
        <w:fldChar w:fldCharType="separate"/>
      </w:r>
      <w:r w:rsidR="0077204C" w:rsidRPr="005D7FDB">
        <w:rPr>
          <w:noProof/>
          <w:szCs w:val="24"/>
        </w:rPr>
        <w:t>[</w:t>
      </w:r>
      <w:hyperlink w:anchor="_ENREF_33" w:tooltip="Dean, 2012 #1118" w:history="1">
        <w:r w:rsidR="0077204C" w:rsidRPr="005D7FDB">
          <w:rPr>
            <w:noProof/>
            <w:szCs w:val="24"/>
          </w:rPr>
          <w:t>33</w:t>
        </w:r>
      </w:hyperlink>
      <w:r w:rsidR="0077204C" w:rsidRPr="005D7FDB">
        <w:rPr>
          <w:noProof/>
          <w:szCs w:val="24"/>
        </w:rPr>
        <w:t>,</w:t>
      </w:r>
      <w:hyperlink w:anchor="_ENREF_34" w:tooltip="Dean, 2012 #1122" w:history="1">
        <w:r w:rsidR="0077204C" w:rsidRPr="005D7FDB">
          <w:rPr>
            <w:noProof/>
            <w:szCs w:val="24"/>
          </w:rPr>
          <w:t>34</w:t>
        </w:r>
      </w:hyperlink>
      <w:r w:rsidR="0077204C" w:rsidRPr="005D7FDB">
        <w:rPr>
          <w:noProof/>
          <w:szCs w:val="24"/>
        </w:rPr>
        <w:t>]</w:t>
      </w:r>
      <w:r w:rsidR="00F552D3" w:rsidRPr="005D7FDB">
        <w:rPr>
          <w:szCs w:val="24"/>
        </w:rPr>
        <w:fldChar w:fldCharType="end"/>
      </w:r>
      <w:r w:rsidR="00F552D3" w:rsidRPr="005D7FDB">
        <w:rPr>
          <w:szCs w:val="24"/>
        </w:rPr>
        <w:t xml:space="preserve">. Likewise, studies of brucellosis in ruminants showed that the predicted annual cases based on </w:t>
      </w:r>
      <w:proofErr w:type="spellStart"/>
      <w:r w:rsidR="00F552D3" w:rsidRPr="005D7FDB">
        <w:rPr>
          <w:szCs w:val="24"/>
        </w:rPr>
        <w:t>seroprevalence</w:t>
      </w:r>
      <w:proofErr w:type="spellEnd"/>
      <w:r w:rsidR="00F552D3" w:rsidRPr="005D7FDB">
        <w:rPr>
          <w:szCs w:val="24"/>
        </w:rPr>
        <w:t xml:space="preserve"> studies may be 10</w:t>
      </w:r>
      <w:r w:rsidR="00F552D3" w:rsidRPr="005D7FDB">
        <w:rPr>
          <w:szCs w:val="24"/>
          <w:vertAlign w:val="superscript"/>
        </w:rPr>
        <w:t>3</w:t>
      </w:r>
      <w:r w:rsidR="00F552D3" w:rsidRPr="005D7FDB">
        <w:rPr>
          <w:szCs w:val="24"/>
        </w:rPr>
        <w:t xml:space="preserve"> -10</w:t>
      </w:r>
      <w:r w:rsidR="00F552D3" w:rsidRPr="005D7FDB">
        <w:rPr>
          <w:szCs w:val="24"/>
          <w:vertAlign w:val="superscript"/>
        </w:rPr>
        <w:t>6</w:t>
      </w:r>
      <w:r w:rsidR="00F552D3" w:rsidRPr="005D7FDB">
        <w:rPr>
          <w:szCs w:val="24"/>
        </w:rPr>
        <w:t xml:space="preserve"> times higher than the numbers reported to WOAH </w:t>
      </w:r>
      <w:r w:rsidR="00F552D3" w:rsidRPr="005D7FDB">
        <w:rPr>
          <w:szCs w:val="24"/>
        </w:rPr>
        <w:fldChar w:fldCharType="begin"/>
      </w:r>
      <w:r w:rsidR="000234B3" w:rsidRPr="005D7FDB">
        <w:rPr>
          <w:szCs w:val="24"/>
        </w:rPr>
        <w:instrText xml:space="preserve"> ADDIN EN.CITE &lt;EndNote&gt;&lt;Cite&gt;&lt;Author&gt;Grace&lt;/Author&gt;&lt;Year&gt;2012&lt;/Year&gt;&lt;RecNum&gt;770&lt;/RecNum&gt;&lt;DisplayText&gt;[11]&lt;/DisplayText&gt;&lt;record&gt;&lt;rec-number&gt;770&lt;/rec-number&gt;&lt;foreign-keys&gt;&lt;key app="EN" db-id="dx99ex5t792wv5e9ts7pvxz2sazzfp00ea5r"&gt;770&lt;/key&gt;&lt;/foreign-keys&gt;&lt;ref-type name="Report"&gt;27&lt;/ref-type&gt;&lt;contributors&gt;&lt;authors&gt;&lt;author&gt;Grace, Delia&lt;/author&gt;&lt;author&gt;Mutua, Florence&lt;/author&gt;&lt;author&gt;Ochungo, Pamela&lt;/author&gt;&lt;author&gt;Kruska, RL&lt;/author&gt;&lt;author&gt;Jones, Kate&lt;/author&gt;&lt;author&gt;Brierley, Liam&lt;/author&gt;&lt;author&gt;Lapar, Ma&lt;/author&gt;&lt;author&gt;Said, Mohammed Yahya&lt;/author&gt;&lt;author&gt;Herrero, Mario T&lt;/author&gt;&lt;author&gt;Phuc, PM&lt;/author&gt;&lt;/authors&gt;&lt;/contributors&gt;&lt;titles&gt;&lt;title&gt;Mapping of poverty and likely zoonoses hotspots&lt;/title&gt;&lt;/titles&gt;&lt;dates&gt;&lt;year&gt;2012&lt;/year&gt;&lt;/dates&gt;&lt;urls&gt;&lt;related-urls&gt;&lt;url&gt;https://cgspace.cgiar.org/bitstream/handle/10568/21161/ZooMap_July2012_final.pdf&lt;/url&gt;&lt;/related-urls&gt;&lt;/urls&gt;&lt;/record&gt;&lt;/Cite&gt;&lt;/EndNote&gt;</w:instrText>
      </w:r>
      <w:r w:rsidR="00F552D3" w:rsidRPr="005D7FDB">
        <w:rPr>
          <w:szCs w:val="24"/>
        </w:rPr>
        <w:fldChar w:fldCharType="separate"/>
      </w:r>
      <w:r w:rsidR="000234B3" w:rsidRPr="005D7FDB">
        <w:rPr>
          <w:noProof/>
          <w:szCs w:val="24"/>
        </w:rPr>
        <w:t>[</w:t>
      </w:r>
      <w:hyperlink w:anchor="_ENREF_11" w:tooltip="Grace, 2012 #770" w:history="1">
        <w:r w:rsidR="0077204C" w:rsidRPr="005D7FDB">
          <w:rPr>
            <w:noProof/>
            <w:szCs w:val="24"/>
          </w:rPr>
          <w:t>11</w:t>
        </w:r>
      </w:hyperlink>
      <w:r w:rsidR="000234B3" w:rsidRPr="005D7FDB">
        <w:rPr>
          <w:noProof/>
          <w:szCs w:val="24"/>
        </w:rPr>
        <w:t>]</w:t>
      </w:r>
      <w:r w:rsidR="00F552D3" w:rsidRPr="005D7FDB">
        <w:rPr>
          <w:szCs w:val="24"/>
        </w:rPr>
        <w:fldChar w:fldCharType="end"/>
      </w:r>
      <w:r w:rsidR="00F552D3" w:rsidRPr="005D7FDB">
        <w:rPr>
          <w:szCs w:val="24"/>
        </w:rPr>
        <w:t>. This data scarcity</w:t>
      </w:r>
      <w:r w:rsidR="00F552D3" w:rsidRPr="005D7FDB" w:rsidDel="00EB2557">
        <w:t xml:space="preserve"> </w:t>
      </w:r>
      <w:r w:rsidR="00F552D3" w:rsidRPr="005D7FDB">
        <w:t xml:space="preserve">largely precludes disease prioritisation based on ‘hard’ figures of the disease frequency as we initially attempted. </w:t>
      </w:r>
      <w:r w:rsidR="005E1DDF" w:rsidRPr="005D7FDB">
        <w:t>Similarly</w:t>
      </w:r>
      <w:r w:rsidR="002178E8" w:rsidRPr="005D7FDB">
        <w:t>, w</w:t>
      </w:r>
      <w:r w:rsidR="007B5638" w:rsidRPr="005D7FDB">
        <w:t xml:space="preserve">e </w:t>
      </w:r>
      <w:r w:rsidR="00B33DA0" w:rsidRPr="005D7FDB">
        <w:t xml:space="preserve">did not include </w:t>
      </w:r>
      <w:r w:rsidR="002178E8" w:rsidRPr="005D7FDB">
        <w:t>disease impact evaluations</w:t>
      </w:r>
      <w:r w:rsidR="005E1E2E" w:rsidRPr="005D7FDB">
        <w:t xml:space="preserve"> </w:t>
      </w:r>
      <w:r w:rsidR="00B33DA0" w:rsidRPr="005D7FDB">
        <w:t xml:space="preserve">as </w:t>
      </w:r>
      <w:r w:rsidR="007B5638" w:rsidRPr="005D7FDB">
        <w:t xml:space="preserve">the one conducted by ILRI, given </w:t>
      </w:r>
      <w:r w:rsidR="00B33DA0" w:rsidRPr="005D7FDB">
        <w:t xml:space="preserve">this could have strongly biased the results towards diseases for which such data exist, often because they are of importance in settings where resources have been made available for their study. </w:t>
      </w:r>
      <w:r w:rsidR="007B5638" w:rsidRPr="005D7FDB">
        <w:t>Ultimately</w:t>
      </w:r>
      <w:r w:rsidR="00F552D3" w:rsidRPr="005D7FDB">
        <w:t xml:space="preserve">, </w:t>
      </w:r>
      <w:r w:rsidR="003B4CDA" w:rsidRPr="005D7FDB">
        <w:t xml:space="preserve">we </w:t>
      </w:r>
      <w:r w:rsidR="005D43C3" w:rsidRPr="005D7FDB">
        <w:t>applied</w:t>
      </w:r>
      <w:r w:rsidR="003B4CDA" w:rsidRPr="005D7FDB">
        <w:t xml:space="preserve"> a qualitative </w:t>
      </w:r>
      <w:r w:rsidR="005D43C3" w:rsidRPr="005D7FDB">
        <w:t xml:space="preserve">prioritisation </w:t>
      </w:r>
      <w:r w:rsidR="003B4CDA" w:rsidRPr="005D7FDB">
        <w:t>approach, which is usually preferred to quantitative methods when evidence is highly scarce</w:t>
      </w:r>
      <w:r w:rsidR="00A234E2" w:rsidRPr="005D7FDB">
        <w:t xml:space="preserve"> or of </w:t>
      </w:r>
      <w:r w:rsidR="003D5A33" w:rsidRPr="005D7FDB">
        <w:t>high uncertainty</w:t>
      </w:r>
      <w:r w:rsidR="003B4CDA" w:rsidRPr="005D7FDB">
        <w:t xml:space="preserve"> </w:t>
      </w:r>
      <w:r w:rsidR="003B4CDA" w:rsidRPr="005D7FDB">
        <w:fldChar w:fldCharType="begin"/>
      </w:r>
      <w:r w:rsidR="0077204C" w:rsidRPr="005D7FDB">
        <w:instrText xml:space="preserve"> ADDIN EN.CITE &lt;EndNote&gt;&lt;Cite&gt;&lt;Author&gt;O&amp;apos;Brien&lt;/Author&gt;&lt;Year&gt;2016&lt;/Year&gt;&lt;RecNum&gt;1115&lt;/RecNum&gt;&lt;DisplayText&gt;[35]&lt;/DisplayText&gt;&lt;record&gt;&lt;rec-number&gt;1115&lt;/rec-number&gt;&lt;foreign-keys&gt;&lt;key app="EN" db-id="dx99ex5t792wv5e9ts7pvxz2sazzfp00ea5r"&gt;1115&lt;/key&gt;&lt;/foreign-keys&gt;&lt;ref-type name="Journal Article"&gt;17&lt;/ref-type&gt;&lt;contributors&gt;&lt;authors&gt;&lt;author&gt;O&amp;apos;Brien, E. C.&lt;/author&gt;&lt;author&gt;Taft, R.&lt;/author&gt;&lt;author&gt;Geary, K.&lt;/author&gt;&lt;author&gt;Ciotti, M.&lt;/author&gt;&lt;author&gt;Suk, J. E.&lt;/author&gt;&lt;/authors&gt;&lt;/contributors&gt;&lt;auth-address&gt;Bazian Ltd (an Economist Intelligence Unit business), London, United Kingdom.&lt;/auth-address&gt;&lt;titles&gt;&lt;title&gt;Best practices in ranking communicable disease threats: a literature review, 2015&lt;/title&gt;&lt;secondary-title&gt;Euro Surveill&lt;/secondary-title&gt;&lt;alt-title&gt;Euro surveillance : bulletin Europeen sur les maladies transmissibles = European communicable disease bulletin&lt;/alt-title&gt;&lt;/titles&gt;&lt;periodical&gt;&lt;full-title&gt;Euro Surveill&lt;/full-title&gt;&lt;/periodical&gt;&lt;volume&gt;21&lt;/volume&gt;&lt;number&gt;17&lt;/number&gt;&lt;keywords&gt;&lt;keyword&gt;Benchmarking/methods&lt;/keyword&gt;&lt;keyword&gt;Communicable Disease Control/methods/*standards&lt;/keyword&gt;&lt;keyword&gt;Communicable Diseases/*classification/*epidemiology&lt;/keyword&gt;&lt;keyword&gt;Disaster Planning/*standards&lt;/keyword&gt;&lt;keyword&gt;Europe&lt;/keyword&gt;&lt;keyword&gt;*Practice Guidelines as Topic&lt;/keyword&gt;&lt;keyword&gt;Risk Assessment/methods/*standards&lt;/keyword&gt;&lt;/keywords&gt;&lt;dates&gt;&lt;year&gt;2016&lt;/year&gt;&lt;pub-dates&gt;&lt;date&gt;Apr 28&lt;/date&gt;&lt;/pub-dates&gt;&lt;/dates&gt;&lt;isbn&gt;1560-7917 (Electronic)&amp;#xD;1025-496X (Linking)&lt;/isbn&gt;&lt;accession-num&gt;27168585&lt;/accession-num&gt;&lt;urls&gt;&lt;related-urls&gt;&lt;url&gt;http://www.ncbi.nlm.nih.gov/pubmed/27168585&lt;/url&gt;&lt;/related-urls&gt;&lt;/urls&gt;&lt;electronic-resource-num&gt;10.2807/1560-7917.ES.2016.21.17.30212&lt;/electronic-resource-num&gt;&lt;/record&gt;&lt;/Cite&gt;&lt;/EndNote&gt;</w:instrText>
      </w:r>
      <w:r w:rsidR="003B4CDA" w:rsidRPr="005D7FDB">
        <w:fldChar w:fldCharType="separate"/>
      </w:r>
      <w:r w:rsidR="0077204C" w:rsidRPr="005D7FDB">
        <w:rPr>
          <w:noProof/>
        </w:rPr>
        <w:t>[</w:t>
      </w:r>
      <w:hyperlink w:anchor="_ENREF_35" w:tooltip="O'Brien, 2016 #1115" w:history="1">
        <w:r w:rsidR="0077204C" w:rsidRPr="005D7FDB">
          <w:rPr>
            <w:noProof/>
          </w:rPr>
          <w:t>35</w:t>
        </w:r>
      </w:hyperlink>
      <w:r w:rsidR="0077204C" w:rsidRPr="005D7FDB">
        <w:rPr>
          <w:noProof/>
        </w:rPr>
        <w:t>]</w:t>
      </w:r>
      <w:r w:rsidR="003B4CDA" w:rsidRPr="005D7FDB">
        <w:fldChar w:fldCharType="end"/>
      </w:r>
      <w:r w:rsidR="003B4CDA" w:rsidRPr="005D7FDB">
        <w:t xml:space="preserve">. </w:t>
      </w:r>
      <w:r w:rsidR="001B7C77" w:rsidRPr="005D7FDB">
        <w:t>The</w:t>
      </w:r>
      <w:r w:rsidR="00776F1E" w:rsidRPr="005D7FDB">
        <w:t xml:space="preserve"> </w:t>
      </w:r>
      <w:r w:rsidR="0068227B" w:rsidRPr="005D7FDB">
        <w:t>five</w:t>
      </w:r>
      <w:r w:rsidR="00776F1E" w:rsidRPr="005D7FDB">
        <w:t xml:space="preserve"> criteria </w:t>
      </w:r>
      <w:r w:rsidR="001B7C77" w:rsidRPr="005D7FDB">
        <w:t xml:space="preserve">used in this study </w:t>
      </w:r>
      <w:r w:rsidR="00A234E2" w:rsidRPr="005D7FDB">
        <w:t xml:space="preserve">are </w:t>
      </w:r>
      <w:r w:rsidR="00776F1E" w:rsidRPr="005D7FDB">
        <w:t>simple</w:t>
      </w:r>
      <w:r w:rsidR="00FC4F02" w:rsidRPr="005D7FDB">
        <w:t xml:space="preserve">, </w:t>
      </w:r>
      <w:r w:rsidR="00776F1E" w:rsidRPr="005D7FDB">
        <w:t>qualitative and inclusive</w:t>
      </w:r>
      <w:r w:rsidR="00315783" w:rsidRPr="005D7FDB">
        <w:t xml:space="preserve">, </w:t>
      </w:r>
      <w:r w:rsidR="00A234E2" w:rsidRPr="005D7FDB">
        <w:t>enabling</w:t>
      </w:r>
      <w:r w:rsidR="001B7C77" w:rsidRPr="005D7FDB">
        <w:t xml:space="preserve"> </w:t>
      </w:r>
      <w:r w:rsidR="003B4CDA" w:rsidRPr="005D7FDB">
        <w:t>diseases to be realistically judged with limited available data.</w:t>
      </w:r>
      <w:r w:rsidR="003B1777" w:rsidRPr="005D7FDB">
        <w:t xml:space="preserve"> </w:t>
      </w:r>
    </w:p>
    <w:p w14:paraId="39224F5A" w14:textId="77777777" w:rsidR="005B7C04" w:rsidRPr="005D7FDB" w:rsidRDefault="005B7C04" w:rsidP="000C1F4C">
      <w:pPr>
        <w:spacing w:line="480" w:lineRule="auto"/>
        <w:jc w:val="both"/>
      </w:pPr>
    </w:p>
    <w:p w14:paraId="67884182" w14:textId="2BF0297F" w:rsidR="002D18A7" w:rsidRPr="005D7FDB" w:rsidRDefault="00ED66B7" w:rsidP="000C1F4C">
      <w:pPr>
        <w:spacing w:line="480" w:lineRule="auto"/>
        <w:jc w:val="both"/>
      </w:pPr>
      <w:r w:rsidRPr="005D7FDB">
        <w:t xml:space="preserve">Disease prioritisation exercises were mostly </w:t>
      </w:r>
      <w:r w:rsidR="00447B2E" w:rsidRPr="005D7FDB">
        <w:t>performed</w:t>
      </w:r>
      <w:r w:rsidRPr="005D7FDB">
        <w:t xml:space="preserve"> at </w:t>
      </w:r>
      <w:r w:rsidR="00E6270E" w:rsidRPr="005D7FDB">
        <w:t xml:space="preserve">a </w:t>
      </w:r>
      <w:r w:rsidRPr="005D7FDB">
        <w:t>national level and to a less</w:t>
      </w:r>
      <w:r w:rsidR="00EE7FE4" w:rsidRPr="005D7FDB">
        <w:t>er</w:t>
      </w:r>
      <w:r w:rsidRPr="005D7FDB">
        <w:t xml:space="preserve"> extent at </w:t>
      </w:r>
      <w:r w:rsidR="00E6270E" w:rsidRPr="005D7FDB">
        <w:t xml:space="preserve">a </w:t>
      </w:r>
      <w:r w:rsidRPr="005D7FDB">
        <w:t xml:space="preserve">regional level, but rarely at </w:t>
      </w:r>
      <w:r w:rsidR="00E6270E" w:rsidRPr="005D7FDB">
        <w:t xml:space="preserve">a </w:t>
      </w:r>
      <w:r w:rsidRPr="005D7FDB">
        <w:t xml:space="preserve">global </w:t>
      </w:r>
      <w:r w:rsidR="00B16083" w:rsidRPr="005D7FDB">
        <w:t xml:space="preserve">scale </w:t>
      </w:r>
      <w:r w:rsidR="00022330" w:rsidRPr="005D7FDB">
        <w:fldChar w:fldCharType="begin">
          <w:fldData xml:space="preserve">PEVuZE5vdGU+PENpdGU+PEF1dGhvcj5NZWhhbmQ8L0F1dGhvcj48WWVhcj4yMDE4PC9ZZWFyPjxS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</w:fldData>
        </w:fldChar>
      </w:r>
      <w:r w:rsidR="0077204C" w:rsidRPr="005D7FDB">
        <w:instrText xml:space="preserve"> ADDIN EN.CITE </w:instrText>
      </w:r>
      <w:r w:rsidR="0077204C" w:rsidRPr="005D7FDB">
        <w:fldChar w:fldCharType="begin">
          <w:fldData xml:space="preserve">PEVuZE5vdGU+PENpdGU+PEF1dGhvcj5NZWhhbmQ8L0F1dGhvcj48WWVhcj4yMDE4PC9ZZWFyPjxS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</w:fldData>
        </w:fldChar>
      </w:r>
      <w:r w:rsidR="0077204C" w:rsidRPr="005D7FDB">
        <w:instrText xml:space="preserve"> ADDIN EN.CITE.DATA </w:instrText>
      </w:r>
      <w:r w:rsidR="0077204C" w:rsidRPr="005D7FDB">
        <w:fldChar w:fldCharType="end"/>
      </w:r>
      <w:r w:rsidR="00022330" w:rsidRPr="005D7FDB">
        <w:fldChar w:fldCharType="separate"/>
      </w:r>
      <w:r w:rsidR="0077204C" w:rsidRPr="005D7FDB">
        <w:rPr>
          <w:noProof/>
        </w:rPr>
        <w:t>[</w:t>
      </w:r>
      <w:hyperlink w:anchor="_ENREF_28" w:tooltip="ENETWILD-consortium, 2022 #1155" w:history="1">
        <w:r w:rsidR="0077204C" w:rsidRPr="005D7FDB">
          <w:rPr>
            <w:noProof/>
          </w:rPr>
          <w:t>28</w:t>
        </w:r>
      </w:hyperlink>
      <w:r w:rsidR="0077204C" w:rsidRPr="005D7FDB">
        <w:rPr>
          <w:noProof/>
        </w:rPr>
        <w:t>,</w:t>
      </w:r>
      <w:hyperlink w:anchor="_ENREF_36" w:tooltip="Mehand, 2018 #1152" w:history="1">
        <w:r w:rsidR="0077204C" w:rsidRPr="005D7FDB">
          <w:rPr>
            <w:noProof/>
          </w:rPr>
          <w:t>36</w:t>
        </w:r>
      </w:hyperlink>
      <w:r w:rsidR="0077204C" w:rsidRPr="005D7FDB">
        <w:rPr>
          <w:noProof/>
        </w:rPr>
        <w:t>]</w:t>
      </w:r>
      <w:r w:rsidR="00022330" w:rsidRPr="005D7FDB">
        <w:fldChar w:fldCharType="end"/>
      </w:r>
      <w:r w:rsidRPr="005D7FDB">
        <w:t xml:space="preserve">. </w:t>
      </w:r>
      <w:r w:rsidR="00D449D7" w:rsidRPr="005D7FDB">
        <w:t>Prioritisation exercises typically take</w:t>
      </w:r>
      <w:r w:rsidR="00D449D7" w:rsidRPr="005D7FDB">
        <w:rPr>
          <w:szCs w:val="24"/>
        </w:rPr>
        <w:t xml:space="preserve"> a broadly similar approach</w:t>
      </w:r>
      <w:r w:rsidR="009C7D9D" w:rsidRPr="005D7FDB">
        <w:rPr>
          <w:szCs w:val="24"/>
        </w:rPr>
        <w:t xml:space="preserve">, which includes </w:t>
      </w:r>
      <w:r w:rsidR="00D449D7" w:rsidRPr="005D7FDB">
        <w:rPr>
          <w:szCs w:val="24"/>
        </w:rPr>
        <w:t xml:space="preserve">formulating a list of </w:t>
      </w:r>
      <w:r w:rsidR="00B577E9" w:rsidRPr="005D7FDB">
        <w:rPr>
          <w:szCs w:val="24"/>
        </w:rPr>
        <w:t xml:space="preserve">candidate </w:t>
      </w:r>
      <w:r w:rsidR="00D449D7" w:rsidRPr="005D7FDB">
        <w:rPr>
          <w:szCs w:val="24"/>
        </w:rPr>
        <w:t>diseases for prioritisation, selecting and weighting the criteria, scoring diseases against the criteria and creating a ranking based on the scores</w:t>
      </w:r>
      <w:r w:rsidR="009C7D9D" w:rsidRPr="005D7FDB">
        <w:rPr>
          <w:szCs w:val="24"/>
        </w:rPr>
        <w:t xml:space="preserve"> </w:t>
      </w:r>
      <w:r w:rsidR="009C7D9D" w:rsidRPr="005D7FDB">
        <w:rPr>
          <w:szCs w:val="24"/>
        </w:rPr>
        <w:fldChar w:fldCharType="begin"/>
      </w:r>
      <w:r w:rsidR="0077204C" w:rsidRPr="005D7FDB">
        <w:rPr>
          <w:szCs w:val="24"/>
        </w:rPr>
        <w:instrText xml:space="preserve"> ADDIN EN.CITE &lt;EndNote&gt;&lt;Cite&gt;&lt;Author&gt;O&amp;apos;Brien&lt;/Author&gt;&lt;Year&gt;2016&lt;/Year&gt;&lt;RecNum&gt;1115&lt;/RecNum&gt;&lt;DisplayText&gt;[35]&lt;/DisplayText&gt;&lt;record&gt;&lt;rec-number&gt;1115&lt;/rec-number&gt;&lt;foreign-keys&gt;&lt;key app="EN" db-id="dx99ex5t792wv5e9ts7pvxz2sazzfp00ea5r"&gt;1115&lt;/key&gt;&lt;/foreign-keys&gt;&lt;ref-type name="Journal Article"&gt;17&lt;/ref-type&gt;&lt;contributors&gt;&lt;authors&gt;&lt;author&gt;O&amp;apos;Brien, E. C.&lt;/author&gt;&lt;author&gt;Taft, R.&lt;/author&gt;&lt;author&gt;Geary, K.&lt;/author&gt;&lt;author&gt;Ciotti, M.&lt;/author&gt;&lt;author&gt;Suk, J. E.&lt;/author&gt;&lt;/authors&gt;&lt;/contributors&gt;&lt;auth-address&gt;Bazian Ltd (an Economist Intelligence Unit business), London, United Kingdom.&lt;/auth-address&gt;&lt;titles&gt;&lt;title&gt;Best practices in ranking communicable disease threats: a literature review, 2015&lt;/title&gt;&lt;secondary-title&gt;Euro Surveill&lt;/secondary-title&gt;&lt;alt-title&gt;Euro surveillance : bulletin Europeen sur les maladies transmissibles = European communicable disease bulletin&lt;/alt-title&gt;&lt;/titles&gt;&lt;periodical&gt;&lt;full-title&gt;Euro Surveill&lt;/full-title&gt;&lt;/periodical&gt;&lt;volume&gt;21&lt;/volume&gt;&lt;number&gt;17&lt;/number&gt;&lt;keywords&gt;&lt;keyword&gt;Benchmarking/methods&lt;/keyword&gt;&lt;keyword&gt;Communicable Disease Control/methods/*standards&lt;/keyword&gt;&lt;keyword&gt;Communicable Diseases/*classification/*epidemiology&lt;/keyword&gt;&lt;keyword&gt;Disaster Planning/*standards&lt;/keyword&gt;&lt;keyword&gt;Europe&lt;/keyword&gt;&lt;keyword&gt;*Practice Guidelines as Topic&lt;/keyword&gt;&lt;keyword&gt;Risk Assessment/methods/*standards&lt;/keyword&gt;&lt;/keywords&gt;&lt;dates&gt;&lt;year&gt;2016&lt;/year&gt;&lt;pub-dates&gt;&lt;date&gt;Apr 28&lt;/date&gt;&lt;/pub-dates&gt;&lt;/dates&gt;&lt;isbn&gt;1560-7917 (Electronic)&amp;#xD;1025-496X (Linking)&lt;/isbn&gt;&lt;accession-num&gt;27168585&lt;/accession-num&gt;&lt;urls&gt;&lt;related-urls&gt;&lt;url&gt;http://www.ncbi.nlm.nih.gov/pubmed/27168585&lt;/url&gt;&lt;/related-urls&gt;&lt;/urls&gt;&lt;electronic-resource-num&gt;10.2807/1560-7917.ES.2016.21.17.30212&lt;/electronic-resource-num&gt;&lt;/record&gt;&lt;/Cite&gt;&lt;/EndNote&gt;</w:instrText>
      </w:r>
      <w:r w:rsidR="009C7D9D" w:rsidRPr="005D7FDB">
        <w:rPr>
          <w:szCs w:val="24"/>
        </w:rPr>
        <w:fldChar w:fldCharType="separate"/>
      </w:r>
      <w:r w:rsidR="0077204C" w:rsidRPr="005D7FDB">
        <w:rPr>
          <w:noProof/>
          <w:szCs w:val="24"/>
        </w:rPr>
        <w:t>[</w:t>
      </w:r>
      <w:hyperlink w:anchor="_ENREF_35" w:tooltip="O'Brien, 2016 #1115" w:history="1">
        <w:r w:rsidR="0077204C" w:rsidRPr="005D7FDB">
          <w:rPr>
            <w:noProof/>
            <w:szCs w:val="24"/>
          </w:rPr>
          <w:t>35</w:t>
        </w:r>
      </w:hyperlink>
      <w:r w:rsidR="0077204C" w:rsidRPr="005D7FDB">
        <w:rPr>
          <w:noProof/>
          <w:szCs w:val="24"/>
        </w:rPr>
        <w:t>]</w:t>
      </w:r>
      <w:r w:rsidR="009C7D9D" w:rsidRPr="005D7FDB">
        <w:rPr>
          <w:szCs w:val="24"/>
        </w:rPr>
        <w:fldChar w:fldCharType="end"/>
      </w:r>
      <w:r w:rsidR="00D449D7" w:rsidRPr="005D7FDB">
        <w:rPr>
          <w:szCs w:val="24"/>
        </w:rPr>
        <w:t xml:space="preserve">. </w:t>
      </w:r>
      <w:r w:rsidR="00F44E3B" w:rsidRPr="005D7FDB">
        <w:t xml:space="preserve">Here we </w:t>
      </w:r>
      <w:r w:rsidR="00C95099" w:rsidRPr="005D7FDB">
        <w:t xml:space="preserve">utilised a </w:t>
      </w:r>
      <w:r w:rsidR="00B0253A" w:rsidRPr="005D7FDB">
        <w:t xml:space="preserve">multi-criteria qualitative approach </w:t>
      </w:r>
      <w:r w:rsidR="00980AEB" w:rsidRPr="005D7FDB">
        <w:t>specifically adapted</w:t>
      </w:r>
      <w:r w:rsidR="00C95099" w:rsidRPr="005D7FDB">
        <w:t xml:space="preserve"> to </w:t>
      </w:r>
      <w:r w:rsidR="00B379B9" w:rsidRPr="005D7FDB">
        <w:t>meet</w:t>
      </w:r>
      <w:r w:rsidR="00F052FC" w:rsidRPr="005D7FDB">
        <w:t xml:space="preserve"> the purpose</w:t>
      </w:r>
      <w:r w:rsidR="00C95099" w:rsidRPr="005D7FDB">
        <w:t xml:space="preserve"> of this study</w:t>
      </w:r>
      <w:r w:rsidR="00AF0469" w:rsidRPr="005D7FDB">
        <w:t xml:space="preserve"> and accommodate severe data gaps</w:t>
      </w:r>
      <w:r w:rsidR="00C95099" w:rsidRPr="005D7FDB">
        <w:t>, which</w:t>
      </w:r>
      <w:r w:rsidR="001D74C0" w:rsidRPr="005D7FDB">
        <w:t xml:space="preserve"> differ</w:t>
      </w:r>
      <w:r w:rsidR="00120EB6" w:rsidRPr="005D7FDB">
        <w:t>s</w:t>
      </w:r>
      <w:r w:rsidR="001D74C0" w:rsidRPr="005D7FDB">
        <w:t xml:space="preserve"> from some other commonly used </w:t>
      </w:r>
      <w:r w:rsidR="00400561" w:rsidRPr="005D7FDB">
        <w:t>processes</w:t>
      </w:r>
      <w:r w:rsidR="001D74C0" w:rsidRPr="005D7FDB">
        <w:t xml:space="preserve"> in several aspects. Firstly,</w:t>
      </w:r>
      <w:r w:rsidR="0094603C" w:rsidRPr="005D7FDB">
        <w:t xml:space="preserve"> we </w:t>
      </w:r>
      <w:r w:rsidR="005E4408" w:rsidRPr="005D7FDB">
        <w:t>did</w:t>
      </w:r>
      <w:r w:rsidR="00A562D4" w:rsidRPr="005D7FDB">
        <w:t xml:space="preserve"> </w:t>
      </w:r>
      <w:r w:rsidR="005E4408" w:rsidRPr="005D7FDB">
        <w:t xml:space="preserve">not </w:t>
      </w:r>
      <w:r w:rsidR="0094603C" w:rsidRPr="005D7FDB">
        <w:t>give weight to the criteria or score the diseases</w:t>
      </w:r>
      <w:r w:rsidR="001D74C0" w:rsidRPr="005D7FDB">
        <w:t xml:space="preserve">, as </w:t>
      </w:r>
      <w:r w:rsidR="0094603C" w:rsidRPr="005D7FDB">
        <w:t xml:space="preserve">the ultimate aim of our study was not to rank the diseases </w:t>
      </w:r>
      <w:r w:rsidR="006A4F1A" w:rsidRPr="005D7FDB">
        <w:t xml:space="preserve">comprehensively </w:t>
      </w:r>
      <w:r w:rsidR="0094603C" w:rsidRPr="005D7FDB">
        <w:t xml:space="preserve">but to identify an inclusive list of </w:t>
      </w:r>
      <w:proofErr w:type="spellStart"/>
      <w:r w:rsidR="0094603C" w:rsidRPr="005D7FDB">
        <w:t>zoonoses</w:t>
      </w:r>
      <w:proofErr w:type="spellEnd"/>
      <w:r w:rsidR="0094603C" w:rsidRPr="005D7FDB">
        <w:t xml:space="preserve"> </w:t>
      </w:r>
      <w:r w:rsidR="00C71945" w:rsidRPr="005D7FDB">
        <w:t>to inform the FAO global project on surveillance guidelines development</w:t>
      </w:r>
      <w:r w:rsidR="0094603C" w:rsidRPr="005D7FDB">
        <w:t xml:space="preserve">. </w:t>
      </w:r>
      <w:r w:rsidR="000C1F4C" w:rsidRPr="005D7FDB">
        <w:t xml:space="preserve">The limited number of criteria and the </w:t>
      </w:r>
      <w:r w:rsidR="004716B3" w:rsidRPr="005D7FDB">
        <w:t>simplified</w:t>
      </w:r>
      <w:r w:rsidR="000C1F4C" w:rsidRPr="005D7FDB">
        <w:t xml:space="preserve"> </w:t>
      </w:r>
      <w:r w:rsidR="001B35A3" w:rsidRPr="005D7FDB">
        <w:t xml:space="preserve">process </w:t>
      </w:r>
      <w:r w:rsidR="00B0253A" w:rsidRPr="005D7FDB">
        <w:t>are easy to understand</w:t>
      </w:r>
      <w:r w:rsidR="00E926C4" w:rsidRPr="005D7FDB">
        <w:t xml:space="preserve"> and adapt</w:t>
      </w:r>
      <w:r w:rsidR="00CC0F60" w:rsidRPr="005D7FDB">
        <w:t>, improving</w:t>
      </w:r>
      <w:r w:rsidR="000C1F4C" w:rsidRPr="005D7FDB">
        <w:t xml:space="preserve"> the transparency and reproducibility of the study.</w:t>
      </w:r>
      <w:r w:rsidR="000900A0" w:rsidRPr="005D7FDB">
        <w:t xml:space="preserve"> </w:t>
      </w:r>
      <w:r w:rsidR="00EB31C0" w:rsidRPr="005D7FDB">
        <w:t xml:space="preserve">The prioritisation matrix developed for this study, available in the supplementary material, can be adapted to prioritise diseases at a regional or national </w:t>
      </w:r>
      <w:r w:rsidR="00EB31C0" w:rsidRPr="005D7FDB">
        <w:lastRenderedPageBreak/>
        <w:t>level, as well as to inform more comprehensive risk-ranking exercises for particular contexts and requirements.</w:t>
      </w:r>
      <w:r w:rsidR="00EB31C0" w:rsidRPr="005D7FDB" w:rsidDel="00EB16BF">
        <w:rPr>
          <w:szCs w:val="24"/>
        </w:rPr>
        <w:t xml:space="preserve"> </w:t>
      </w:r>
      <w:r w:rsidR="001D74C0" w:rsidRPr="005D7FDB">
        <w:t>Secondly</w:t>
      </w:r>
      <w:r w:rsidR="00442DDE" w:rsidRPr="005D7FDB">
        <w:t>,</w:t>
      </w:r>
      <w:r w:rsidR="00A7230B" w:rsidRPr="005D7FDB">
        <w:t xml:space="preserve"> </w:t>
      </w:r>
      <w:r w:rsidR="00442DDE" w:rsidRPr="005D7FDB">
        <w:t xml:space="preserve">our </w:t>
      </w:r>
      <w:r w:rsidR="00E51881" w:rsidRPr="005D7FDB">
        <w:t>prioritisation exercise</w:t>
      </w:r>
      <w:r w:rsidR="00442DDE" w:rsidRPr="005D7FDB">
        <w:t xml:space="preserve"> </w:t>
      </w:r>
      <w:r w:rsidR="00510885" w:rsidRPr="005D7FDB">
        <w:t>did not involve external expertise consultation</w:t>
      </w:r>
      <w:r w:rsidR="00105FF5" w:rsidRPr="005D7FDB">
        <w:t xml:space="preserve"> due to time and resource constrain</w:t>
      </w:r>
      <w:r w:rsidR="00E51881" w:rsidRPr="005D7FDB">
        <w:t>t</w:t>
      </w:r>
      <w:r w:rsidR="00105FF5" w:rsidRPr="005D7FDB">
        <w:t>s</w:t>
      </w:r>
      <w:r w:rsidR="00A315BF" w:rsidRPr="005D7FDB">
        <w:t>, and</w:t>
      </w:r>
      <w:r w:rsidR="00E51881" w:rsidRPr="005D7FDB">
        <w:t xml:space="preserve"> </w:t>
      </w:r>
      <w:r w:rsidR="00A315BF" w:rsidRPr="005D7FDB">
        <w:t>i</w:t>
      </w:r>
      <w:r w:rsidR="00E51881" w:rsidRPr="005D7FDB">
        <w:t>nstead,</w:t>
      </w:r>
      <w:r w:rsidR="001D74C0" w:rsidRPr="005D7FDB">
        <w:t xml:space="preserve"> we </w:t>
      </w:r>
      <w:r w:rsidR="00442DDE" w:rsidRPr="005D7FDB">
        <w:t xml:space="preserve">relied on the literature </w:t>
      </w:r>
      <w:r w:rsidR="007367EC" w:rsidRPr="005D7FDB">
        <w:t xml:space="preserve">and databases </w:t>
      </w:r>
      <w:r w:rsidR="00442DDE" w:rsidRPr="005D7FDB">
        <w:t xml:space="preserve">from the leading </w:t>
      </w:r>
      <w:r w:rsidR="00630DF5" w:rsidRPr="005D7FDB">
        <w:t>international</w:t>
      </w:r>
      <w:r w:rsidR="00357CD1" w:rsidRPr="005D7FDB">
        <w:t xml:space="preserve"> health </w:t>
      </w:r>
      <w:r w:rsidR="00442DDE" w:rsidRPr="005D7FDB">
        <w:t xml:space="preserve">organisations to mitigate biases related to the authors’ opinions. </w:t>
      </w:r>
      <w:r w:rsidR="00E926C4" w:rsidRPr="005D7FDB">
        <w:t>Still</w:t>
      </w:r>
      <w:r w:rsidR="00A7230B" w:rsidRPr="005D7FDB">
        <w:t>, our study ha</w:t>
      </w:r>
      <w:r w:rsidR="00EB6F35" w:rsidRPr="005D7FDB">
        <w:t>d</w:t>
      </w:r>
      <w:r w:rsidR="00A7230B" w:rsidRPr="005D7FDB">
        <w:t xml:space="preserve"> a component of subjectivity especially relating to the assessment</w:t>
      </w:r>
      <w:r w:rsidR="00442DDE" w:rsidRPr="005D7FDB">
        <w:t>s</w:t>
      </w:r>
      <w:r w:rsidR="00A7230B" w:rsidRPr="005D7FDB">
        <w:t xml:space="preserve"> of ‘</w:t>
      </w:r>
      <w:r w:rsidR="00AE676C" w:rsidRPr="005D7FDB">
        <w:t xml:space="preserve">the </w:t>
      </w:r>
      <w:r w:rsidR="00567ECF" w:rsidRPr="005D7FDB">
        <w:t xml:space="preserve">limited </w:t>
      </w:r>
      <w:r w:rsidR="00AE676C" w:rsidRPr="005D7FDB">
        <w:t>occurrence in humans</w:t>
      </w:r>
      <w:r w:rsidR="00A7230B" w:rsidRPr="005D7FDB">
        <w:t xml:space="preserve">’ and ‘the importance of zoonotic transmission’, </w:t>
      </w:r>
      <w:r w:rsidR="00A2639D" w:rsidRPr="005D7FDB">
        <w:t xml:space="preserve">for </w:t>
      </w:r>
      <w:r w:rsidR="00A7230B" w:rsidRPr="005D7FDB">
        <w:t>which</w:t>
      </w:r>
      <w:r w:rsidR="00A2639D" w:rsidRPr="005D7FDB">
        <w:t xml:space="preserve"> evidence </w:t>
      </w:r>
      <w:r w:rsidR="00AE39E2" w:rsidRPr="005D7FDB">
        <w:t>wa</w:t>
      </w:r>
      <w:r w:rsidR="00513C48" w:rsidRPr="005D7FDB">
        <w:t xml:space="preserve">s </w:t>
      </w:r>
      <w:r w:rsidR="003D1E2B" w:rsidRPr="005D7FDB">
        <w:t xml:space="preserve">sometimes </w:t>
      </w:r>
      <w:r w:rsidR="0041515F" w:rsidRPr="005D7FDB">
        <w:t>hig</w:t>
      </w:r>
      <w:r w:rsidR="00ED68E7" w:rsidRPr="005D7FDB">
        <w:t xml:space="preserve">hly </w:t>
      </w:r>
      <w:r w:rsidR="00EB16BF" w:rsidRPr="005D7FDB">
        <w:t>scarce</w:t>
      </w:r>
      <w:r w:rsidR="00122B2D" w:rsidRPr="005D7FDB">
        <w:t xml:space="preserve"> and </w:t>
      </w:r>
      <w:r w:rsidR="00B43A73" w:rsidRPr="005D7FDB">
        <w:t>can</w:t>
      </w:r>
      <w:r w:rsidR="009610D3" w:rsidRPr="005D7FDB">
        <w:t xml:space="preserve"> vary</w:t>
      </w:r>
      <w:r w:rsidR="00122B2D" w:rsidRPr="005D7FDB">
        <w:t xml:space="preserve"> </w:t>
      </w:r>
      <w:r w:rsidR="000304C5" w:rsidRPr="005D7FDB">
        <w:t xml:space="preserve">greatly </w:t>
      </w:r>
      <w:r w:rsidR="00122B2D" w:rsidRPr="005D7FDB">
        <w:t>between regions</w:t>
      </w:r>
      <w:r w:rsidR="00B43A73" w:rsidRPr="005D7FDB">
        <w:t xml:space="preserve"> and over time</w:t>
      </w:r>
      <w:r w:rsidR="00A2639D" w:rsidRPr="005D7FDB">
        <w:t>.</w:t>
      </w:r>
      <w:r w:rsidR="00A7230B" w:rsidRPr="005D7FDB">
        <w:t xml:space="preserve"> It is </w:t>
      </w:r>
      <w:r w:rsidR="00225B67" w:rsidRPr="005D7FDB">
        <w:t>anticipated</w:t>
      </w:r>
      <w:r w:rsidR="00A7230B" w:rsidRPr="005D7FDB">
        <w:t xml:space="preserve"> that more evidence will emerge through enhanced surveillance and research, and the </w:t>
      </w:r>
      <w:r w:rsidR="00225B67" w:rsidRPr="005D7FDB">
        <w:t xml:space="preserve">disease </w:t>
      </w:r>
      <w:r w:rsidR="00A7230B" w:rsidRPr="005D7FDB">
        <w:t xml:space="preserve">prioritisation will need to be </w:t>
      </w:r>
      <w:r w:rsidR="00B577E9" w:rsidRPr="005D7FDB">
        <w:t>updated</w:t>
      </w:r>
      <w:r w:rsidR="00400561" w:rsidRPr="005D7FDB">
        <w:t xml:space="preserve">. </w:t>
      </w:r>
      <w:r w:rsidR="00C556A9" w:rsidRPr="005D7FDB">
        <w:t>Thirdly</w:t>
      </w:r>
      <w:r w:rsidR="00C95099" w:rsidRPr="005D7FDB">
        <w:t xml:space="preserve">, our prioritisation process did not invite </w:t>
      </w:r>
      <w:r w:rsidR="000258BB" w:rsidRPr="005D7FDB">
        <w:t xml:space="preserve">direct </w:t>
      </w:r>
      <w:r w:rsidR="00C95099" w:rsidRPr="005D7FDB">
        <w:t xml:space="preserve">input from different One Health sectors </w:t>
      </w:r>
      <w:r w:rsidR="00916ABD" w:rsidRPr="005D7FDB">
        <w:t xml:space="preserve">through </w:t>
      </w:r>
      <w:r w:rsidR="000C1F4C" w:rsidRPr="005D7FDB">
        <w:t>a participatory</w:t>
      </w:r>
      <w:r w:rsidR="00916ABD" w:rsidRPr="005D7FDB">
        <w:t xml:space="preserve"> approach</w:t>
      </w:r>
      <w:r w:rsidR="00C95099" w:rsidRPr="005D7FDB">
        <w:t xml:space="preserve">, as </w:t>
      </w:r>
      <w:r w:rsidR="00B577E9" w:rsidRPr="005D7FDB">
        <w:t>done</w:t>
      </w:r>
      <w:r w:rsidR="00C95099" w:rsidRPr="005D7FDB">
        <w:t xml:space="preserve"> by </w:t>
      </w:r>
      <w:r w:rsidR="007D45A2" w:rsidRPr="005D7FDB">
        <w:t>the</w:t>
      </w:r>
      <w:r w:rsidR="00A7230B" w:rsidRPr="005D7FDB">
        <w:t xml:space="preserve"> </w:t>
      </w:r>
      <w:r w:rsidR="00E926C4" w:rsidRPr="005D7FDB">
        <w:rPr>
          <w:szCs w:val="24"/>
        </w:rPr>
        <w:t>US</w:t>
      </w:r>
      <w:r w:rsidR="00580F50" w:rsidRPr="005D7FDB">
        <w:rPr>
          <w:szCs w:val="24"/>
        </w:rPr>
        <w:t xml:space="preserve"> CDC </w:t>
      </w:r>
      <w:r w:rsidR="00447B2E" w:rsidRPr="005D7FDB">
        <w:rPr>
          <w:szCs w:val="24"/>
        </w:rPr>
        <w:t xml:space="preserve">One Health Zoonotic Disease Prioritisation </w:t>
      </w:r>
      <w:r w:rsidR="005E4408" w:rsidRPr="005D7FDB">
        <w:rPr>
          <w:szCs w:val="24"/>
        </w:rPr>
        <w:t xml:space="preserve">(OHZDP) </w:t>
      </w:r>
      <w:r w:rsidR="00B05BFC" w:rsidRPr="005D7FDB">
        <w:rPr>
          <w:szCs w:val="24"/>
        </w:rPr>
        <w:t>process</w:t>
      </w:r>
      <w:r w:rsidR="004418BE" w:rsidRPr="005D7FDB">
        <w:rPr>
          <w:szCs w:val="24"/>
        </w:rPr>
        <w:t xml:space="preserve"> </w:t>
      </w:r>
      <w:r w:rsidR="004418BE" w:rsidRPr="005D7FDB">
        <w:rPr>
          <w:szCs w:val="24"/>
        </w:rPr>
        <w:fldChar w:fldCharType="begin"/>
      </w:r>
      <w:r w:rsidR="0077204C" w:rsidRPr="005D7FDB">
        <w:rPr>
          <w:szCs w:val="24"/>
        </w:rPr>
        <w:instrText xml:space="preserve"> ADDIN EN.CITE &lt;EndNote&gt;&lt;Cite&gt;&lt;Author&gt;Rist&lt;/Author&gt;&lt;Year&gt;2014&lt;/Year&gt;&lt;RecNum&gt;1087&lt;/RecNum&gt;&lt;DisplayText&gt;[37]&lt;/DisplayText&gt;&lt;record&gt;&lt;rec-number&gt;1087&lt;/rec-number&gt;&lt;foreign-keys&gt;&lt;key app="EN" db-id="dx99ex5t792wv5e9ts7pvxz2sazzfp00ea5r"&gt;1087&lt;/key&gt;&lt;/foreign-keys&gt;&lt;ref-type name="Journal Article"&gt;17&lt;/ref-type&gt;&lt;contributors&gt;&lt;authors&gt;&lt;author&gt;Rist, Cassidy Logan&lt;/author&gt;&lt;author&gt;Arriola, Carmen Sofia&lt;/author&gt;&lt;author&gt;Rubin, Carol&lt;/author&gt;&lt;/authors&gt;&lt;/contributors&gt;&lt;titles&gt;&lt;title&gt;Prioritizing zoonoses: a proposed one health tool for collaborative decision-making&lt;/title&gt;&lt;secondary-title&gt;PLoS One&lt;/secondary-title&gt;&lt;/titles&gt;&lt;periodical&gt;&lt;full-title&gt;PLoS One&lt;/full-title&gt;&lt;/periodical&gt;&lt;pages&gt;e109986&lt;/pages&gt;&lt;volume&gt;9&lt;/volume&gt;&lt;number&gt;10&lt;/number&gt;&lt;dates&gt;&lt;year&gt;2014&lt;/year&gt;&lt;/dates&gt;&lt;publisher&gt;Public Library of Science&lt;/publisher&gt;&lt;urls&gt;&lt;related-urls&gt;&lt;url&gt;https://doi.org/10.1371/journal.pone.0109986&lt;/url&gt;&lt;url&gt;https://journals.plos.org/plosone/article/file?id=10.1371/journal.pone.0109986&amp;amp;type=printable&lt;/url&gt;&lt;/related-urls&gt;&lt;/urls&gt;&lt;electronic-resource-num&gt;10.1371/journal.pone.0109986&lt;/electronic-resource-num&gt;&lt;research-notes&gt;OHZDP&lt;/research-notes&gt;&lt;/record&gt;&lt;/Cite&gt;&lt;/EndNote&gt;</w:instrText>
      </w:r>
      <w:r w:rsidR="004418BE" w:rsidRPr="005D7FDB">
        <w:rPr>
          <w:szCs w:val="24"/>
        </w:rPr>
        <w:fldChar w:fldCharType="separate"/>
      </w:r>
      <w:r w:rsidR="0077204C" w:rsidRPr="005D7FDB">
        <w:rPr>
          <w:noProof/>
          <w:szCs w:val="24"/>
        </w:rPr>
        <w:t>[</w:t>
      </w:r>
      <w:hyperlink w:anchor="_ENREF_37" w:tooltip="Rist, 2014 #1087" w:history="1">
        <w:r w:rsidR="0077204C" w:rsidRPr="005D7FDB">
          <w:rPr>
            <w:noProof/>
            <w:szCs w:val="24"/>
          </w:rPr>
          <w:t>37</w:t>
        </w:r>
      </w:hyperlink>
      <w:r w:rsidR="0077204C" w:rsidRPr="005D7FDB">
        <w:rPr>
          <w:noProof/>
          <w:szCs w:val="24"/>
        </w:rPr>
        <w:t>]</w:t>
      </w:r>
      <w:r w:rsidR="004418BE" w:rsidRPr="005D7FDB">
        <w:rPr>
          <w:szCs w:val="24"/>
        </w:rPr>
        <w:fldChar w:fldCharType="end"/>
      </w:r>
      <w:r w:rsidR="00580F50" w:rsidRPr="005D7FDB">
        <w:rPr>
          <w:rStyle w:val="CommentReference"/>
        </w:rPr>
        <w:t>.</w:t>
      </w:r>
      <w:r w:rsidR="00ED506D" w:rsidRPr="005D7FDB">
        <w:rPr>
          <w:szCs w:val="24"/>
        </w:rPr>
        <w:t xml:space="preserve"> </w:t>
      </w:r>
      <w:r w:rsidR="00916ABD" w:rsidRPr="005D7FDB">
        <w:rPr>
          <w:szCs w:val="24"/>
        </w:rPr>
        <w:t>While the latter</w:t>
      </w:r>
      <w:r w:rsidR="00ED506D" w:rsidRPr="005D7FDB">
        <w:rPr>
          <w:szCs w:val="24"/>
        </w:rPr>
        <w:t xml:space="preserve"> </w:t>
      </w:r>
      <w:r w:rsidR="00A60996" w:rsidRPr="005D7FDB">
        <w:rPr>
          <w:szCs w:val="24"/>
        </w:rPr>
        <w:t xml:space="preserve">has </w:t>
      </w:r>
      <w:r w:rsidR="008C1238" w:rsidRPr="005D7FDB">
        <w:rPr>
          <w:szCs w:val="24"/>
        </w:rPr>
        <w:t xml:space="preserve">additional </w:t>
      </w:r>
      <w:r w:rsidR="00A60996" w:rsidRPr="005D7FDB">
        <w:rPr>
          <w:szCs w:val="24"/>
        </w:rPr>
        <w:t xml:space="preserve">benefits of </w:t>
      </w:r>
      <w:r w:rsidR="00D27E92" w:rsidRPr="005D7FDB">
        <w:rPr>
          <w:szCs w:val="24"/>
        </w:rPr>
        <w:t>strengthen</w:t>
      </w:r>
      <w:r w:rsidR="00A60996" w:rsidRPr="005D7FDB">
        <w:rPr>
          <w:szCs w:val="24"/>
        </w:rPr>
        <w:t>ing</w:t>
      </w:r>
      <w:r w:rsidR="00D27E92" w:rsidRPr="005D7FDB">
        <w:rPr>
          <w:szCs w:val="24"/>
        </w:rPr>
        <w:t xml:space="preserve"> the results</w:t>
      </w:r>
      <w:r w:rsidR="00B577E9" w:rsidRPr="005D7FDB">
        <w:rPr>
          <w:szCs w:val="24"/>
        </w:rPr>
        <w:t>’</w:t>
      </w:r>
      <w:r w:rsidR="00D27E92" w:rsidRPr="005D7FDB">
        <w:rPr>
          <w:szCs w:val="24"/>
        </w:rPr>
        <w:t xml:space="preserve"> ownership of each sector and facilitat</w:t>
      </w:r>
      <w:r w:rsidR="00A60996" w:rsidRPr="005D7FDB">
        <w:rPr>
          <w:szCs w:val="24"/>
        </w:rPr>
        <w:t>ing</w:t>
      </w:r>
      <w:r w:rsidR="00ED506D" w:rsidRPr="005D7FDB">
        <w:rPr>
          <w:szCs w:val="24"/>
        </w:rPr>
        <w:t xml:space="preserve"> </w:t>
      </w:r>
      <w:r w:rsidR="00D27E92" w:rsidRPr="005D7FDB">
        <w:rPr>
          <w:szCs w:val="24"/>
        </w:rPr>
        <w:t>multi</w:t>
      </w:r>
      <w:r w:rsidR="00240D71" w:rsidRPr="005D7FDB">
        <w:rPr>
          <w:szCs w:val="24"/>
        </w:rPr>
        <w:t>-</w:t>
      </w:r>
      <w:r w:rsidR="00ED506D" w:rsidRPr="005D7FDB">
        <w:rPr>
          <w:szCs w:val="24"/>
        </w:rPr>
        <w:t>sectoral collaboration</w:t>
      </w:r>
      <w:r w:rsidR="00916ABD" w:rsidRPr="005D7FDB">
        <w:rPr>
          <w:szCs w:val="24"/>
        </w:rPr>
        <w:t>, it</w:t>
      </w:r>
      <w:r w:rsidR="00A60996" w:rsidRPr="005D7FDB">
        <w:rPr>
          <w:szCs w:val="24"/>
        </w:rPr>
        <w:t xml:space="preserve"> </w:t>
      </w:r>
      <w:r w:rsidR="00442DDE" w:rsidRPr="005D7FDB">
        <w:rPr>
          <w:szCs w:val="24"/>
        </w:rPr>
        <w:t xml:space="preserve">is </w:t>
      </w:r>
      <w:r w:rsidR="002D18A7" w:rsidRPr="005D7FDB">
        <w:rPr>
          <w:szCs w:val="24"/>
        </w:rPr>
        <w:t xml:space="preserve">primarily applied to identify </w:t>
      </w:r>
      <w:r w:rsidR="00442DDE" w:rsidRPr="005D7FDB">
        <w:rPr>
          <w:szCs w:val="24"/>
        </w:rPr>
        <w:t>priorities</w:t>
      </w:r>
      <w:r w:rsidR="00C71945" w:rsidRPr="005D7FDB">
        <w:rPr>
          <w:szCs w:val="24"/>
        </w:rPr>
        <w:t xml:space="preserve"> at a subnational or national level</w:t>
      </w:r>
      <w:r w:rsidR="004418BE" w:rsidRPr="005D7FDB">
        <w:rPr>
          <w:szCs w:val="24"/>
        </w:rPr>
        <w:t xml:space="preserve"> </w:t>
      </w:r>
      <w:r w:rsidR="004418BE" w:rsidRPr="005D7FDB">
        <w:rPr>
          <w:szCs w:val="24"/>
        </w:rPr>
        <w:fldChar w:fldCharType="begin">
          <w:fldData xml:space="preserve">PEVuZE5vdGU+PENpdGU+PEF1dGhvcj5TYWx5ZXI8L0F1dGhvcj48WWVhcj4yMDE3PC9ZZWFyPjxS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==
</w:fldData>
        </w:fldChar>
      </w:r>
      <w:r w:rsidR="0077204C" w:rsidRPr="005D7FDB">
        <w:rPr>
          <w:szCs w:val="24"/>
        </w:rPr>
        <w:instrText xml:space="preserve"> ADDIN EN.CITE </w:instrText>
      </w:r>
      <w:r w:rsidR="0077204C" w:rsidRPr="005D7FDB">
        <w:rPr>
          <w:szCs w:val="24"/>
        </w:rPr>
        <w:fldChar w:fldCharType="begin">
          <w:fldData xml:space="preserve">PEVuZE5vdGU+PENpdGU+PEF1dGhvcj5TYWx5ZXI8L0F1dGhvcj48WWVhcj4yMDE3PC9ZZWFyPjxS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==
</w:fldData>
        </w:fldChar>
      </w:r>
      <w:r w:rsidR="0077204C" w:rsidRPr="005D7FDB">
        <w:rPr>
          <w:szCs w:val="24"/>
        </w:rPr>
        <w:instrText xml:space="preserve"> ADDIN EN.CITE.DATA </w:instrText>
      </w:r>
      <w:r w:rsidR="0077204C" w:rsidRPr="005D7FDB">
        <w:rPr>
          <w:szCs w:val="24"/>
        </w:rPr>
      </w:r>
      <w:r w:rsidR="0077204C" w:rsidRPr="005D7FDB">
        <w:rPr>
          <w:szCs w:val="24"/>
        </w:rPr>
        <w:fldChar w:fldCharType="end"/>
      </w:r>
      <w:r w:rsidR="004418BE" w:rsidRPr="005D7FDB">
        <w:rPr>
          <w:szCs w:val="24"/>
        </w:rPr>
      </w:r>
      <w:r w:rsidR="004418BE" w:rsidRPr="005D7FDB">
        <w:rPr>
          <w:szCs w:val="24"/>
        </w:rPr>
        <w:fldChar w:fldCharType="separate"/>
      </w:r>
      <w:r w:rsidR="0077204C" w:rsidRPr="005D7FDB">
        <w:rPr>
          <w:noProof/>
          <w:szCs w:val="24"/>
        </w:rPr>
        <w:t>[</w:t>
      </w:r>
      <w:hyperlink w:anchor="_ENREF_38" w:tooltip="Salyer, 2017 #1090" w:history="1">
        <w:r w:rsidR="0077204C" w:rsidRPr="005D7FDB">
          <w:rPr>
            <w:noProof/>
            <w:szCs w:val="24"/>
          </w:rPr>
          <w:t>38</w:t>
        </w:r>
      </w:hyperlink>
      <w:r w:rsidR="0077204C" w:rsidRPr="005D7FDB">
        <w:rPr>
          <w:noProof/>
          <w:szCs w:val="24"/>
        </w:rPr>
        <w:t>,</w:t>
      </w:r>
      <w:hyperlink w:anchor="_ENREF_39" w:tooltip="CDC, 2022 #1117" w:history="1">
        <w:r w:rsidR="0077204C" w:rsidRPr="005D7FDB">
          <w:rPr>
            <w:noProof/>
            <w:szCs w:val="24"/>
          </w:rPr>
          <w:t>39</w:t>
        </w:r>
      </w:hyperlink>
      <w:r w:rsidR="0077204C" w:rsidRPr="005D7FDB">
        <w:rPr>
          <w:noProof/>
          <w:szCs w:val="24"/>
        </w:rPr>
        <w:t>]</w:t>
      </w:r>
      <w:r w:rsidR="004418BE" w:rsidRPr="005D7FDB">
        <w:rPr>
          <w:szCs w:val="24"/>
        </w:rPr>
        <w:fldChar w:fldCharType="end"/>
      </w:r>
      <w:r w:rsidR="00C71945" w:rsidRPr="005D7FDB">
        <w:rPr>
          <w:szCs w:val="24"/>
        </w:rPr>
        <w:t xml:space="preserve">, or a </w:t>
      </w:r>
      <w:r w:rsidR="00CD280C" w:rsidRPr="005D7FDB">
        <w:t xml:space="preserve">small-regional level </w:t>
      </w:r>
      <w:r w:rsidR="00CD280C" w:rsidRPr="005D7FDB">
        <w:fldChar w:fldCharType="begin"/>
      </w:r>
      <w:r w:rsidR="0077204C" w:rsidRPr="005D7FDB">
        <w:instrText xml:space="preserve"> ADDIN EN.CITE &lt;EndNote&gt;&lt;Cite&gt;&lt;Author&gt;Goryoka&lt;/Author&gt;&lt;Year&gt;2021&lt;/Year&gt;&lt;RecNum&gt;1085&lt;/RecNum&gt;&lt;DisplayText&gt;[40]&lt;/DisplayText&gt;&lt;record&gt;&lt;rec-number&gt;1085&lt;/rec-number&gt;&lt;foreign-keys&gt;&lt;key app="EN" db-id="dx99ex5t792wv5e9ts7pvxz2sazzfp00ea5r"&gt;1085&lt;/key&gt;&lt;/foreign-keys&gt;&lt;ref-type name="Journal Article"&gt;17&lt;/ref-type&gt;&lt;contributors&gt;&lt;authors&gt;&lt;author&gt;Goryoka, G. W.&lt;/author&gt;&lt;author&gt;Lokossou, V. K.&lt;/author&gt;&lt;author&gt;Varela, K.&lt;/author&gt;&lt;author&gt;Oussayef, N.&lt;/author&gt;&lt;author&gt;Kofi, B.&lt;/author&gt;&lt;author&gt;Iwar, V.&lt;/author&gt;&lt;author&gt;Behravesh, C. B.&lt;/author&gt;&lt;/authors&gt;&lt;/contributors&gt;&lt;auth-address&gt;Centers for Disease Control and Prevention (CDC) , Atlanta, USA. GGoryoka@cdc.gov.&amp;#xD;ECOWAS Regional Center for Surveillance and Disease Control, Abuja, Nigeria.&amp;#xD;West African Health Organization, Bobo-Dioulasso, Burkina Faso.&amp;#xD;Centers for Disease Control and Prevention (CDC) , Atlanta, USA.&amp;#xD;ECOWAS Directorate of Environment and Natural Resources, Abuja, Nigeria.&amp;#xD;ECOWAS Regional Animal Health Center, Bamako, Mali.&lt;/auth-address&gt;&lt;titles&gt;&lt;title&gt;Prioritizing zoonotic diseases using a multisectoral, One Health approach for The Economic Community of West African States (ECOWAS)&lt;/title&gt;&lt;secondary-title&gt;One Health Outlook&lt;/secondary-title&gt;&lt;alt-title&gt;One health outlook&lt;/alt-title&gt;&lt;/titles&gt;&lt;periodical&gt;&lt;full-title&gt;One Health Outlook&lt;/full-title&gt;&lt;/periodical&gt;&lt;alt-periodical&gt;&lt;full-title&gt;One Health Outlook&lt;/full-title&gt;&lt;/alt-periodical&gt;&lt;pages&gt;24&lt;/pages&gt;&lt;volume&gt;3&lt;/volume&gt;&lt;number&gt;1&lt;/number&gt;&lt;dates&gt;&lt;year&gt;2021&lt;/year&gt;&lt;pub-dates&gt;&lt;date&gt;Nov 23&lt;/date&gt;&lt;/pub-dates&gt;&lt;/dates&gt;&lt;isbn&gt;2524-4655 (Electronic)&amp;#xD;2524-4655 (Linking)&lt;/isbn&gt;&lt;accession-num&gt;34809700&lt;/accession-num&gt;&lt;urls&gt;&lt;related-urls&gt;&lt;url&gt;http://www.ncbi.nlm.nih.gov/pubmed/34809700&lt;/url&gt;&lt;url&gt;https://onehealthoutlook.biomedcentral.com/counter/pdf/10.1186/s42522-021-00055-6.pdf&lt;/url&gt;&lt;/related-urls&gt;&lt;/urls&gt;&lt;custom2&gt;8608435&lt;/custom2&gt;&lt;electronic-resource-num&gt;10.1186/s42522-021-00055-6&lt;/electronic-resource-num&gt;&lt;research-notes&gt;OHZDP&lt;/research-notes&gt;&lt;/record&gt;&lt;/Cite&gt;&lt;/EndNote&gt;</w:instrText>
      </w:r>
      <w:r w:rsidR="00CD280C" w:rsidRPr="005D7FDB">
        <w:fldChar w:fldCharType="separate"/>
      </w:r>
      <w:r w:rsidR="0077204C" w:rsidRPr="005D7FDB">
        <w:rPr>
          <w:noProof/>
        </w:rPr>
        <w:t>[</w:t>
      </w:r>
      <w:hyperlink w:anchor="_ENREF_40" w:tooltip="Goryoka, 2021 #1085" w:history="1">
        <w:r w:rsidR="0077204C" w:rsidRPr="005D7FDB">
          <w:rPr>
            <w:noProof/>
          </w:rPr>
          <w:t>40</w:t>
        </w:r>
      </w:hyperlink>
      <w:r w:rsidR="0077204C" w:rsidRPr="005D7FDB">
        <w:rPr>
          <w:noProof/>
        </w:rPr>
        <w:t>]</w:t>
      </w:r>
      <w:r w:rsidR="00CD280C" w:rsidRPr="005D7FDB">
        <w:fldChar w:fldCharType="end"/>
      </w:r>
      <w:r w:rsidR="00CD280C" w:rsidRPr="005D7FDB">
        <w:rPr>
          <w:szCs w:val="24"/>
        </w:rPr>
        <w:t xml:space="preserve">. </w:t>
      </w:r>
    </w:p>
    <w:p w14:paraId="7A8ACA37" w14:textId="77777777" w:rsidR="00AF5526" w:rsidRPr="005D7FDB" w:rsidRDefault="00AF5526" w:rsidP="000C1F4C">
      <w:pPr>
        <w:spacing w:line="480" w:lineRule="auto"/>
        <w:jc w:val="both"/>
      </w:pPr>
    </w:p>
    <w:p w14:paraId="66CA8420" w14:textId="2BD4097A" w:rsidR="00186666" w:rsidRPr="005D7FDB" w:rsidRDefault="0088762D" w:rsidP="006010D0">
      <w:pPr>
        <w:spacing w:line="480" w:lineRule="auto"/>
        <w:jc w:val="both"/>
      </w:pPr>
      <w:r w:rsidRPr="005D7FDB">
        <w:t xml:space="preserve">For all the prioritised </w:t>
      </w:r>
      <w:r w:rsidR="009A2537" w:rsidRPr="005D7FDB">
        <w:t xml:space="preserve">32 </w:t>
      </w:r>
      <w:r w:rsidRPr="005D7FDB">
        <w:t xml:space="preserve">diseases, </w:t>
      </w:r>
      <w:r w:rsidR="00DC7666" w:rsidRPr="005D7FDB">
        <w:t>e</w:t>
      </w:r>
      <w:r w:rsidR="007E4FEF" w:rsidRPr="005D7FDB">
        <w:t xml:space="preserve">ffective surveillance of </w:t>
      </w:r>
      <w:r w:rsidR="00E142E2" w:rsidRPr="005D7FDB">
        <w:t xml:space="preserve">endemic </w:t>
      </w:r>
      <w:proofErr w:type="spellStart"/>
      <w:r w:rsidR="007E4FEF" w:rsidRPr="005D7FDB">
        <w:t>zoonoses</w:t>
      </w:r>
      <w:proofErr w:type="spellEnd"/>
      <w:r w:rsidR="007E4FEF" w:rsidRPr="005D7FDB">
        <w:t xml:space="preserve"> in their </w:t>
      </w:r>
      <w:r w:rsidR="00022330" w:rsidRPr="005D7FDB">
        <w:t>animal</w:t>
      </w:r>
      <w:r w:rsidR="007E4FEF" w:rsidRPr="005D7FDB">
        <w:t xml:space="preserve"> hosts is critical for understanding the real burden of the diseases, for timely detection and control of diseases before further spread in animals, and for providing sentinel warning</w:t>
      </w:r>
      <w:r w:rsidR="00431242" w:rsidRPr="005D7FDB">
        <w:t>s</w:t>
      </w:r>
      <w:r w:rsidR="007E4FEF" w:rsidRPr="005D7FDB">
        <w:t xml:space="preserve"> to humans. </w:t>
      </w:r>
      <w:r w:rsidR="001D52E9" w:rsidRPr="005D7FDB">
        <w:t>For instance,</w:t>
      </w:r>
      <w:r w:rsidR="00D06B50" w:rsidRPr="005D7FDB">
        <w:t xml:space="preserve"> experience from Kenya showed that</w:t>
      </w:r>
      <w:r w:rsidR="001D52E9" w:rsidRPr="005D7FDB">
        <w:t xml:space="preserve"> </w:t>
      </w:r>
      <w:r w:rsidR="00792CF3" w:rsidRPr="005D7FDB">
        <w:t xml:space="preserve">enhanced </w:t>
      </w:r>
      <w:r w:rsidR="00E26C05" w:rsidRPr="005D7FDB">
        <w:t xml:space="preserve">syndromic </w:t>
      </w:r>
      <w:r w:rsidR="00402FE2" w:rsidRPr="005D7FDB">
        <w:t xml:space="preserve">surveillance of RVF in livestock </w:t>
      </w:r>
      <w:r w:rsidR="00792CF3" w:rsidRPr="005D7FDB">
        <w:t>can serve as an effective</w:t>
      </w:r>
      <w:r w:rsidR="00402FE2" w:rsidRPr="005D7FDB">
        <w:t xml:space="preserve"> early warning </w:t>
      </w:r>
      <w:r w:rsidR="00792CF3" w:rsidRPr="005D7FDB">
        <w:t xml:space="preserve">for epidemics in livestock and </w:t>
      </w:r>
      <w:proofErr w:type="spellStart"/>
      <w:r w:rsidR="00792CF3" w:rsidRPr="005D7FDB">
        <w:t>spillover</w:t>
      </w:r>
      <w:proofErr w:type="spellEnd"/>
      <w:r w:rsidR="00402FE2" w:rsidRPr="005D7FDB">
        <w:t xml:space="preserve"> to humans </w:t>
      </w:r>
      <w:r w:rsidR="00402FE2" w:rsidRPr="005D7FDB">
        <w:fldChar w:fldCharType="begin">
          <w:fldData xml:space="preserve">PEVuZE5vdGU+PENpdGU+PEF1dGhvcj5PeWFzPC9BdXRob3I+PFllYXI+MjAxODwvWWVhcj48UmVj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</w:fldData>
        </w:fldChar>
      </w:r>
      <w:r w:rsidR="0077204C" w:rsidRPr="005D7FDB">
        <w:instrText xml:space="preserve"> ADDIN EN.CITE </w:instrText>
      </w:r>
      <w:r w:rsidR="0077204C" w:rsidRPr="005D7FDB">
        <w:fldChar w:fldCharType="begin">
          <w:fldData xml:space="preserve">PEVuZE5vdGU+PENpdGU+PEF1dGhvcj5PeWFzPC9BdXRob3I+PFllYXI+MjAxODwvWWVhcj48UmVj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</w:fldData>
        </w:fldChar>
      </w:r>
      <w:r w:rsidR="0077204C" w:rsidRPr="005D7FDB">
        <w:instrText xml:space="preserve"> ADDIN EN.CITE.DATA </w:instrText>
      </w:r>
      <w:r w:rsidR="0077204C" w:rsidRPr="005D7FDB">
        <w:fldChar w:fldCharType="end"/>
      </w:r>
      <w:r w:rsidR="00402FE2" w:rsidRPr="005D7FDB">
        <w:fldChar w:fldCharType="separate"/>
      </w:r>
      <w:r w:rsidR="0077204C" w:rsidRPr="005D7FDB">
        <w:rPr>
          <w:noProof/>
        </w:rPr>
        <w:t>[</w:t>
      </w:r>
      <w:hyperlink w:anchor="_ENREF_41" w:tooltip="Oyas, 2018 #1198" w:history="1">
        <w:r w:rsidR="0077204C" w:rsidRPr="005D7FDB">
          <w:rPr>
            <w:noProof/>
          </w:rPr>
          <w:t>41</w:t>
        </w:r>
      </w:hyperlink>
      <w:r w:rsidR="0077204C" w:rsidRPr="005D7FDB">
        <w:rPr>
          <w:noProof/>
        </w:rPr>
        <w:t>]</w:t>
      </w:r>
      <w:r w:rsidR="00402FE2" w:rsidRPr="005D7FDB">
        <w:fldChar w:fldCharType="end"/>
      </w:r>
      <w:r w:rsidR="00402FE2" w:rsidRPr="005D7FDB">
        <w:t xml:space="preserve">. </w:t>
      </w:r>
      <w:r w:rsidR="00186666" w:rsidRPr="005D7FDB">
        <w:t xml:space="preserve">Surveillance data of good quality </w:t>
      </w:r>
      <w:r w:rsidR="005E4408" w:rsidRPr="005D7FDB">
        <w:t xml:space="preserve">are </w:t>
      </w:r>
      <w:r w:rsidR="00D12134" w:rsidRPr="005D7FDB">
        <w:t>also highly desirable</w:t>
      </w:r>
      <w:r w:rsidR="00395BB3" w:rsidRPr="005D7FDB">
        <w:t xml:space="preserve"> </w:t>
      </w:r>
      <w:r w:rsidR="00186666" w:rsidRPr="005D7FDB">
        <w:t>to inform effective disease control programme</w:t>
      </w:r>
      <w:r w:rsidR="00E37701" w:rsidRPr="005D7FDB">
        <w:t>s</w:t>
      </w:r>
      <w:r w:rsidR="00186666" w:rsidRPr="005D7FDB">
        <w:t xml:space="preserve"> in animals. In the example of brucellosis control</w:t>
      </w:r>
      <w:r w:rsidR="00035289" w:rsidRPr="005D7FDB">
        <w:t xml:space="preserve"> in livestock</w:t>
      </w:r>
      <w:r w:rsidR="00186666" w:rsidRPr="005D7FDB">
        <w:t xml:space="preserve">, when the disease prevalence is high, control relies on vaccination. As prevalence decreases </w:t>
      </w:r>
      <w:r w:rsidR="00431242" w:rsidRPr="005D7FDB">
        <w:t>test-and-</w:t>
      </w:r>
      <w:r w:rsidR="00186666" w:rsidRPr="005D7FDB">
        <w:t>removal of seropositive adults can be considered</w:t>
      </w:r>
      <w:r w:rsidR="00675E2F" w:rsidRPr="005D7FDB">
        <w:t xml:space="preserve"> </w:t>
      </w:r>
      <w:r w:rsidR="00675E2F" w:rsidRPr="005D7FDB">
        <w:fldChar w:fldCharType="begin">
          <w:fldData xml:space="preserve">PEVuZE5vdGU+PENpdGU+PEF1dGhvcj5CbGFzY288L0F1dGhvcj48WWVhcj4yMDIxPC9ZZWFyPjxS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</w:fldData>
        </w:fldChar>
      </w:r>
      <w:r w:rsidR="0077204C" w:rsidRPr="005D7FDB">
        <w:instrText xml:space="preserve"> ADDIN EN.CITE </w:instrText>
      </w:r>
      <w:r w:rsidR="0077204C" w:rsidRPr="005D7FDB">
        <w:fldChar w:fldCharType="begin">
          <w:fldData xml:space="preserve">PEVuZE5vdGU+PENpdGU+PEF1dGhvcj5CbGFzY288L0F1dGhvcj48WWVhcj4yMDIxPC9ZZWFyPjxS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</w:fldData>
        </w:fldChar>
      </w:r>
      <w:r w:rsidR="0077204C" w:rsidRPr="005D7FDB">
        <w:instrText xml:space="preserve"> ADDIN EN.CITE.DATA </w:instrText>
      </w:r>
      <w:r w:rsidR="0077204C" w:rsidRPr="005D7FDB">
        <w:fldChar w:fldCharType="end"/>
      </w:r>
      <w:r w:rsidR="00675E2F" w:rsidRPr="005D7FDB">
        <w:fldChar w:fldCharType="separate"/>
      </w:r>
      <w:r w:rsidR="0077204C" w:rsidRPr="005D7FDB">
        <w:rPr>
          <w:noProof/>
        </w:rPr>
        <w:t>[</w:t>
      </w:r>
      <w:hyperlink w:anchor="_ENREF_42" w:tooltip="Blasco, 2021 #1055" w:history="1">
        <w:r w:rsidR="0077204C" w:rsidRPr="005D7FDB">
          <w:rPr>
            <w:noProof/>
          </w:rPr>
          <w:t>42</w:t>
        </w:r>
      </w:hyperlink>
      <w:r w:rsidR="0077204C" w:rsidRPr="005D7FDB">
        <w:rPr>
          <w:noProof/>
        </w:rPr>
        <w:t>,</w:t>
      </w:r>
      <w:hyperlink w:anchor="_ENREF_43" w:tooltip="Blasco, 2011 #1053" w:history="1">
        <w:r w:rsidR="0077204C" w:rsidRPr="005D7FDB">
          <w:rPr>
            <w:noProof/>
          </w:rPr>
          <w:t>43</w:t>
        </w:r>
      </w:hyperlink>
      <w:r w:rsidR="0077204C" w:rsidRPr="005D7FDB">
        <w:rPr>
          <w:noProof/>
        </w:rPr>
        <w:t>]</w:t>
      </w:r>
      <w:r w:rsidR="00675E2F" w:rsidRPr="005D7FDB">
        <w:fldChar w:fldCharType="end"/>
      </w:r>
      <w:r w:rsidR="00186666" w:rsidRPr="005D7FDB">
        <w:t>. In this respect, the detection of infected herds/flocks and assessment of the disease prevalence are crucial. However,</w:t>
      </w:r>
      <w:r w:rsidR="00FD1E9B" w:rsidRPr="005D7FDB">
        <w:t xml:space="preserve"> </w:t>
      </w:r>
      <w:r w:rsidR="006B443A" w:rsidRPr="005D7FDB">
        <w:t>several important c</w:t>
      </w:r>
      <w:r w:rsidR="00FD1E9B" w:rsidRPr="005D7FDB">
        <w:t xml:space="preserve">hallenges exist for </w:t>
      </w:r>
      <w:r w:rsidR="00F241DC" w:rsidRPr="005D7FDB">
        <w:t xml:space="preserve">the </w:t>
      </w:r>
      <w:r w:rsidR="00FD1E9B" w:rsidRPr="005D7FDB">
        <w:t>surveillance in LMICs, in addition to the infrastructure</w:t>
      </w:r>
      <w:r w:rsidR="00901E67" w:rsidRPr="005D7FDB">
        <w:t xml:space="preserve"> </w:t>
      </w:r>
      <w:r w:rsidR="00FD1E9B" w:rsidRPr="005D7FDB">
        <w:t>limitations</w:t>
      </w:r>
      <w:r w:rsidR="008D5D58" w:rsidRPr="005D7FDB">
        <w:t xml:space="preserve">. Firstly, </w:t>
      </w:r>
      <w:r w:rsidR="00822B77" w:rsidRPr="005D7FDB">
        <w:t xml:space="preserve">most of the prioritised </w:t>
      </w:r>
      <w:proofErr w:type="spellStart"/>
      <w:r w:rsidR="00822B77" w:rsidRPr="005D7FDB">
        <w:t>zoonoses</w:t>
      </w:r>
      <w:proofErr w:type="spellEnd"/>
      <w:r w:rsidR="00822B77" w:rsidRPr="005D7FDB">
        <w:t xml:space="preserve"> </w:t>
      </w:r>
      <w:r w:rsidR="00B8796D" w:rsidRPr="005D7FDB">
        <w:t xml:space="preserve">are </w:t>
      </w:r>
      <w:r w:rsidR="0037685C" w:rsidRPr="005D7FDB">
        <w:t>associated with</w:t>
      </w:r>
      <w:r w:rsidR="00675E2F" w:rsidRPr="005D7FDB">
        <w:t xml:space="preserve"> </w:t>
      </w:r>
      <w:r w:rsidR="00186666" w:rsidRPr="005D7FDB">
        <w:t xml:space="preserve">asymptomatic or non-specific </w:t>
      </w:r>
      <w:r w:rsidR="00675E2F" w:rsidRPr="005D7FDB">
        <w:t xml:space="preserve">clinical presentations in </w:t>
      </w:r>
      <w:r w:rsidR="00595889" w:rsidRPr="005D7FDB">
        <w:t>animal hosts</w:t>
      </w:r>
      <w:r w:rsidR="00186666" w:rsidRPr="005D7FDB">
        <w:t xml:space="preserve">, making </w:t>
      </w:r>
      <w:r w:rsidR="00822B77" w:rsidRPr="005D7FDB">
        <w:t xml:space="preserve">their </w:t>
      </w:r>
      <w:r w:rsidR="00826451" w:rsidRPr="005D7FDB">
        <w:t xml:space="preserve">identification </w:t>
      </w:r>
      <w:r w:rsidR="00822B77" w:rsidRPr="005D7FDB">
        <w:t>difficult without laboratory confirmatory testing</w:t>
      </w:r>
      <w:r w:rsidR="001B0CFE" w:rsidRPr="005D7FDB">
        <w:t>.</w:t>
      </w:r>
      <w:r w:rsidR="00186666" w:rsidRPr="005D7FDB">
        <w:t xml:space="preserve"> </w:t>
      </w:r>
      <w:r w:rsidR="00822B77" w:rsidRPr="005D7FDB">
        <w:t xml:space="preserve">This </w:t>
      </w:r>
      <w:r w:rsidR="00303B34" w:rsidRPr="005D7FDB">
        <w:t xml:space="preserve">often </w:t>
      </w:r>
      <w:r w:rsidR="00186666" w:rsidRPr="005D7FDB">
        <w:t xml:space="preserve">presents a significant challenge to LMICs where diagnostic </w:t>
      </w:r>
      <w:r w:rsidR="00186666" w:rsidRPr="005D7FDB">
        <w:lastRenderedPageBreak/>
        <w:t>tools are not always accessible</w:t>
      </w:r>
      <w:r w:rsidR="001B0CFE" w:rsidRPr="005D7FDB">
        <w:t xml:space="preserve"> </w:t>
      </w:r>
      <w:r w:rsidR="001B0CFE" w:rsidRPr="005D7FDB">
        <w:fldChar w:fldCharType="begin">
          <w:fldData xml:space="preserve">PEVuZE5vdGU+PENpdGU+PEF1dGhvcj5IYWxsaWRheTwvQXV0aG9yPjxZZWFyPjIwMTU8L1llYXI+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</w:fldData>
        </w:fldChar>
      </w:r>
      <w:r w:rsidR="0077204C" w:rsidRPr="005D7FDB">
        <w:instrText xml:space="preserve"> ADDIN EN.CITE </w:instrText>
      </w:r>
      <w:r w:rsidR="0077204C" w:rsidRPr="005D7FDB">
        <w:fldChar w:fldCharType="begin">
          <w:fldData xml:space="preserve">PEVuZE5vdGU+PENpdGU+PEF1dGhvcj5IYWxsaWRheTwvQXV0aG9yPjxZZWFyPjIwMTU8L1llYXI+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</w:fldData>
        </w:fldChar>
      </w:r>
      <w:r w:rsidR="0077204C" w:rsidRPr="005D7FDB">
        <w:instrText xml:space="preserve"> ADDIN EN.CITE.DATA </w:instrText>
      </w:r>
      <w:r w:rsidR="0077204C" w:rsidRPr="005D7FDB">
        <w:fldChar w:fldCharType="end"/>
      </w:r>
      <w:r w:rsidR="001B0CFE" w:rsidRPr="005D7FDB">
        <w:fldChar w:fldCharType="separate"/>
      </w:r>
      <w:r w:rsidR="0077204C" w:rsidRPr="005D7FDB">
        <w:rPr>
          <w:noProof/>
        </w:rPr>
        <w:t>[</w:t>
      </w:r>
      <w:hyperlink w:anchor="_ENREF_44" w:tooltip="Halliday, 2015 #1177" w:history="1">
        <w:r w:rsidR="0077204C" w:rsidRPr="005D7FDB">
          <w:rPr>
            <w:noProof/>
          </w:rPr>
          <w:t>44</w:t>
        </w:r>
      </w:hyperlink>
      <w:r w:rsidR="0077204C" w:rsidRPr="005D7FDB">
        <w:rPr>
          <w:noProof/>
        </w:rPr>
        <w:t>]</w:t>
      </w:r>
      <w:r w:rsidR="001B0CFE" w:rsidRPr="005D7FDB">
        <w:fldChar w:fldCharType="end"/>
      </w:r>
      <w:r w:rsidR="00186666" w:rsidRPr="005D7FDB">
        <w:t xml:space="preserve">. </w:t>
      </w:r>
      <w:r w:rsidR="008D5D58" w:rsidRPr="005D7FDB">
        <w:t>Secondly</w:t>
      </w:r>
      <w:r w:rsidR="002F58E6" w:rsidRPr="005D7FDB">
        <w:t xml:space="preserve">, </w:t>
      </w:r>
      <w:r w:rsidR="00DA5D88" w:rsidRPr="005D7FDB">
        <w:t xml:space="preserve">for </w:t>
      </w:r>
      <w:proofErr w:type="spellStart"/>
      <w:r w:rsidR="00A87B6C" w:rsidRPr="005D7FDB">
        <w:t>zoonoses</w:t>
      </w:r>
      <w:proofErr w:type="spellEnd"/>
      <w:r w:rsidR="00A87B6C" w:rsidRPr="005D7FDB">
        <w:t xml:space="preserve"> that</w:t>
      </w:r>
      <w:r w:rsidR="00DA5D88" w:rsidRPr="005D7FDB">
        <w:t xml:space="preserve"> do not cause obvious clinical </w:t>
      </w:r>
      <w:r w:rsidR="00ED3B9B" w:rsidRPr="005D7FDB">
        <w:t xml:space="preserve">signs </w:t>
      </w:r>
      <w:r w:rsidR="00A87B6C" w:rsidRPr="005D7FDB">
        <w:t xml:space="preserve">in </w:t>
      </w:r>
      <w:r w:rsidR="00ED3B9B" w:rsidRPr="005D7FDB">
        <w:t>animals</w:t>
      </w:r>
      <w:r w:rsidR="00DA5D88" w:rsidRPr="005D7FDB">
        <w:t xml:space="preserve">, it can be difficult to engage agricultural stakeholders in animal health surveillance and interventions solely to benefit public health. Thirdly, </w:t>
      </w:r>
      <w:r w:rsidR="002F58E6" w:rsidRPr="005D7FDB">
        <w:t xml:space="preserve">the majority of prioritised diseases </w:t>
      </w:r>
      <w:r w:rsidR="00DD5C94" w:rsidRPr="005D7FDB">
        <w:t xml:space="preserve">involve </w:t>
      </w:r>
      <w:r w:rsidR="002F58E6" w:rsidRPr="005D7FDB">
        <w:t xml:space="preserve">multiple animal hosts </w:t>
      </w:r>
      <w:r w:rsidR="00ED3B9B" w:rsidRPr="005D7FDB">
        <w:t xml:space="preserve">(sometimes also including wildlife) </w:t>
      </w:r>
      <w:r w:rsidR="002F58E6" w:rsidRPr="005D7FDB">
        <w:t xml:space="preserve">and/or </w:t>
      </w:r>
      <w:r w:rsidR="006B502B" w:rsidRPr="005D7FDB">
        <w:t xml:space="preserve">multiple </w:t>
      </w:r>
      <w:r w:rsidR="00137F4E" w:rsidRPr="005D7FDB">
        <w:t>pathways</w:t>
      </w:r>
      <w:r w:rsidR="004E73C8" w:rsidRPr="005D7FDB">
        <w:t xml:space="preserve"> of </w:t>
      </w:r>
      <w:r w:rsidR="002F58E6" w:rsidRPr="005D7FDB">
        <w:t xml:space="preserve">zoonotic transmission, presenting </w:t>
      </w:r>
      <w:r w:rsidR="00ED3B9B" w:rsidRPr="005D7FDB">
        <w:t xml:space="preserve">additional </w:t>
      </w:r>
      <w:r w:rsidR="002F58E6" w:rsidRPr="005D7FDB">
        <w:t>challenge</w:t>
      </w:r>
      <w:r w:rsidR="00ED3B9B" w:rsidRPr="005D7FDB">
        <w:t>s</w:t>
      </w:r>
      <w:r w:rsidR="002F58E6" w:rsidRPr="005D7FDB">
        <w:t xml:space="preserve"> to </w:t>
      </w:r>
      <w:r w:rsidR="00E02BA7" w:rsidRPr="005D7FDB">
        <w:t xml:space="preserve">quantifying </w:t>
      </w:r>
      <w:r w:rsidR="003460AF" w:rsidRPr="005D7FDB">
        <w:t>the contribution of each host/</w:t>
      </w:r>
      <w:r w:rsidR="00746C27" w:rsidRPr="005D7FDB">
        <w:t>pathway</w:t>
      </w:r>
      <w:r w:rsidR="00B16CC2" w:rsidRPr="005D7FDB">
        <w:t xml:space="preserve"> </w:t>
      </w:r>
      <w:r w:rsidR="002F58E6" w:rsidRPr="005D7FDB">
        <w:t xml:space="preserve">to </w:t>
      </w:r>
      <w:r w:rsidR="00AB2A47" w:rsidRPr="005D7FDB">
        <w:t>public health risk</w:t>
      </w:r>
      <w:r w:rsidR="002F58E6" w:rsidRPr="005D7FDB">
        <w:t xml:space="preserve"> and prioritis</w:t>
      </w:r>
      <w:r w:rsidR="00AB2A47" w:rsidRPr="005D7FDB">
        <w:t>ing</w:t>
      </w:r>
      <w:r w:rsidR="002F58E6" w:rsidRPr="005D7FDB">
        <w:t xml:space="preserve"> control activities</w:t>
      </w:r>
      <w:r w:rsidR="003E5DD2" w:rsidRPr="005D7FDB">
        <w:t xml:space="preserve"> </w:t>
      </w:r>
      <w:r w:rsidR="003E5DD2" w:rsidRPr="005D7FDB">
        <w:fldChar w:fldCharType="begin"/>
      </w:r>
      <w:r w:rsidR="0077204C" w:rsidRPr="005D7FDB">
        <w:instrText xml:space="preserve"> ADDIN EN.CITE &lt;EndNote&gt;&lt;Cite&gt;&lt;Author&gt;Webster&lt;/Author&gt;&lt;Year&gt;2017&lt;/Year&gt;&lt;RecNum&gt;1288&lt;/RecNum&gt;&lt;DisplayText&gt;[45]&lt;/DisplayText&gt;&lt;record&gt;&lt;rec-number&gt;1288&lt;/rec-number&gt;&lt;foreign-keys&gt;&lt;key app="EN" db-id="dx99ex5t792wv5e9ts7pvxz2sazzfp00ea5r"&gt;1288&lt;/key&gt;&lt;/foreign-keys&gt;&lt;ref-type name="Journal Article"&gt;17&lt;/ref-type&gt;&lt;contributors&gt;&lt;authors&gt;&lt;author&gt;Webster, Joanne P.&lt;/author&gt;&lt;author&gt;Borlase, Anna&lt;/author&gt;&lt;author&gt;Rudge, James W.&lt;/author&gt;&lt;/authors&gt;&lt;/contributors&gt;&lt;titles&gt;&lt;title&gt;Who acquires infection from whom and how? Disentangling multi-host and multi-mode transmission dynamics in the ‘elimination’ era&lt;/title&gt;&lt;secondary-title&gt;Phil. Trans. R. Soc. B&lt;/secondary-title&gt;&lt;/titles&gt;&lt;periodical&gt;&lt;full-title&gt;Phil. Trans. R. Soc. B&lt;/full-title&gt;&lt;/periodical&gt;&lt;pages&gt;20160091&lt;/pages&gt;&lt;volume&gt;372&lt;/volume&gt;&lt;number&gt;1719&lt;/number&gt;&lt;dates&gt;&lt;year&gt;2017&lt;/year&gt;&lt;/dates&gt;&lt;urls&gt;&lt;related-urls&gt;&lt;url&gt;https://royalsocietypublishing.org/doi/abs/10.1098/rstb.2016.0091&lt;/url&gt;&lt;/related-urls&gt;&lt;/urls&gt;&lt;electronic-resource-num&gt;doi:10.1098/rstb.2016.0091&lt;/electronic-resource-num&gt;&lt;/record&gt;&lt;/Cite&gt;&lt;/EndNote&gt;</w:instrText>
      </w:r>
      <w:r w:rsidR="003E5DD2" w:rsidRPr="005D7FDB">
        <w:fldChar w:fldCharType="separate"/>
      </w:r>
      <w:r w:rsidR="0077204C" w:rsidRPr="005D7FDB">
        <w:rPr>
          <w:noProof/>
        </w:rPr>
        <w:t>[</w:t>
      </w:r>
      <w:hyperlink w:anchor="_ENREF_45" w:tooltip="Webster, 2017 #1288" w:history="1">
        <w:r w:rsidR="0077204C" w:rsidRPr="005D7FDB">
          <w:rPr>
            <w:noProof/>
          </w:rPr>
          <w:t>45</w:t>
        </w:r>
      </w:hyperlink>
      <w:r w:rsidR="0077204C" w:rsidRPr="005D7FDB">
        <w:rPr>
          <w:noProof/>
        </w:rPr>
        <w:t>]</w:t>
      </w:r>
      <w:r w:rsidR="003E5DD2" w:rsidRPr="005D7FDB">
        <w:fldChar w:fldCharType="end"/>
      </w:r>
      <w:r w:rsidR="002F58E6" w:rsidRPr="005D7FDB">
        <w:t xml:space="preserve">. </w:t>
      </w:r>
      <w:r w:rsidR="008D5D58" w:rsidRPr="005D7FDB">
        <w:t>Lastly</w:t>
      </w:r>
      <w:r w:rsidR="00186666" w:rsidRPr="005D7FDB">
        <w:t>, surveillance programmes mostly operate separately for the human and animal health sector</w:t>
      </w:r>
      <w:r w:rsidR="004F3FFD" w:rsidRPr="005D7FDB">
        <w:t>s</w:t>
      </w:r>
      <w:r w:rsidR="00186666" w:rsidRPr="005D7FDB">
        <w:t>, and surveillance in animals is under-resourced even more than surveillance in humans</w:t>
      </w:r>
      <w:r w:rsidR="00606ADC" w:rsidRPr="005D7FDB">
        <w:t>,</w:t>
      </w:r>
      <w:r w:rsidR="00822B77" w:rsidRPr="005D7FDB">
        <w:t xml:space="preserve"> especially</w:t>
      </w:r>
      <w:r w:rsidR="00186666" w:rsidRPr="005D7FDB">
        <w:t xml:space="preserve"> </w:t>
      </w:r>
      <w:r w:rsidR="00822B77" w:rsidRPr="005D7FDB">
        <w:t xml:space="preserve">in LMICs </w:t>
      </w:r>
      <w:r w:rsidR="009727DB" w:rsidRPr="005D7FDB">
        <w:fldChar w:fldCharType="begin"/>
      </w:r>
      <w:r w:rsidR="0077204C" w:rsidRPr="005D7FDB">
        <w:instrText xml:space="preserve"> ADDIN EN.CITE &lt;EndNote&gt;&lt;Cite&gt;&lt;Author&gt;origin&lt;/Author&gt;&lt;Year&gt;2009&lt;/Year&gt;&lt;RecNum&gt;1357&lt;/RecNum&gt;&lt;DisplayText&gt;[46]&lt;/DisplayText&gt;&lt;record&gt;&lt;rec-number&gt;1357&lt;/rec-number&gt;&lt;foreign-keys&gt;&lt;key app="EN" db-id="dx99ex5t792wv5e9ts7pvxz2sazzfp00ea5r"&gt;1357&lt;/key&gt;&lt;/foreign-keys&gt;&lt;ref-type name="Report"&gt;27&lt;/ref-type&gt;&lt;contributors&gt;&lt;authors&gt;&lt;author&gt;National research council (US) committee on achieving sustainable global capacity for surveillance and response to emerging diseases of zoonotic origin&lt;/author&gt;&lt;/authors&gt;&lt;secondary-authors&gt;&lt;author&gt;Keusch, G. T.&lt;/author&gt;&lt;author&gt;Pappaioanou, M.&lt;/author&gt;&lt;author&gt;Gonzalez, M. C.&lt;/author&gt;&lt;author&gt;Scott, K. A.&lt;/author&gt;&lt;author&gt;Tsai, P.&lt;/author&gt;&lt;/secondary-authors&gt;&lt;/contributors&gt;&lt;titles&gt;&lt;title&gt;Sustaining global surveillance and response to emerging zoonotic diseases&lt;/title&gt;&lt;secondary-title&gt;Sustaining Global Surveillance and Response to Emerging Zoonotic Diseases&lt;/secondary-title&gt;&lt;/titles&gt;&lt;dates&gt;&lt;year&gt;2009&lt;/year&gt;&lt;/dates&gt;&lt;pub-location&gt;Washington (DC)&lt;/pub-location&gt;&lt;publisher&gt;National Academies Press&lt;/publisher&gt;&lt;isbn&gt;978-0-309-13734-8&lt;/isbn&gt;&lt;accession-num&gt;25009943&lt;/accession-num&gt;&lt;urls&gt;&lt;related-urls&gt;&lt;url&gt;http://www.ncbi.nlm.nih.gov/pubmed/25009943&lt;/url&gt;&lt;/related-urls&gt;&lt;/urls&gt;&lt;electronic-resource-num&gt;10.17226/12625&lt;/electronic-resource-num&gt;&lt;language&gt;eng&lt;/language&gt;&lt;/record&gt;&lt;/Cite&gt;&lt;/EndNote&gt;</w:instrText>
      </w:r>
      <w:r w:rsidR="009727DB" w:rsidRPr="005D7FDB">
        <w:fldChar w:fldCharType="separate"/>
      </w:r>
      <w:r w:rsidR="0077204C" w:rsidRPr="005D7FDB">
        <w:rPr>
          <w:noProof/>
        </w:rPr>
        <w:t>[</w:t>
      </w:r>
      <w:hyperlink w:anchor="_ENREF_46" w:tooltip="origin, 2009 #1357" w:history="1">
        <w:r w:rsidR="0077204C" w:rsidRPr="005D7FDB">
          <w:rPr>
            <w:noProof/>
          </w:rPr>
          <w:t>46</w:t>
        </w:r>
      </w:hyperlink>
      <w:r w:rsidR="0077204C" w:rsidRPr="005D7FDB">
        <w:rPr>
          <w:noProof/>
        </w:rPr>
        <w:t>]</w:t>
      </w:r>
      <w:r w:rsidR="009727DB" w:rsidRPr="005D7FDB">
        <w:fldChar w:fldCharType="end"/>
      </w:r>
      <w:r w:rsidR="00186666" w:rsidRPr="005D7FDB">
        <w:t xml:space="preserve">. As such, </w:t>
      </w:r>
      <w:r w:rsidR="006E366F" w:rsidRPr="005D7FDB">
        <w:t xml:space="preserve">zoonotic agents </w:t>
      </w:r>
      <w:r w:rsidR="00186666" w:rsidRPr="005D7FDB">
        <w:t xml:space="preserve">are often not diagnosed until human outbreaks have been observed, which subsequently leads to the disease </w:t>
      </w:r>
      <w:r w:rsidR="00A2158B" w:rsidRPr="005D7FDB">
        <w:t xml:space="preserve">investigation and </w:t>
      </w:r>
      <w:r w:rsidR="00186666" w:rsidRPr="005D7FDB">
        <w:t xml:space="preserve">detection in animals rather than the reverse </w:t>
      </w:r>
      <w:r w:rsidR="000C5E68" w:rsidRPr="005D7FDB">
        <w:fldChar w:fldCharType="begin">
          <w:fldData xml:space="preserve">PEVuZE5vdGU+PENpdGU+PEF1dGhvcj5CaXNzb248L0F1dGhvcj48WWVhcj4yMDE1PC9ZZWFyPjxS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</w:fldData>
        </w:fldChar>
      </w:r>
      <w:r w:rsidR="0077204C" w:rsidRPr="005D7FDB">
        <w:instrText xml:space="preserve"> ADDIN EN.CITE </w:instrText>
      </w:r>
      <w:r w:rsidR="0077204C" w:rsidRPr="005D7FDB">
        <w:fldChar w:fldCharType="begin">
          <w:fldData xml:space="preserve">PEVuZE5vdGU+PENpdGU+PEF1dGhvcj5CaXNzb248L0F1dGhvcj48WWVhcj4yMDE1PC9ZZWFyPjxS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</w:fldData>
        </w:fldChar>
      </w:r>
      <w:r w:rsidR="0077204C" w:rsidRPr="005D7FDB">
        <w:instrText xml:space="preserve"> ADDIN EN.CITE.DATA </w:instrText>
      </w:r>
      <w:r w:rsidR="0077204C" w:rsidRPr="005D7FDB">
        <w:fldChar w:fldCharType="end"/>
      </w:r>
      <w:r w:rsidR="000C5E68" w:rsidRPr="005D7FDB">
        <w:fldChar w:fldCharType="separate"/>
      </w:r>
      <w:r w:rsidR="0077204C" w:rsidRPr="005D7FDB">
        <w:rPr>
          <w:noProof/>
        </w:rPr>
        <w:t>[</w:t>
      </w:r>
      <w:hyperlink w:anchor="_ENREF_46" w:tooltip="origin, 2009 #1357" w:history="1">
        <w:r w:rsidR="0077204C" w:rsidRPr="005D7FDB">
          <w:rPr>
            <w:noProof/>
          </w:rPr>
          <w:t>46</w:t>
        </w:r>
      </w:hyperlink>
      <w:r w:rsidR="0077204C" w:rsidRPr="005D7FDB">
        <w:rPr>
          <w:noProof/>
        </w:rPr>
        <w:t>,</w:t>
      </w:r>
      <w:hyperlink w:anchor="_ENREF_47" w:tooltip="Bisson, 2015 #1331" w:history="1">
        <w:r w:rsidR="0077204C" w:rsidRPr="005D7FDB">
          <w:rPr>
            <w:noProof/>
          </w:rPr>
          <w:t>47</w:t>
        </w:r>
      </w:hyperlink>
      <w:r w:rsidR="0077204C" w:rsidRPr="005D7FDB">
        <w:rPr>
          <w:noProof/>
        </w:rPr>
        <w:t>]</w:t>
      </w:r>
      <w:r w:rsidR="000C5E68" w:rsidRPr="005D7FDB">
        <w:fldChar w:fldCharType="end"/>
      </w:r>
      <w:r w:rsidR="00186666" w:rsidRPr="005D7FDB">
        <w:t xml:space="preserve">. </w:t>
      </w:r>
    </w:p>
    <w:p w14:paraId="7F57A3B3" w14:textId="77777777" w:rsidR="00136F40" w:rsidRPr="005D7FDB" w:rsidRDefault="00136F40" w:rsidP="00136F40">
      <w:pPr>
        <w:spacing w:line="480" w:lineRule="auto"/>
        <w:jc w:val="both"/>
      </w:pPr>
    </w:p>
    <w:p w14:paraId="0419E27B" w14:textId="46BCF701" w:rsidR="009A7396" w:rsidRPr="005D7FDB" w:rsidRDefault="00E02BA7" w:rsidP="00136F40">
      <w:pPr>
        <w:spacing w:line="480" w:lineRule="auto"/>
        <w:jc w:val="both"/>
      </w:pPr>
      <w:r w:rsidRPr="005D7FDB">
        <w:t xml:space="preserve">To address the above challenges, practical recommendations </w:t>
      </w:r>
      <w:r w:rsidR="00826451" w:rsidRPr="005D7FDB">
        <w:t>to improve the efficiency and cost-effectiveness of surveillance</w:t>
      </w:r>
      <w:r w:rsidR="00826451" w:rsidRPr="005D7FDB" w:rsidDel="00826451">
        <w:t xml:space="preserve"> </w:t>
      </w:r>
      <w:r w:rsidRPr="005D7FDB">
        <w:t>are highly desirable.</w:t>
      </w:r>
      <w:r w:rsidR="00395BB3" w:rsidRPr="005D7FDB">
        <w:t xml:space="preserve"> </w:t>
      </w:r>
      <w:r w:rsidRPr="005D7FDB">
        <w:t>However</w:t>
      </w:r>
      <w:r w:rsidR="006D52F1" w:rsidRPr="005D7FDB">
        <w:t xml:space="preserve">, </w:t>
      </w:r>
      <w:r w:rsidR="002D3E7F" w:rsidRPr="005D7FDB">
        <w:t xml:space="preserve">literature focusing on animal health surveillance of </w:t>
      </w:r>
      <w:r w:rsidR="00241E4D" w:rsidRPr="005D7FDB">
        <w:t xml:space="preserve">individual </w:t>
      </w:r>
      <w:r w:rsidR="002D3E7F" w:rsidRPr="005D7FDB">
        <w:t xml:space="preserve">endemic </w:t>
      </w:r>
      <w:r w:rsidR="003803B7" w:rsidRPr="005D7FDB">
        <w:t xml:space="preserve">and neglected </w:t>
      </w:r>
      <w:r w:rsidR="00241E4D" w:rsidRPr="005D7FDB">
        <w:t xml:space="preserve">zoonosis </w:t>
      </w:r>
      <w:r w:rsidR="00F241DC" w:rsidRPr="005D7FDB">
        <w:t>is</w:t>
      </w:r>
      <w:r w:rsidR="00A92C86" w:rsidRPr="005D7FDB">
        <w:t xml:space="preserve"> </w:t>
      </w:r>
      <w:r w:rsidR="002D3E7F" w:rsidRPr="005D7FDB">
        <w:t xml:space="preserve">relatively </w:t>
      </w:r>
      <w:r w:rsidR="00E35372" w:rsidRPr="005D7FDB">
        <w:t>limited</w:t>
      </w:r>
      <w:r w:rsidR="002D3E7F" w:rsidRPr="005D7FDB">
        <w:t xml:space="preserve">, </w:t>
      </w:r>
      <w:r w:rsidR="006D52F1" w:rsidRPr="005D7FDB">
        <w:t xml:space="preserve">in contrast to </w:t>
      </w:r>
      <w:r w:rsidR="00630E7A" w:rsidRPr="005D7FDB">
        <w:t>increasing</w:t>
      </w:r>
      <w:r w:rsidR="006D52F1" w:rsidRPr="005D7FDB">
        <w:t xml:space="preserve"> </w:t>
      </w:r>
      <w:r w:rsidR="004C4DC0" w:rsidRPr="005D7FDB">
        <w:t>guidelines</w:t>
      </w:r>
      <w:r w:rsidR="005613EA" w:rsidRPr="005D7FDB">
        <w:t xml:space="preserve"> </w:t>
      </w:r>
      <w:r w:rsidR="005C6288" w:rsidRPr="005D7FDB">
        <w:t xml:space="preserve">developed </w:t>
      </w:r>
      <w:r w:rsidR="006D52F1" w:rsidRPr="005D7FDB">
        <w:t xml:space="preserve">for </w:t>
      </w:r>
      <w:r w:rsidR="00826451" w:rsidRPr="005D7FDB">
        <w:t xml:space="preserve">the </w:t>
      </w:r>
      <w:r w:rsidR="006D52F1" w:rsidRPr="005D7FDB">
        <w:t xml:space="preserve">early detection of </w:t>
      </w:r>
      <w:r w:rsidR="00F822F5" w:rsidRPr="005D7FDB">
        <w:t>emerging</w:t>
      </w:r>
      <w:r w:rsidR="006D52F1" w:rsidRPr="005D7FDB">
        <w:t xml:space="preserve"> infectious diseases </w:t>
      </w:r>
      <w:r w:rsidR="00746C27" w:rsidRPr="005D7FDB">
        <w:t xml:space="preserve">with pandemic potential </w:t>
      </w:r>
      <w:r w:rsidR="006D52F1" w:rsidRPr="005D7FDB">
        <w:t xml:space="preserve">and to demonstrate freedom from transboundary animal disease to support international trade </w:t>
      </w:r>
      <w:r w:rsidR="006D52F1" w:rsidRPr="005D7FDB">
        <w:fldChar w:fldCharType="begin"/>
      </w:r>
      <w:r w:rsidR="0077204C" w:rsidRPr="005D7FDB">
        <w:instrText xml:space="preserve"> ADDIN EN.CITE &lt;EndNote&gt;&lt;Cite&gt;&lt;Author&gt;Hattendorf&lt;/Author&gt;&lt;Year&gt;2017&lt;/Year&gt;&lt;RecNum&gt;1009&lt;/RecNum&gt;&lt;DisplayText&gt;[48]&lt;/DisplayText&gt;&lt;record&gt;&lt;rec-number&gt;1009&lt;/rec-number&gt;&lt;foreign-keys&gt;&lt;key app="EN" db-id="dx99ex5t792wv5e9ts7pvxz2sazzfp00ea5r"&gt;1009&lt;/key&gt;&lt;key app="ENWeb" db-id=""&gt;0&lt;/key&gt;&lt;/foreign-keys&gt;&lt;ref-type name="Journal Article"&gt;17&lt;/ref-type&gt;&lt;contributors&gt;&lt;authors&gt;&lt;author&gt;Hattendorf, J.&lt;/author&gt;&lt;author&gt;Bardosh, K. L.&lt;/author&gt;&lt;author&gt;Zinsstag, J.&lt;/author&gt;&lt;/authors&gt;&lt;/contributors&gt;&lt;auth-address&gt;Swiss Tropical and Public Health Institute, Department of Epidemiology and Public Health, Basel, Switzerland; University of Basel, Basel, Switzerland,. Electronic address: jan.hattendorf@unibas.ch.&amp;#xD;Division of Infection and Pathway Medicine, School of Biomedical Sciences, College of Medicine and Veterinary Medicine, The University of Edinburgh, Edinburgh, UK.&amp;#xD;Swiss Tropical and Public Health Institute, Department of Epidemiology and Public Health, Basel, Switzerland; University of Basel, Basel, Switzerland.&lt;/auth-address&gt;&lt;titles&gt;&lt;title&gt;One Health and its practical implications for surveillance of endemic zoonotic diseases in resource limited settings&lt;/title&gt;&lt;secondary-title&gt;Acta Trop&lt;/secondary-title&gt;&lt;alt-title&gt;Acta tropica&lt;/alt-title&gt;&lt;/titles&gt;&lt;periodical&gt;&lt;full-title&gt;Acta Trop&lt;/full-title&gt;&lt;/periodical&gt;&lt;alt-periodical&gt;&lt;full-title&gt;Acta Tropica&lt;/full-title&gt;&lt;/alt-periodical&gt;&lt;pages&gt;268-273&lt;/pages&gt;&lt;volume&gt;165&lt;/volume&gt;&lt;keywords&gt;&lt;keyword&gt;Animals&lt;/keyword&gt;&lt;keyword&gt;*Epidemiological Monitoring&lt;/keyword&gt;&lt;keyword&gt;Global Health/*statistics &amp;amp; numerical data&lt;/keyword&gt;&lt;keyword&gt;Humans&lt;/keyword&gt;&lt;keyword&gt;Zoonoses/*diagnosis/epidemiology/*prevention &amp;amp; control&lt;/keyword&gt;&lt;/keywords&gt;&lt;dates&gt;&lt;year&gt;2017&lt;/year&gt;&lt;pub-dates&gt;&lt;date&gt;Jan&lt;/date&gt;&lt;/pub-dates&gt;&lt;/dates&gt;&lt;isbn&gt;1873-6254 (Electronic)&amp;#xD;0001-706X (Linking)&lt;/isbn&gt;&lt;accession-num&gt;27769875&lt;/accession-num&gt;&lt;urls&gt;&lt;related-urls&gt;&lt;url&gt;http://www.ncbi.nlm.nih.gov/pubmed/27769875&lt;/url&gt;&lt;/related-urls&gt;&lt;/urls&gt;&lt;electronic-resource-num&gt;10.1016/j.actatropica.2016.10.009&lt;/electronic-resource-num&gt;&lt;/record&gt;&lt;/Cite&gt;&lt;/EndNote&gt;</w:instrText>
      </w:r>
      <w:r w:rsidR="006D52F1" w:rsidRPr="005D7FDB">
        <w:fldChar w:fldCharType="separate"/>
      </w:r>
      <w:r w:rsidR="0077204C" w:rsidRPr="005D7FDB">
        <w:rPr>
          <w:noProof/>
        </w:rPr>
        <w:t>[</w:t>
      </w:r>
      <w:hyperlink w:anchor="_ENREF_48" w:tooltip="Hattendorf, 2017 #1009" w:history="1">
        <w:r w:rsidR="0077204C" w:rsidRPr="005D7FDB">
          <w:rPr>
            <w:noProof/>
          </w:rPr>
          <w:t>48</w:t>
        </w:r>
      </w:hyperlink>
      <w:r w:rsidR="0077204C" w:rsidRPr="005D7FDB">
        <w:rPr>
          <w:noProof/>
        </w:rPr>
        <w:t>]</w:t>
      </w:r>
      <w:r w:rsidR="006D52F1" w:rsidRPr="005D7FDB">
        <w:fldChar w:fldCharType="end"/>
      </w:r>
      <w:r w:rsidR="006D52F1" w:rsidRPr="005D7FDB">
        <w:t xml:space="preserve">. </w:t>
      </w:r>
      <w:r w:rsidR="000A73EE" w:rsidRPr="005D7FDB">
        <w:t>Furthermore</w:t>
      </w:r>
      <w:r w:rsidR="00746C27" w:rsidRPr="005D7FDB">
        <w:t xml:space="preserve">, </w:t>
      </w:r>
      <w:r w:rsidR="006D52F1" w:rsidRPr="005D7FDB">
        <w:t xml:space="preserve">when available, </w:t>
      </w:r>
      <w:r w:rsidR="00F241DC" w:rsidRPr="005D7FDB">
        <w:t>such literature is</w:t>
      </w:r>
      <w:r w:rsidR="006D52F1" w:rsidRPr="005D7FDB">
        <w:t xml:space="preserve"> frequently </w:t>
      </w:r>
      <w:r w:rsidR="00180463" w:rsidRPr="005D7FDB">
        <w:t>appli</w:t>
      </w:r>
      <w:r w:rsidR="00746C27" w:rsidRPr="005D7FDB">
        <w:t>cable</w:t>
      </w:r>
      <w:r w:rsidR="00180463" w:rsidRPr="005D7FDB">
        <w:t xml:space="preserve"> </w:t>
      </w:r>
      <w:r w:rsidR="00746C27" w:rsidRPr="005D7FDB">
        <w:t xml:space="preserve">to </w:t>
      </w:r>
      <w:r w:rsidR="006D52F1" w:rsidRPr="005D7FDB">
        <w:t>resource-rich contexts or consider</w:t>
      </w:r>
      <w:r w:rsidR="00F241DC" w:rsidRPr="005D7FDB">
        <w:t>s</w:t>
      </w:r>
      <w:r w:rsidR="006D52F1" w:rsidRPr="005D7FDB">
        <w:t xml:space="preserve"> animal health surveillance in silos. </w:t>
      </w:r>
      <w:r w:rsidR="002F7B47" w:rsidRPr="005D7FDB">
        <w:t xml:space="preserve">This presents a significant gap that </w:t>
      </w:r>
      <w:r w:rsidR="00180463" w:rsidRPr="005D7FDB">
        <w:t>could be addressed by</w:t>
      </w:r>
      <w:r w:rsidR="00A20324" w:rsidRPr="005D7FDB">
        <w:t xml:space="preserve"> </w:t>
      </w:r>
      <w:r w:rsidR="00AF555D" w:rsidRPr="005D7FDB">
        <w:t xml:space="preserve">surveillance </w:t>
      </w:r>
      <w:r w:rsidR="002435CE" w:rsidRPr="005D7FDB">
        <w:t>guidelines</w:t>
      </w:r>
      <w:r w:rsidR="00513A3E" w:rsidRPr="005D7FDB">
        <w:t xml:space="preserve"> </w:t>
      </w:r>
      <w:r w:rsidR="00AF555D" w:rsidRPr="005D7FDB">
        <w:t>adapted to</w:t>
      </w:r>
      <w:r w:rsidR="00826451" w:rsidRPr="005D7FDB">
        <w:t xml:space="preserve"> endemic and res</w:t>
      </w:r>
      <w:r w:rsidR="00AF555D" w:rsidRPr="005D7FDB">
        <w:t>ource-limited</w:t>
      </w:r>
      <w:r w:rsidR="00826451" w:rsidRPr="005D7FDB">
        <w:t xml:space="preserve"> settings</w:t>
      </w:r>
      <w:r w:rsidR="00F73AD4" w:rsidRPr="005D7FDB">
        <w:t xml:space="preserve">. As shown in Table 1, prioritised </w:t>
      </w:r>
      <w:proofErr w:type="spellStart"/>
      <w:r w:rsidR="00F73AD4" w:rsidRPr="005D7FDB">
        <w:t>zoonoses</w:t>
      </w:r>
      <w:proofErr w:type="spellEnd"/>
      <w:r w:rsidR="00F73AD4" w:rsidRPr="005D7FDB">
        <w:t xml:space="preserve"> </w:t>
      </w:r>
      <w:r w:rsidR="00513A3E" w:rsidRPr="005D7FDB">
        <w:t xml:space="preserve">are often co-circulating </w:t>
      </w:r>
      <w:r w:rsidR="00B8796D" w:rsidRPr="005D7FDB">
        <w:t>and</w:t>
      </w:r>
      <w:r w:rsidR="00513A3E" w:rsidRPr="005D7FDB">
        <w:t xml:space="preserve"> </w:t>
      </w:r>
      <w:r w:rsidR="00F73AD4" w:rsidRPr="005D7FDB">
        <w:t>share</w:t>
      </w:r>
      <w:r w:rsidR="00513A3E" w:rsidRPr="005D7FDB">
        <w:t xml:space="preserve"> </w:t>
      </w:r>
      <w:r w:rsidR="0030062C" w:rsidRPr="005D7FDB">
        <w:t>common</w:t>
      </w:r>
      <w:r w:rsidR="00F73AD4" w:rsidRPr="005D7FDB">
        <w:t xml:space="preserve"> </w:t>
      </w:r>
      <w:r w:rsidR="00E72903" w:rsidRPr="005D7FDB">
        <w:t xml:space="preserve">surveillance-related </w:t>
      </w:r>
      <w:r w:rsidR="00F73AD4" w:rsidRPr="005D7FDB">
        <w:t xml:space="preserve">characteristics, which suggests </w:t>
      </w:r>
      <w:r w:rsidR="00E72903" w:rsidRPr="005D7FDB">
        <w:t xml:space="preserve">that the </w:t>
      </w:r>
      <w:r w:rsidR="002F7B47" w:rsidRPr="005D7FDB">
        <w:t>multi-disease</w:t>
      </w:r>
      <w:r w:rsidR="00780125" w:rsidRPr="005D7FDB">
        <w:t xml:space="preserve"> surveillance </w:t>
      </w:r>
      <w:r w:rsidR="00E72903" w:rsidRPr="005D7FDB">
        <w:t>approach may be considered to improve surveillance efficiency</w:t>
      </w:r>
      <w:r w:rsidR="00395BB3" w:rsidRPr="005D7FDB">
        <w:t xml:space="preserve">. </w:t>
      </w:r>
      <w:r w:rsidR="006162E9" w:rsidRPr="005D7FDB">
        <w:t>For example, s</w:t>
      </w:r>
      <w:r w:rsidR="00582156" w:rsidRPr="005D7FDB">
        <w:t>urveillance based on clinical indicators</w:t>
      </w:r>
      <w:r w:rsidR="002A6A2E" w:rsidRPr="005D7FDB">
        <w:t xml:space="preserve"> (i.e. syndromic surveillance) such as </w:t>
      </w:r>
      <w:r w:rsidR="0030062C" w:rsidRPr="005D7FDB">
        <w:t xml:space="preserve">stormy </w:t>
      </w:r>
      <w:r w:rsidR="002A6A2E" w:rsidRPr="005D7FDB">
        <w:t xml:space="preserve">abortion, </w:t>
      </w:r>
      <w:r w:rsidR="00F822F5" w:rsidRPr="005D7FDB">
        <w:t xml:space="preserve">excess </w:t>
      </w:r>
      <w:r w:rsidR="002A6A2E" w:rsidRPr="005D7FDB">
        <w:t xml:space="preserve">mortalities in </w:t>
      </w:r>
      <w:r w:rsidR="007E33FA" w:rsidRPr="005D7FDB">
        <w:t>young animals</w:t>
      </w:r>
      <w:r w:rsidR="002A6A2E" w:rsidRPr="005D7FDB">
        <w:t xml:space="preserve">, </w:t>
      </w:r>
      <w:r w:rsidR="00744990" w:rsidRPr="005D7FDB">
        <w:t xml:space="preserve">or </w:t>
      </w:r>
      <w:r w:rsidR="002A6A2E" w:rsidRPr="005D7FDB">
        <w:t xml:space="preserve">neurological signs can increase </w:t>
      </w:r>
      <w:r w:rsidR="00DF5BA8" w:rsidRPr="005D7FDB">
        <w:t xml:space="preserve">the </w:t>
      </w:r>
      <w:r w:rsidR="002A6A2E" w:rsidRPr="005D7FDB">
        <w:t xml:space="preserve">sensitivity </w:t>
      </w:r>
      <w:r w:rsidR="00DA36F8" w:rsidRPr="005D7FDB">
        <w:t xml:space="preserve">and timeliness of </w:t>
      </w:r>
      <w:r w:rsidR="00DF5BA8" w:rsidRPr="005D7FDB">
        <w:t>event detection</w:t>
      </w:r>
      <w:r w:rsidR="002E631D" w:rsidRPr="005D7FDB">
        <w:t xml:space="preserve"> </w:t>
      </w:r>
      <w:r w:rsidR="002E631D" w:rsidRPr="005D7FDB">
        <w:fldChar w:fldCharType="begin"/>
      </w:r>
      <w:r w:rsidR="0077204C" w:rsidRPr="005D7FDB">
        <w:instrText xml:space="preserve"> ADDIN EN.CITE &lt;EndNote&gt;&lt;Cite&gt;&lt;Author&gt;Hattendorf&lt;/Author&gt;&lt;Year&gt;2017&lt;/Year&gt;&lt;RecNum&gt;1009&lt;/RecNum&gt;&lt;DisplayText&gt;[48]&lt;/DisplayText&gt;&lt;record&gt;&lt;rec-number&gt;1009&lt;/rec-number&gt;&lt;foreign-keys&gt;&lt;key app="EN" db-id="dx99ex5t792wv5e9ts7pvxz2sazzfp00ea5r"&gt;1009&lt;/key&gt;&lt;key app="ENWeb" db-id=""&gt;0&lt;/key&gt;&lt;/foreign-keys&gt;&lt;ref-type name="Journal Article"&gt;17&lt;/ref-type&gt;&lt;contributors&gt;&lt;authors&gt;&lt;author&gt;Hattendorf, J.&lt;/author&gt;&lt;author&gt;Bardosh, K. L.&lt;/author&gt;&lt;author&gt;Zinsstag, J.&lt;/author&gt;&lt;/authors&gt;&lt;/contributors&gt;&lt;auth-address&gt;Swiss Tropical and Public Health Institute, Department of Epidemiology and Public Health, Basel, Switzerland; University of Basel, Basel, Switzerland,. Electronic address: jan.hattendorf@unibas.ch.&amp;#xD;Division of Infection and Pathway Medicine, School of Biomedical Sciences, College of Medicine and Veterinary Medicine, The University of Edinburgh, Edinburgh, UK.&amp;#xD;Swiss Tropical and Public Health Institute, Department of Epidemiology and Public Health, Basel, Switzerland; University of Basel, Basel, Switzerland.&lt;/auth-address&gt;&lt;titles&gt;&lt;title&gt;One Health and its practical implications for surveillance of endemic zoonotic diseases in resource limited settings&lt;/title&gt;&lt;secondary-title&gt;Acta Trop&lt;/secondary-title&gt;&lt;alt-title&gt;Acta tropica&lt;/alt-title&gt;&lt;/titles&gt;&lt;periodical&gt;&lt;full-title&gt;Acta Trop&lt;/full-title&gt;&lt;/periodical&gt;&lt;alt-periodical&gt;&lt;full-title&gt;Acta Tropica&lt;/full-title&gt;&lt;/alt-periodical&gt;&lt;pages&gt;268-273&lt;/pages&gt;&lt;volume&gt;165&lt;/volume&gt;&lt;keywords&gt;&lt;keyword&gt;Animals&lt;/keyword&gt;&lt;keyword&gt;*Epidemiological Monitoring&lt;/keyword&gt;&lt;keyword&gt;Global Health/*statistics &amp;amp; numerical data&lt;/keyword&gt;&lt;keyword&gt;Humans&lt;/keyword&gt;&lt;keyword&gt;Zoonoses/*diagnosis/epidemiology/*prevention &amp;amp; control&lt;/keyword&gt;&lt;/keywords&gt;&lt;dates&gt;&lt;year&gt;2017&lt;/year&gt;&lt;pub-dates&gt;&lt;date&gt;Jan&lt;/date&gt;&lt;/pub-dates&gt;&lt;/dates&gt;&lt;isbn&gt;1873-6254 (Electronic)&amp;#xD;0001-706X (Linking)&lt;/isbn&gt;&lt;accession-num&gt;27769875&lt;/accession-num&gt;&lt;urls&gt;&lt;related-urls&gt;&lt;url&gt;http://www.ncbi.nlm.nih.gov/pubmed/27769875&lt;/url&gt;&lt;/related-urls&gt;&lt;/urls&gt;&lt;electronic-resource-num&gt;10.1016/j.actatropica.2016.10.009&lt;/electronic-resource-num&gt;&lt;/record&gt;&lt;/Cite&gt;&lt;/EndNote&gt;</w:instrText>
      </w:r>
      <w:r w:rsidR="002E631D" w:rsidRPr="005D7FDB">
        <w:fldChar w:fldCharType="separate"/>
      </w:r>
      <w:r w:rsidR="0077204C" w:rsidRPr="005D7FDB">
        <w:rPr>
          <w:noProof/>
        </w:rPr>
        <w:t>[</w:t>
      </w:r>
      <w:hyperlink w:anchor="_ENREF_48" w:tooltip="Hattendorf, 2017 #1009" w:history="1">
        <w:r w:rsidR="0077204C" w:rsidRPr="005D7FDB">
          <w:rPr>
            <w:noProof/>
          </w:rPr>
          <w:t>48</w:t>
        </w:r>
      </w:hyperlink>
      <w:r w:rsidR="0077204C" w:rsidRPr="005D7FDB">
        <w:rPr>
          <w:noProof/>
        </w:rPr>
        <w:t>]</w:t>
      </w:r>
      <w:r w:rsidR="002E631D" w:rsidRPr="005D7FDB">
        <w:fldChar w:fldCharType="end"/>
      </w:r>
      <w:r w:rsidR="00DA36F8" w:rsidRPr="005D7FDB">
        <w:t xml:space="preserve">. </w:t>
      </w:r>
      <w:r w:rsidR="00582156" w:rsidRPr="005D7FDB">
        <w:t xml:space="preserve">For diseases that </w:t>
      </w:r>
      <w:r w:rsidR="00582156" w:rsidRPr="005D7FDB">
        <w:rPr>
          <w:lang w:val="en-US"/>
        </w:rPr>
        <w:t xml:space="preserve">cause subclinical infections in livestock as in the case of bovine tuberculosis, porcine and bovine </w:t>
      </w:r>
      <w:proofErr w:type="spellStart"/>
      <w:r w:rsidR="00582156" w:rsidRPr="005D7FDB">
        <w:rPr>
          <w:lang w:val="en-US"/>
        </w:rPr>
        <w:t>cysticercosis</w:t>
      </w:r>
      <w:proofErr w:type="spellEnd"/>
      <w:r w:rsidR="00582156" w:rsidRPr="005D7FDB">
        <w:rPr>
          <w:lang w:val="en-US"/>
        </w:rPr>
        <w:t xml:space="preserve">, </w:t>
      </w:r>
      <w:r w:rsidR="00582156" w:rsidRPr="005D7FDB">
        <w:rPr>
          <w:lang w:val="en"/>
        </w:rPr>
        <w:t xml:space="preserve">cystic </w:t>
      </w:r>
      <w:r w:rsidR="00582156" w:rsidRPr="005D7FDB">
        <w:rPr>
          <w:lang w:val="en-US"/>
        </w:rPr>
        <w:t xml:space="preserve">echinococcosis, fascioliasis, and </w:t>
      </w:r>
      <w:proofErr w:type="spellStart"/>
      <w:r w:rsidR="00582156" w:rsidRPr="005D7FDB">
        <w:rPr>
          <w:lang w:val="en-US"/>
        </w:rPr>
        <w:t>trichinellosis</w:t>
      </w:r>
      <w:proofErr w:type="spellEnd"/>
      <w:r w:rsidR="00582156" w:rsidRPr="005D7FDB">
        <w:rPr>
          <w:lang w:val="en-US"/>
        </w:rPr>
        <w:t xml:space="preserve">, abattoir surveillance can be a </w:t>
      </w:r>
      <w:r w:rsidR="00582156" w:rsidRPr="005D7FDB">
        <w:t xml:space="preserve">highly cost-effective way to collect data on multiple diseases concurrently while preventing zoonotic transmissions through the food chain </w:t>
      </w:r>
      <w:r w:rsidR="00582156" w:rsidRPr="005D7FDB">
        <w:fldChar w:fldCharType="begin"/>
      </w:r>
      <w:r w:rsidR="0077204C" w:rsidRPr="005D7FDB">
        <w:instrText xml:space="preserve"> ADDIN EN.CITE &lt;EndNote&gt;&lt;Cite&gt;&lt;Author&gt;Falzon&lt;/Author&gt;&lt;Year&gt;2021&lt;/Year&gt;&lt;RecNum&gt;1221&lt;/RecNum&gt;&lt;DisplayText&gt;[49]&lt;/DisplayText&gt;&lt;record&gt;&lt;rec-number&gt;1221&lt;/rec-number&gt;&lt;foreign-keys&gt;&lt;key app="EN" db-id="dx99ex5t792wv5e9ts7pvxz2sazzfp00ea5r"&gt;1221&lt;/key&gt;&lt;/foreign-keys&gt;&lt;ref-type name="Journal Article"&gt;17&lt;/ref-type&gt;&lt;contributors&gt;&lt;authors&gt;&lt;author&gt;Falzon, Laura C.&lt;/author&gt;&lt;author&gt;Ogola, Joseph G.&lt;/author&gt;&lt;author&gt;Odinga, Christian O.&lt;/author&gt;&lt;author&gt;Naboyshchikov, Leonid&lt;/author&gt;&lt;author&gt;Fèvre, Eric M.&lt;/author&gt;&lt;author&gt;Berezowski, John&lt;/author&gt;&lt;/authors&gt;&lt;/contributors&gt;&lt;titles&gt;&lt;title&gt;Electronic data collection to enhance disease surveillance at the slaughterhouse in a smallholder production system&lt;/title&gt;&lt;secondary-title&gt;Sci Rep&lt;/secondary-title&gt;&lt;/titles&gt;&lt;periodical&gt;&lt;full-title&gt;Sci Rep&lt;/full-title&gt;&lt;/periodical&gt;&lt;pages&gt;19447&lt;/pages&gt;&lt;volume&gt;11&lt;/volume&gt;&lt;number&gt;1&lt;/number&gt;&lt;dates&gt;&lt;year&gt;2021&lt;/year&gt;&lt;pub-dates&gt;&lt;date&gt;2021/09/30&lt;/date&gt;&lt;/pub-dates&gt;&lt;/dates&gt;&lt;isbn&gt;2045-2322&lt;/isbn&gt;&lt;urls&gt;&lt;related-urls&gt;&lt;url&gt;https://doi.org/10.1038/s41598-021-98495-7&lt;/url&gt;&lt;/related-urls&gt;&lt;/urls&gt;&lt;electronic-resource-num&gt;10.1038/s41598-021-98495-7&lt;/electronic-resource-num&gt;&lt;/record&gt;&lt;/Cite&gt;&lt;/EndNote&gt;</w:instrText>
      </w:r>
      <w:r w:rsidR="00582156" w:rsidRPr="005D7FDB">
        <w:fldChar w:fldCharType="separate"/>
      </w:r>
      <w:r w:rsidR="0077204C" w:rsidRPr="005D7FDB">
        <w:rPr>
          <w:noProof/>
        </w:rPr>
        <w:t>[</w:t>
      </w:r>
      <w:hyperlink w:anchor="_ENREF_49" w:tooltip="Falzon, 2021 #1203" w:history="1">
        <w:r w:rsidR="0077204C" w:rsidRPr="005D7FDB">
          <w:rPr>
            <w:noProof/>
          </w:rPr>
          <w:t>49</w:t>
        </w:r>
      </w:hyperlink>
      <w:r w:rsidR="0077204C" w:rsidRPr="005D7FDB">
        <w:rPr>
          <w:noProof/>
        </w:rPr>
        <w:t>]</w:t>
      </w:r>
      <w:r w:rsidR="00582156" w:rsidRPr="005D7FDB">
        <w:fldChar w:fldCharType="end"/>
      </w:r>
      <w:r w:rsidR="00582156" w:rsidRPr="005D7FDB">
        <w:t xml:space="preserve">. </w:t>
      </w:r>
      <w:r w:rsidR="00751DED" w:rsidRPr="005D7FDB">
        <w:t>Thanks to</w:t>
      </w:r>
      <w:r w:rsidR="00BC18BF" w:rsidRPr="005D7FDB">
        <w:t xml:space="preserve"> </w:t>
      </w:r>
      <w:r w:rsidR="00BC18BF" w:rsidRPr="005D7FDB">
        <w:lastRenderedPageBreak/>
        <w:t>t</w:t>
      </w:r>
      <w:r w:rsidR="004600FD" w:rsidRPr="005D7FDB">
        <w:t>he proliferation of modern information technologies</w:t>
      </w:r>
      <w:r w:rsidR="00751DED" w:rsidRPr="005D7FDB">
        <w:t>,</w:t>
      </w:r>
      <w:r w:rsidR="004600FD" w:rsidRPr="005D7FDB">
        <w:t xml:space="preserve"> </w:t>
      </w:r>
      <w:r w:rsidR="00D81F04" w:rsidRPr="005D7FDB">
        <w:t>digital surveillance is increasingly common. Participatory approaches using web- or</w:t>
      </w:r>
      <w:r w:rsidR="00652251" w:rsidRPr="005D7FDB">
        <w:t xml:space="preserve"> </w:t>
      </w:r>
      <w:r w:rsidR="00030CAB" w:rsidRPr="005D7FDB">
        <w:t>m</w:t>
      </w:r>
      <w:r w:rsidR="003803B7" w:rsidRPr="005D7FDB">
        <w:t xml:space="preserve">obile phone-based syndromic surveillance </w:t>
      </w:r>
      <w:r w:rsidR="00D81F04" w:rsidRPr="005D7FDB">
        <w:t>show</w:t>
      </w:r>
      <w:r w:rsidR="002435CE" w:rsidRPr="005D7FDB">
        <w:t xml:space="preserve"> promise to</w:t>
      </w:r>
      <w:r w:rsidR="003803B7" w:rsidRPr="005D7FDB">
        <w:t xml:space="preserve"> facilitate reporting of animal diseases with severe clinical </w:t>
      </w:r>
      <w:r w:rsidR="00F0731A" w:rsidRPr="005D7FDB">
        <w:t xml:space="preserve">signs </w:t>
      </w:r>
      <w:r w:rsidR="003803B7" w:rsidRPr="005D7FDB">
        <w:t xml:space="preserve">in rural communities </w:t>
      </w:r>
      <w:r w:rsidR="003803B7" w:rsidRPr="005D7FDB">
        <w:fldChar w:fldCharType="begin">
          <w:fldData xml:space="preserve">PEVuZE5vdGU+PENpdGU+PEF1dGhvcj5UaHVtYmk8L0F1dGhvcj48WWVhcj4yMDE5PC9ZZWFyPjxS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</w:fldData>
        </w:fldChar>
      </w:r>
      <w:r w:rsidR="0077204C" w:rsidRPr="005D7FDB">
        <w:instrText xml:space="preserve"> ADDIN EN.CITE </w:instrText>
      </w:r>
      <w:r w:rsidR="0077204C" w:rsidRPr="005D7FDB">
        <w:fldChar w:fldCharType="begin">
          <w:fldData xml:space="preserve">PEVuZE5vdGU+PENpdGU+PEF1dGhvcj5UaHVtYmk8L0F1dGhvcj48WWVhcj4yMDE5PC9ZZWFyPjxS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</w:fldData>
        </w:fldChar>
      </w:r>
      <w:r w:rsidR="0077204C" w:rsidRPr="005D7FDB">
        <w:instrText xml:space="preserve"> ADDIN EN.CITE.DATA </w:instrText>
      </w:r>
      <w:r w:rsidR="0077204C" w:rsidRPr="005D7FDB">
        <w:fldChar w:fldCharType="end"/>
      </w:r>
      <w:r w:rsidR="003803B7" w:rsidRPr="005D7FDB">
        <w:fldChar w:fldCharType="separate"/>
      </w:r>
      <w:r w:rsidR="0077204C" w:rsidRPr="005D7FDB">
        <w:rPr>
          <w:noProof/>
        </w:rPr>
        <w:t>[</w:t>
      </w:r>
      <w:hyperlink w:anchor="_ENREF_50" w:tooltip="Thumbi, 2019 #1207" w:history="1">
        <w:r w:rsidR="0077204C" w:rsidRPr="005D7FDB">
          <w:rPr>
            <w:noProof/>
          </w:rPr>
          <w:t>50</w:t>
        </w:r>
      </w:hyperlink>
      <w:r w:rsidR="0077204C" w:rsidRPr="005D7FDB">
        <w:rPr>
          <w:noProof/>
        </w:rPr>
        <w:t>,</w:t>
      </w:r>
      <w:hyperlink w:anchor="_ENREF_51" w:tooltip="Yano, 2018 #1290" w:history="1">
        <w:r w:rsidR="0077204C" w:rsidRPr="005D7FDB">
          <w:rPr>
            <w:noProof/>
          </w:rPr>
          <w:t>51</w:t>
        </w:r>
      </w:hyperlink>
      <w:r w:rsidR="0077204C" w:rsidRPr="005D7FDB">
        <w:rPr>
          <w:noProof/>
        </w:rPr>
        <w:t>]</w:t>
      </w:r>
      <w:r w:rsidR="003803B7" w:rsidRPr="005D7FDB">
        <w:fldChar w:fldCharType="end"/>
      </w:r>
      <w:r w:rsidR="003803B7" w:rsidRPr="005D7FDB">
        <w:t xml:space="preserve">. </w:t>
      </w:r>
      <w:r w:rsidR="002435CE" w:rsidRPr="005D7FDB">
        <w:t>Also, d</w:t>
      </w:r>
      <w:r w:rsidR="0020457E" w:rsidRPr="005D7FDB">
        <w:t>igitalisation of</w:t>
      </w:r>
      <w:r w:rsidR="00184CF1" w:rsidRPr="005D7FDB">
        <w:t xml:space="preserve"> slaughterho</w:t>
      </w:r>
      <w:r w:rsidR="00B52E8E" w:rsidRPr="005D7FDB">
        <w:t xml:space="preserve">use data </w:t>
      </w:r>
      <w:r w:rsidR="002435CE" w:rsidRPr="005D7FDB">
        <w:t xml:space="preserve">can </w:t>
      </w:r>
      <w:r w:rsidR="0020457E" w:rsidRPr="005D7FDB">
        <w:t xml:space="preserve">facilitate data integration and interoperability within the national surveillance system </w:t>
      </w:r>
      <w:r w:rsidR="00780232" w:rsidRPr="005D7FDB">
        <w:t xml:space="preserve">to </w:t>
      </w:r>
      <w:r w:rsidR="0068555C" w:rsidRPr="005D7FDB">
        <w:t>monitor</w:t>
      </w:r>
      <w:r w:rsidR="00780232" w:rsidRPr="005D7FDB">
        <w:t xml:space="preserve"> disease frequency and identify risk areas</w:t>
      </w:r>
      <w:r w:rsidR="0049115B" w:rsidRPr="005D7FDB">
        <w:t xml:space="preserve"> </w:t>
      </w:r>
      <w:r w:rsidR="0049115B" w:rsidRPr="005D7FDB">
        <w:fldChar w:fldCharType="begin">
          <w:fldData xml:space="preserve">PEVuZE5vdGU+PENpdGU+PEF1dGhvcj5GYWx6b248L0F1dGhvcj48WWVhcj4yMDIxPC9ZZWFyPjxS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</w:fldData>
        </w:fldChar>
      </w:r>
      <w:r w:rsidR="0077204C" w:rsidRPr="005D7FDB">
        <w:instrText xml:space="preserve"> ADDIN EN.CITE </w:instrText>
      </w:r>
      <w:r w:rsidR="0077204C" w:rsidRPr="005D7FDB">
        <w:fldChar w:fldCharType="begin">
          <w:fldData xml:space="preserve">PEVuZE5vdGU+PENpdGU+PEF1dGhvcj5GYWx6b248L0F1dGhvcj48WWVhcj4yMDIxPC9ZZWFyPjxS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</w:fldData>
        </w:fldChar>
      </w:r>
      <w:r w:rsidR="0077204C" w:rsidRPr="005D7FDB">
        <w:instrText xml:space="preserve"> ADDIN EN.CITE.DATA </w:instrText>
      </w:r>
      <w:r w:rsidR="0077204C" w:rsidRPr="005D7FDB">
        <w:fldChar w:fldCharType="end"/>
      </w:r>
      <w:r w:rsidR="0049115B" w:rsidRPr="005D7FDB">
        <w:fldChar w:fldCharType="separate"/>
      </w:r>
      <w:r w:rsidR="0077204C" w:rsidRPr="005D7FDB">
        <w:rPr>
          <w:noProof/>
        </w:rPr>
        <w:t>[</w:t>
      </w:r>
      <w:hyperlink w:anchor="_ENREF_49" w:tooltip="Falzon, 2021 #1203" w:history="1">
        <w:r w:rsidR="0077204C" w:rsidRPr="005D7FDB">
          <w:rPr>
            <w:noProof/>
          </w:rPr>
          <w:t>49</w:t>
        </w:r>
      </w:hyperlink>
      <w:r w:rsidR="0077204C" w:rsidRPr="005D7FDB">
        <w:rPr>
          <w:noProof/>
        </w:rPr>
        <w:t>,</w:t>
      </w:r>
      <w:hyperlink w:anchor="_ENREF_52" w:tooltip="Innocent, 2017 #1352" w:history="1">
        <w:r w:rsidR="0077204C" w:rsidRPr="005D7FDB">
          <w:rPr>
            <w:noProof/>
          </w:rPr>
          <w:t>52</w:t>
        </w:r>
      </w:hyperlink>
      <w:r w:rsidR="0077204C" w:rsidRPr="005D7FDB">
        <w:rPr>
          <w:noProof/>
        </w:rPr>
        <w:t>]</w:t>
      </w:r>
      <w:r w:rsidR="0049115B" w:rsidRPr="005D7FDB">
        <w:fldChar w:fldCharType="end"/>
      </w:r>
      <w:r w:rsidR="00395BB3" w:rsidRPr="005D7FDB">
        <w:t xml:space="preserve">. </w:t>
      </w:r>
      <w:r w:rsidR="00D44385" w:rsidRPr="005D7FDB">
        <w:t>Furthermore</w:t>
      </w:r>
      <w:r w:rsidR="00B077BB" w:rsidRPr="005D7FDB">
        <w:t>, there is growing interests in applying i</w:t>
      </w:r>
      <w:r w:rsidR="00395BB3" w:rsidRPr="005D7FDB">
        <w:t xml:space="preserve">ntegrated </w:t>
      </w:r>
      <w:r w:rsidR="00780232" w:rsidRPr="005D7FDB">
        <w:t xml:space="preserve">One Health </w:t>
      </w:r>
      <w:r w:rsidR="00395BB3" w:rsidRPr="005D7FDB">
        <w:t xml:space="preserve">surveillance </w:t>
      </w:r>
      <w:r w:rsidR="00B077BB" w:rsidRPr="005D7FDB">
        <w:t xml:space="preserve">to tackle </w:t>
      </w:r>
      <w:proofErr w:type="spellStart"/>
      <w:r w:rsidR="00B077BB" w:rsidRPr="005D7FDB">
        <w:t>zoonoses</w:t>
      </w:r>
      <w:proofErr w:type="spellEnd"/>
      <w:r w:rsidR="00B077BB" w:rsidRPr="005D7FDB">
        <w:t xml:space="preserve">, which </w:t>
      </w:r>
      <w:r w:rsidR="00395BB3" w:rsidRPr="005D7FDB">
        <w:t>encourages close cross-sectoral collaboration</w:t>
      </w:r>
      <w:r w:rsidR="000776A4" w:rsidRPr="005D7FDB">
        <w:t xml:space="preserve"> to</w:t>
      </w:r>
      <w:r w:rsidR="00395BB3" w:rsidRPr="005D7FDB">
        <w:t xml:space="preserve"> improve data collection, analysis</w:t>
      </w:r>
      <w:r w:rsidR="00B16FC1" w:rsidRPr="005D7FDB">
        <w:t>,</w:t>
      </w:r>
      <w:r w:rsidR="00395BB3" w:rsidRPr="005D7FDB">
        <w:t xml:space="preserve"> and sharing, </w:t>
      </w:r>
      <w:r w:rsidR="000776A4" w:rsidRPr="005D7FDB">
        <w:t xml:space="preserve">and </w:t>
      </w:r>
      <w:r w:rsidR="00512E42" w:rsidRPr="005D7FDB">
        <w:t xml:space="preserve">to </w:t>
      </w:r>
      <w:r w:rsidR="00395BB3" w:rsidRPr="005D7FDB">
        <w:t>reduce duplicated efforts or investment</w:t>
      </w:r>
      <w:r w:rsidR="00B16FC1" w:rsidRPr="005D7FDB">
        <w:t>s</w:t>
      </w:r>
      <w:r w:rsidR="00BF7CDA" w:rsidRPr="005D7FDB">
        <w:t xml:space="preserve"> </w:t>
      </w:r>
      <w:r w:rsidR="00160A60" w:rsidRPr="005D7FDB">
        <w:fldChar w:fldCharType="begin">
          <w:fldData xml:space="preserve">PEVuZE5vdGU+PENpdGU+PEF1dGhvcj5Cb3JkaWVyPC9BdXRob3I+PFllYXI+MjAyMDwvWWVhcj48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=
</w:fldData>
        </w:fldChar>
      </w:r>
      <w:r w:rsidR="0077204C" w:rsidRPr="005D7FDB">
        <w:instrText xml:space="preserve"> ADDIN EN.CITE </w:instrText>
      </w:r>
      <w:r w:rsidR="0077204C" w:rsidRPr="005D7FDB">
        <w:fldChar w:fldCharType="begin">
          <w:fldData xml:space="preserve">PEVuZE5vdGU+PENpdGU+PEF1dGhvcj5Cb3JkaWVyPC9BdXRob3I+PFllYXI+MjAyMDwvWWVhcj48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=
</w:fldData>
        </w:fldChar>
      </w:r>
      <w:r w:rsidR="0077204C" w:rsidRPr="005D7FDB">
        <w:instrText xml:space="preserve"> ADDIN EN.CITE.DATA </w:instrText>
      </w:r>
      <w:r w:rsidR="0077204C" w:rsidRPr="005D7FDB">
        <w:fldChar w:fldCharType="end"/>
      </w:r>
      <w:r w:rsidR="00160A60" w:rsidRPr="005D7FDB">
        <w:fldChar w:fldCharType="separate"/>
      </w:r>
      <w:r w:rsidR="0077204C" w:rsidRPr="005D7FDB">
        <w:rPr>
          <w:noProof/>
        </w:rPr>
        <w:t>[</w:t>
      </w:r>
      <w:hyperlink w:anchor="_ENREF_5" w:tooltip="Stevenson, 2021 #1126" w:history="1">
        <w:r w:rsidR="0077204C" w:rsidRPr="005D7FDB">
          <w:rPr>
            <w:noProof/>
          </w:rPr>
          <w:t>5</w:t>
        </w:r>
      </w:hyperlink>
      <w:r w:rsidR="0077204C" w:rsidRPr="005D7FDB">
        <w:rPr>
          <w:noProof/>
        </w:rPr>
        <w:t>,</w:t>
      </w:r>
      <w:hyperlink w:anchor="_ENREF_53" w:tooltip="Bordier, 2020 #1354" w:history="1">
        <w:r w:rsidR="0077204C" w:rsidRPr="005D7FDB">
          <w:rPr>
            <w:noProof/>
          </w:rPr>
          <w:t>53</w:t>
        </w:r>
      </w:hyperlink>
      <w:r w:rsidR="0077204C" w:rsidRPr="005D7FDB">
        <w:rPr>
          <w:noProof/>
        </w:rPr>
        <w:t>]</w:t>
      </w:r>
      <w:r w:rsidR="00160A60" w:rsidRPr="005D7FDB">
        <w:fldChar w:fldCharType="end"/>
      </w:r>
      <w:r w:rsidR="00395BB3" w:rsidRPr="005D7FDB">
        <w:t>.</w:t>
      </w:r>
      <w:r w:rsidR="008C730B" w:rsidRPr="005D7FDB">
        <w:t xml:space="preserve"> </w:t>
      </w:r>
      <w:r w:rsidR="009A7396" w:rsidRPr="005D7FDB">
        <w:t>As an example, the Integrated Bite Case Management (IBCM) </w:t>
      </w:r>
      <w:r w:rsidR="00D04293" w:rsidRPr="005D7FDB">
        <w:t>approach directly links animal health and public health sectors in the investigation of animal bite cases</w:t>
      </w:r>
      <w:r w:rsidR="00BB1B4F" w:rsidRPr="005D7FDB">
        <w:t xml:space="preserve"> through shared digital communication platforms</w:t>
      </w:r>
      <w:r w:rsidR="00D04293" w:rsidRPr="005D7FDB">
        <w:t xml:space="preserve">, and it has been demonstrated to significantly increase rabies case detection, </w:t>
      </w:r>
      <w:r w:rsidR="00BF7CDA" w:rsidRPr="005D7FDB">
        <w:t xml:space="preserve">as well as </w:t>
      </w:r>
      <w:r w:rsidR="00D04293" w:rsidRPr="005D7FDB">
        <w:t xml:space="preserve">improve the administration and cost-effectiveness of </w:t>
      </w:r>
      <w:r w:rsidR="00D40100" w:rsidRPr="005D7FDB">
        <w:t xml:space="preserve">post-exposure prophylaxis </w:t>
      </w:r>
      <w:r w:rsidR="00E77E50" w:rsidRPr="005D7FDB">
        <w:fldChar w:fldCharType="begin">
          <w:fldData xml:space="preserve">PEVuZE5vdGU+PENpdGU+PEF1dGhvcj5MdXNoYXNpPC9BdXRob3I+PFllYXI+MjAyMDwvWWVhcj48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</w:fldData>
        </w:fldChar>
      </w:r>
      <w:r w:rsidR="0077204C" w:rsidRPr="005D7FDB">
        <w:instrText xml:space="preserve"> ADDIN EN.CITE </w:instrText>
      </w:r>
      <w:r w:rsidR="0077204C" w:rsidRPr="005D7FDB">
        <w:fldChar w:fldCharType="begin">
          <w:fldData xml:space="preserve">PEVuZE5vdGU+PENpdGU+PEF1dGhvcj5MdXNoYXNpPC9BdXRob3I+PFllYXI+MjAyMDwvWWVhcj48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</w:fldData>
        </w:fldChar>
      </w:r>
      <w:r w:rsidR="0077204C" w:rsidRPr="005D7FDB">
        <w:instrText xml:space="preserve"> ADDIN EN.CITE.DATA </w:instrText>
      </w:r>
      <w:r w:rsidR="0077204C" w:rsidRPr="005D7FDB">
        <w:fldChar w:fldCharType="end"/>
      </w:r>
      <w:r w:rsidR="00E77E50" w:rsidRPr="005D7FDB">
        <w:fldChar w:fldCharType="separate"/>
      </w:r>
      <w:r w:rsidR="0077204C" w:rsidRPr="005D7FDB">
        <w:rPr>
          <w:noProof/>
        </w:rPr>
        <w:t>[</w:t>
      </w:r>
      <w:hyperlink w:anchor="_ENREF_54" w:tooltip="Lushasi, 2020 #1195" w:history="1">
        <w:r w:rsidR="0077204C" w:rsidRPr="005D7FDB">
          <w:rPr>
            <w:noProof/>
          </w:rPr>
          <w:t>54</w:t>
        </w:r>
      </w:hyperlink>
      <w:r w:rsidR="0077204C" w:rsidRPr="005D7FDB">
        <w:rPr>
          <w:noProof/>
        </w:rPr>
        <w:t>,</w:t>
      </w:r>
      <w:hyperlink w:anchor="_ENREF_55" w:tooltip="Undurraga, 2017 #1196" w:history="1">
        <w:r w:rsidR="0077204C" w:rsidRPr="005D7FDB">
          <w:rPr>
            <w:noProof/>
          </w:rPr>
          <w:t>55</w:t>
        </w:r>
      </w:hyperlink>
      <w:r w:rsidR="0077204C" w:rsidRPr="005D7FDB">
        <w:rPr>
          <w:noProof/>
        </w:rPr>
        <w:t>]</w:t>
      </w:r>
      <w:r w:rsidR="00E77E50" w:rsidRPr="005D7FDB">
        <w:fldChar w:fldCharType="end"/>
      </w:r>
      <w:r w:rsidR="00D04293" w:rsidRPr="005D7FDB">
        <w:t xml:space="preserve">. </w:t>
      </w:r>
      <w:r w:rsidR="00B077BB" w:rsidRPr="005D7FDB">
        <w:t xml:space="preserve">The </w:t>
      </w:r>
      <w:r w:rsidR="008F335D" w:rsidRPr="005D7FDB">
        <w:t>Tripartite</w:t>
      </w:r>
      <w:r w:rsidR="00B077BB" w:rsidRPr="005D7FDB">
        <w:t xml:space="preserve"> </w:t>
      </w:r>
      <w:proofErr w:type="spellStart"/>
      <w:r w:rsidR="008F335D" w:rsidRPr="005D7FDB">
        <w:t>Z</w:t>
      </w:r>
      <w:r w:rsidR="00B077BB" w:rsidRPr="005D7FDB">
        <w:t>oonoses</w:t>
      </w:r>
      <w:proofErr w:type="spellEnd"/>
      <w:r w:rsidR="00B077BB" w:rsidRPr="005D7FDB">
        <w:t xml:space="preserve"> </w:t>
      </w:r>
      <w:r w:rsidR="008F335D" w:rsidRPr="005D7FDB">
        <w:t>G</w:t>
      </w:r>
      <w:r w:rsidR="00B077BB" w:rsidRPr="005D7FDB">
        <w:t xml:space="preserve">uide </w:t>
      </w:r>
      <w:r w:rsidR="008F335D" w:rsidRPr="005D7FDB">
        <w:t xml:space="preserve">(TZG) </w:t>
      </w:r>
      <w:r w:rsidR="00B077BB" w:rsidRPr="005D7FDB">
        <w:t xml:space="preserve">has been developed by </w:t>
      </w:r>
      <w:r w:rsidR="00D44385" w:rsidRPr="005D7FDB">
        <w:t xml:space="preserve">WHO, </w:t>
      </w:r>
      <w:r w:rsidR="00B077BB" w:rsidRPr="005D7FDB">
        <w:t>FAO</w:t>
      </w:r>
      <w:r w:rsidR="00D44385" w:rsidRPr="005D7FDB">
        <w:t xml:space="preserve"> and</w:t>
      </w:r>
      <w:r w:rsidR="00B077BB" w:rsidRPr="005D7FDB">
        <w:t xml:space="preserve"> WOAH </w:t>
      </w:r>
      <w:r w:rsidR="008F335D" w:rsidRPr="005D7FDB">
        <w:t xml:space="preserve">in 2019 </w:t>
      </w:r>
      <w:r w:rsidR="00B077BB" w:rsidRPr="005D7FDB">
        <w:t xml:space="preserve">to </w:t>
      </w:r>
      <w:r w:rsidR="008F335D" w:rsidRPr="005D7FDB">
        <w:t xml:space="preserve">support countries to build capacities for implementing a multi-sectoral, One Health approach to tackle </w:t>
      </w:r>
      <w:proofErr w:type="spellStart"/>
      <w:r w:rsidR="008F335D" w:rsidRPr="005D7FDB">
        <w:t>zoonoses</w:t>
      </w:r>
      <w:proofErr w:type="spellEnd"/>
      <w:r w:rsidR="00E72903" w:rsidRPr="005D7FDB">
        <w:t xml:space="preserve"> </w:t>
      </w:r>
      <w:r w:rsidR="00E72903" w:rsidRPr="005D7FDB">
        <w:fldChar w:fldCharType="begin"/>
      </w:r>
      <w:r w:rsidR="0077204C" w:rsidRPr="005D7FDB">
        <w:instrText xml:space="preserve"> ADDIN EN.CITE &lt;EndNote&gt;&lt;Cite&gt;&lt;Author&gt;WHO&lt;/Author&gt;&lt;Year&gt;2019&lt;/Year&gt;&lt;RecNum&gt;1364&lt;/RecNum&gt;&lt;DisplayText&gt;[56]&lt;/DisplayText&gt;&lt;record&gt;&lt;rec-number&gt;1364&lt;/rec-number&gt;&lt;foreign-keys&gt;&lt;key app="EN" db-id="dx99ex5t792wv5e9ts7pvxz2sazzfp00ea5r"&gt;1364&lt;/key&gt;&lt;/foreign-keys&gt;&lt;ref-type name="Report"&gt;27&lt;/ref-type&gt;&lt;contributors&gt;&lt;authors&gt;&lt;author&gt;WHO&lt;/author&gt;&lt;author&gt;FAO&lt;/author&gt;&lt;author&gt;WOAH&lt;/author&gt;&lt;/authors&gt;&lt;/contributors&gt;&lt;titles&gt;&lt;title&gt;Taking a multisectoral, One Health approach: A Tripartite guide to addressing zoonotic diseases in countries.&lt;/title&gt;&lt;/titles&gt;&lt;dates&gt;&lt;year&gt;2019&lt;/year&gt;&lt;/dates&gt;&lt;urls&gt;&lt;related-urls&gt;&lt;url&gt;https://www.fao.org/documents/card/fr/c/CA2942EN/&lt;/url&gt;&lt;/related-urls&gt;&lt;/urls&gt;&lt;/record&gt;&lt;/Cite&gt;&lt;/EndNote&gt;</w:instrText>
      </w:r>
      <w:r w:rsidR="00E72903" w:rsidRPr="005D7FDB">
        <w:fldChar w:fldCharType="separate"/>
      </w:r>
      <w:r w:rsidR="0077204C" w:rsidRPr="005D7FDB">
        <w:rPr>
          <w:noProof/>
        </w:rPr>
        <w:t>[</w:t>
      </w:r>
      <w:hyperlink w:anchor="_ENREF_56" w:tooltip="WHO, 2019 #1364" w:history="1">
        <w:r w:rsidR="0077204C" w:rsidRPr="005D7FDB">
          <w:rPr>
            <w:noProof/>
          </w:rPr>
          <w:t>56</w:t>
        </w:r>
      </w:hyperlink>
      <w:r w:rsidR="0077204C" w:rsidRPr="005D7FDB">
        <w:rPr>
          <w:noProof/>
        </w:rPr>
        <w:t>]</w:t>
      </w:r>
      <w:r w:rsidR="00E72903" w:rsidRPr="005D7FDB">
        <w:fldChar w:fldCharType="end"/>
      </w:r>
      <w:r w:rsidR="008F335D" w:rsidRPr="005D7FDB">
        <w:t xml:space="preserve">. </w:t>
      </w:r>
      <w:r w:rsidR="00E72903" w:rsidRPr="005D7FDB">
        <w:t xml:space="preserve">The aforementioned approaches and development would ideally be considered by the </w:t>
      </w:r>
      <w:r w:rsidR="008F335D" w:rsidRPr="005D7FDB">
        <w:t xml:space="preserve">surveillance guidelines </w:t>
      </w:r>
      <w:r w:rsidR="00E72903" w:rsidRPr="005D7FDB">
        <w:t xml:space="preserve">for endemic </w:t>
      </w:r>
      <w:proofErr w:type="spellStart"/>
      <w:r w:rsidR="00E72903" w:rsidRPr="005D7FDB">
        <w:t>zoonoses</w:t>
      </w:r>
      <w:proofErr w:type="spellEnd"/>
      <w:r w:rsidR="00E72903" w:rsidRPr="005D7FDB">
        <w:t xml:space="preserve"> in LMICs. </w:t>
      </w:r>
    </w:p>
    <w:p w14:paraId="45724545" w14:textId="023F19C9" w:rsidR="00186666" w:rsidRPr="005D7FDB" w:rsidRDefault="00186666" w:rsidP="00E37701">
      <w:pPr>
        <w:spacing w:line="480" w:lineRule="auto"/>
        <w:jc w:val="both"/>
      </w:pPr>
    </w:p>
    <w:p w14:paraId="42B748BF" w14:textId="1C72DB77" w:rsidR="00A23312" w:rsidRPr="005D7FDB" w:rsidRDefault="00A00340" w:rsidP="00A23312">
      <w:pPr>
        <w:spacing w:line="480" w:lineRule="auto"/>
        <w:jc w:val="both"/>
      </w:pPr>
      <w:r w:rsidRPr="005D7FDB">
        <w:t xml:space="preserve">The </w:t>
      </w:r>
      <w:r w:rsidR="00037AFC" w:rsidRPr="005D7FDB">
        <w:t>coronavirus disease 2019 (</w:t>
      </w:r>
      <w:r w:rsidRPr="005D7FDB">
        <w:t>COVID-19</w:t>
      </w:r>
      <w:r w:rsidR="00037AFC" w:rsidRPr="005D7FDB">
        <w:t>)</w:t>
      </w:r>
      <w:r w:rsidRPr="005D7FDB">
        <w:t xml:space="preserve"> pandemic </w:t>
      </w:r>
      <w:r w:rsidR="00233C04" w:rsidRPr="005D7FDB">
        <w:t xml:space="preserve">has further </w:t>
      </w:r>
      <w:r w:rsidR="0002780B" w:rsidRPr="005D7FDB">
        <w:t>galvani</w:t>
      </w:r>
      <w:r w:rsidR="006B0E49" w:rsidRPr="005D7FDB">
        <w:t>s</w:t>
      </w:r>
      <w:r w:rsidR="0002780B" w:rsidRPr="005D7FDB">
        <w:t>e</w:t>
      </w:r>
      <w:r w:rsidR="007B6B39" w:rsidRPr="005D7FDB">
        <w:t>d</w:t>
      </w:r>
      <w:r w:rsidR="00233C04" w:rsidRPr="005D7FDB">
        <w:t xml:space="preserve"> the global interest</w:t>
      </w:r>
      <w:r w:rsidR="00037AFC" w:rsidRPr="005D7FDB">
        <w:t>s</w:t>
      </w:r>
      <w:r w:rsidR="00213D78" w:rsidRPr="005D7FDB">
        <w:t xml:space="preserve"> and investment</w:t>
      </w:r>
      <w:r w:rsidR="002F5659" w:rsidRPr="005D7FDB">
        <w:t>s</w:t>
      </w:r>
      <w:r w:rsidR="00213D78" w:rsidRPr="005D7FDB">
        <w:t xml:space="preserve"> in the </w:t>
      </w:r>
      <w:r w:rsidR="00233C04" w:rsidRPr="005D7FDB">
        <w:t xml:space="preserve">surveillance </w:t>
      </w:r>
      <w:r w:rsidR="00213D78" w:rsidRPr="005D7FDB">
        <w:t>of</w:t>
      </w:r>
      <w:r w:rsidR="00233C04" w:rsidRPr="005D7FDB">
        <w:t xml:space="preserve"> emerging </w:t>
      </w:r>
      <w:proofErr w:type="spellStart"/>
      <w:r w:rsidR="00F00A06" w:rsidRPr="005D7FDB">
        <w:t>zoonoses</w:t>
      </w:r>
      <w:proofErr w:type="spellEnd"/>
      <w:r w:rsidR="00233C04" w:rsidRPr="005D7FDB">
        <w:t xml:space="preserve"> </w:t>
      </w:r>
      <w:r w:rsidR="001B0CFE" w:rsidRPr="005D7FDB">
        <w:t>with</w:t>
      </w:r>
      <w:r w:rsidR="00233C04" w:rsidRPr="005D7FDB">
        <w:t xml:space="preserve"> </w:t>
      </w:r>
      <w:r w:rsidR="00B51416" w:rsidRPr="005D7FDB">
        <w:t xml:space="preserve">pandemic </w:t>
      </w:r>
      <w:r w:rsidR="00233C04" w:rsidRPr="005D7FDB">
        <w:t xml:space="preserve">potential. </w:t>
      </w:r>
      <w:r w:rsidR="008A1FB7" w:rsidRPr="005D7FDB">
        <w:t>Hotspot</w:t>
      </w:r>
      <w:r w:rsidR="002F5659" w:rsidRPr="005D7FDB">
        <w:t>s</w:t>
      </w:r>
      <w:r w:rsidR="008A1FB7" w:rsidRPr="005D7FDB">
        <w:t xml:space="preserve"> for emerging </w:t>
      </w:r>
      <w:proofErr w:type="spellStart"/>
      <w:r w:rsidR="008A1FB7" w:rsidRPr="005D7FDB">
        <w:t>zoonoses</w:t>
      </w:r>
      <w:proofErr w:type="spellEnd"/>
      <w:r w:rsidR="008A1FB7" w:rsidRPr="005D7FDB">
        <w:t xml:space="preserve"> are predicted to be mostly concentrated in lower-latitude LMICs, </w:t>
      </w:r>
      <w:r w:rsidR="002F5659" w:rsidRPr="005D7FDB">
        <w:t>which</w:t>
      </w:r>
      <w:r w:rsidR="008A1FB7" w:rsidRPr="005D7FDB">
        <w:t xml:space="preserve"> coincide with areas of weakest disease surveillance capacity </w:t>
      </w:r>
      <w:r w:rsidR="00C11223" w:rsidRPr="005D7FDB">
        <w:fldChar w:fldCharType="begin"/>
      </w:r>
      <w:r w:rsidR="00C11223" w:rsidRPr="005D7FDB">
        <w:instrText xml:space="preserve"> ADDIN EN.CITE &lt;EndNote&gt;&lt;Cite&gt;&lt;Author&gt;Jones&lt;/Author&gt;&lt;Year&gt;2008&lt;/Year&gt;&lt;RecNum&gt;1012&lt;/RecNum&gt;&lt;DisplayText&gt;[8]&lt;/DisplayText&gt;&lt;record&gt;&lt;rec-number&gt;1012&lt;/rec-number&gt;&lt;foreign-keys&gt;&lt;key app="EN" db-id="dx99ex5t792wv5e9ts7pvxz2sazzfp00ea5r"&gt;1012&lt;/key&gt;&lt;/foreign-keys&gt;&lt;ref-type name="Journal Article"&gt;17&lt;/ref-type&gt;&lt;contributors&gt;&lt;authors&gt;&lt;author&gt;Jones, K. E.&lt;/author&gt;&lt;author&gt;Patel, N. G.&lt;/author&gt;&lt;author&gt;Levy, M. A.&lt;/author&gt;&lt;author&gt;Storeygard, A.&lt;/author&gt;&lt;author&gt;Balk, D.&lt;/author&gt;&lt;author&gt;Gittleman, J. L.&lt;/author&gt;&lt;author&gt;Daszak, P.&lt;/author&gt;&lt;/authors&gt;&lt;/contributors&gt;&lt;auth-address&gt;Institute of Zoology, Zoological Society of London, Regents Park, London NW1 4RY, UK.&lt;/auth-address&gt;&lt;titles&gt;&lt;title&gt;Global trends in emerging infectious diseases&lt;/title&gt;&lt;secondary-title&gt;Nature&lt;/secondary-title&gt;&lt;alt-title&gt;Nature&lt;/alt-title&gt;&lt;/titles&gt;&lt;periodical&gt;&lt;full-title&gt;Nature&lt;/full-title&gt;&lt;/periodical&gt;&lt;alt-periodical&gt;&lt;full-title&gt;Nature&lt;/full-title&gt;&lt;/alt-periodical&gt;&lt;pages&gt;990-3&lt;/pages&gt;&lt;volume&gt;451&lt;/volume&gt;&lt;number&gt;7181&lt;/number&gt;&lt;keywords&gt;&lt;keyword&gt;Animals&lt;/keyword&gt;&lt;keyword&gt;Communicable Diseases, Emerging/*epidemiology/microbiology/transmission/virology&lt;/keyword&gt;&lt;keyword&gt;Databases, Factual&lt;/keyword&gt;&lt;keyword&gt;Drug Resistance, Microbial&lt;/keyword&gt;&lt;keyword&gt;Environment&lt;/keyword&gt;&lt;keyword&gt;Geography&lt;/keyword&gt;&lt;keyword&gt;Humans&lt;/keyword&gt;&lt;keyword&gt;Incidence&lt;/keyword&gt;&lt;keyword&gt;Risk&lt;/keyword&gt;&lt;keyword&gt;Socioeconomic Factors&lt;/keyword&gt;&lt;keyword&gt;Zoonoses/epidemiology/microbiology/transmission/virology&lt;/keyword&gt;&lt;/keywords&gt;&lt;dates&gt;&lt;year&gt;2008&lt;/year&gt;&lt;pub-dates&gt;&lt;date&gt;Feb 21&lt;/date&gt;&lt;/pub-dates&gt;&lt;/dates&gt;&lt;isbn&gt;1476-4687 (Electronic)&amp;#xD;0028-0836 (Linking)&lt;/isbn&gt;&lt;accession-num&gt;18288193&lt;/accession-num&gt;&lt;urls&gt;&lt;related-urls&gt;&lt;url&gt;http://www.ncbi.nlm.nih.gov/pubmed/18288193&lt;/url&gt;&lt;url&gt;https://www.nature.com/articles/nature06536.pdf&lt;/url&gt;&lt;/related-urls&gt;&lt;/urls&gt;&lt;custom2&gt;5960580&lt;/custom2&gt;&lt;electronic-resource-num&gt;10.1038/nature06536&lt;/electronic-resource-num&gt;&lt;/record&gt;&lt;/Cite&gt;&lt;/EndNote&gt;</w:instrText>
      </w:r>
      <w:r w:rsidR="00C11223" w:rsidRPr="005D7FDB">
        <w:fldChar w:fldCharType="separate"/>
      </w:r>
      <w:r w:rsidR="00C11223" w:rsidRPr="005D7FDB">
        <w:rPr>
          <w:noProof/>
        </w:rPr>
        <w:t>[</w:t>
      </w:r>
      <w:hyperlink w:anchor="_ENREF_8" w:tooltip="Jones, 2008 #1012" w:history="1">
        <w:r w:rsidR="0077204C" w:rsidRPr="005D7FDB">
          <w:rPr>
            <w:noProof/>
          </w:rPr>
          <w:t>8</w:t>
        </w:r>
      </w:hyperlink>
      <w:r w:rsidR="00C11223" w:rsidRPr="005D7FDB">
        <w:rPr>
          <w:noProof/>
        </w:rPr>
        <w:t>]</w:t>
      </w:r>
      <w:r w:rsidR="00C11223" w:rsidRPr="005D7FDB">
        <w:fldChar w:fldCharType="end"/>
      </w:r>
      <w:r w:rsidR="008A1FB7" w:rsidRPr="005D7FDB">
        <w:t>. S</w:t>
      </w:r>
      <w:r w:rsidR="005968F2" w:rsidRPr="005D7FDB">
        <w:t xml:space="preserve">urveillance of emerging </w:t>
      </w:r>
      <w:proofErr w:type="spellStart"/>
      <w:r w:rsidR="005968F2" w:rsidRPr="005D7FDB">
        <w:t>zoonoses</w:t>
      </w:r>
      <w:proofErr w:type="spellEnd"/>
      <w:r w:rsidR="005968F2" w:rsidRPr="005D7FDB">
        <w:t xml:space="preserve"> is </w:t>
      </w:r>
      <w:r w:rsidR="002F5659" w:rsidRPr="005D7FDB">
        <w:t xml:space="preserve">normally </w:t>
      </w:r>
      <w:r w:rsidR="005968F2" w:rsidRPr="005D7FDB">
        <w:t xml:space="preserve">challenged by the lack of a clear case definition and laboratory diagnostic tools, </w:t>
      </w:r>
      <w:r w:rsidR="00A679E8" w:rsidRPr="005D7FDB">
        <w:t>which implies</w:t>
      </w:r>
      <w:r w:rsidR="005968F2" w:rsidRPr="005D7FDB">
        <w:t xml:space="preserve"> the need for approaches that are more comprehensive than those that have existed </w:t>
      </w:r>
      <w:r w:rsidR="005968F2" w:rsidRPr="005D7FDB">
        <w:fldChar w:fldCharType="begin">
          <w:fldData xml:space="preserve">PEVuZE5vdGU+PENpdGU+PEF1dGhvcj5TdGV2ZW5zb248L0F1dGhvcj48WWVhcj4yMDIxPC9ZZWFy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</w:fldData>
        </w:fldChar>
      </w:r>
      <w:r w:rsidR="0077204C" w:rsidRPr="005D7FDB">
        <w:instrText xml:space="preserve"> ADDIN EN.CITE </w:instrText>
      </w:r>
      <w:r w:rsidR="0077204C" w:rsidRPr="005D7FDB">
        <w:fldChar w:fldCharType="begin">
          <w:fldData xml:space="preserve">PEVuZE5vdGU+PENpdGU+PEF1dGhvcj5TdGV2ZW5zb248L0F1dGhvcj48WWVhcj4yMDIxPC9ZZWFy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</w:fldData>
        </w:fldChar>
      </w:r>
      <w:r w:rsidR="0077204C" w:rsidRPr="005D7FDB">
        <w:instrText xml:space="preserve"> ADDIN EN.CITE.DATA </w:instrText>
      </w:r>
      <w:r w:rsidR="0077204C" w:rsidRPr="005D7FDB">
        <w:fldChar w:fldCharType="end"/>
      </w:r>
      <w:r w:rsidR="005968F2" w:rsidRPr="005D7FDB">
        <w:fldChar w:fldCharType="separate"/>
      </w:r>
      <w:r w:rsidR="0077204C" w:rsidRPr="005D7FDB">
        <w:rPr>
          <w:noProof/>
        </w:rPr>
        <w:t>[</w:t>
      </w:r>
      <w:hyperlink w:anchor="_ENREF_5" w:tooltip="Stevenson, 2021 #1126" w:history="1">
        <w:r w:rsidR="0077204C" w:rsidRPr="005D7FDB">
          <w:rPr>
            <w:noProof/>
          </w:rPr>
          <w:t>5</w:t>
        </w:r>
      </w:hyperlink>
      <w:r w:rsidR="0077204C" w:rsidRPr="005D7FDB">
        <w:rPr>
          <w:noProof/>
        </w:rPr>
        <w:t>,</w:t>
      </w:r>
      <w:hyperlink w:anchor="_ENREF_46" w:tooltip="origin, 2009 #1357" w:history="1">
        <w:r w:rsidR="0077204C" w:rsidRPr="005D7FDB">
          <w:rPr>
            <w:noProof/>
          </w:rPr>
          <w:t>46</w:t>
        </w:r>
      </w:hyperlink>
      <w:r w:rsidR="0077204C" w:rsidRPr="005D7FDB">
        <w:rPr>
          <w:noProof/>
        </w:rPr>
        <w:t>]</w:t>
      </w:r>
      <w:r w:rsidR="005968F2" w:rsidRPr="005D7FDB">
        <w:fldChar w:fldCharType="end"/>
      </w:r>
      <w:r w:rsidR="005968F2" w:rsidRPr="005D7FDB">
        <w:t xml:space="preserve">. In addition, </w:t>
      </w:r>
      <w:r w:rsidR="00BD4E85" w:rsidRPr="005D7FDB">
        <w:t xml:space="preserve">it does not generate tangible benefits </w:t>
      </w:r>
      <w:r w:rsidR="002F5659" w:rsidRPr="005D7FDB">
        <w:t xml:space="preserve">for </w:t>
      </w:r>
      <w:r w:rsidR="0065696F" w:rsidRPr="005D7FDB">
        <w:t>the immediate health and development problems in</w:t>
      </w:r>
      <w:r w:rsidR="00BD4E85" w:rsidRPr="005D7FDB">
        <w:t xml:space="preserve"> LMICs, </w:t>
      </w:r>
      <w:r w:rsidR="00BB1B4F" w:rsidRPr="005D7FDB">
        <w:t>which</w:t>
      </w:r>
      <w:r w:rsidR="00BD4E85" w:rsidRPr="005D7FDB">
        <w:t xml:space="preserve"> </w:t>
      </w:r>
      <w:r w:rsidR="00775F3B" w:rsidRPr="005D7FDB">
        <w:t xml:space="preserve">usually </w:t>
      </w:r>
      <w:r w:rsidR="00BD4E85" w:rsidRPr="005D7FDB">
        <w:t xml:space="preserve">face a greater threat </w:t>
      </w:r>
      <w:r w:rsidR="00744990" w:rsidRPr="005D7FDB">
        <w:t>from</w:t>
      </w:r>
      <w:r w:rsidR="00BD4E85" w:rsidRPr="005D7FDB">
        <w:t xml:space="preserve"> endemic </w:t>
      </w:r>
      <w:r w:rsidR="00160A60" w:rsidRPr="005D7FDB">
        <w:t xml:space="preserve">and neglected </w:t>
      </w:r>
      <w:r w:rsidR="00BD4E85" w:rsidRPr="005D7FDB">
        <w:t>diseases and are under-resourced for disease surveillance and response</w:t>
      </w:r>
      <w:r w:rsidR="00A03C92" w:rsidRPr="005D7FDB">
        <w:t xml:space="preserve"> </w:t>
      </w:r>
      <w:r w:rsidR="00A03C92" w:rsidRPr="005D7FDB">
        <w:fldChar w:fldCharType="begin">
          <w:fldData xml:space="preserve">PEVuZE5vdGU+PENpdGU+PEF1dGhvcj5IYWxsaWRheTwvQXV0aG9yPjxZZWFyPjIwMTI8L1llYXI+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</w:fldData>
        </w:fldChar>
      </w:r>
      <w:r w:rsidR="0018359B" w:rsidRPr="005D7FDB">
        <w:instrText xml:space="preserve"> ADDIN EN.CITE </w:instrText>
      </w:r>
      <w:r w:rsidR="0018359B" w:rsidRPr="005D7FDB">
        <w:fldChar w:fldCharType="begin">
          <w:fldData xml:space="preserve">PEVuZE5vdGU+PENpdGU+PEF1dGhvcj5IYWxsaWRheTwvQXV0aG9yPjxZZWFyPjIwMTI8L1llYXI+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</w:fldData>
        </w:fldChar>
      </w:r>
      <w:r w:rsidR="0018359B" w:rsidRPr="005D7FDB">
        <w:instrText xml:space="preserve"> ADDIN EN.CITE.DATA </w:instrText>
      </w:r>
      <w:r w:rsidR="0018359B" w:rsidRPr="005D7FDB">
        <w:fldChar w:fldCharType="end"/>
      </w:r>
      <w:r w:rsidR="00A03C92" w:rsidRPr="005D7FDB">
        <w:fldChar w:fldCharType="separate"/>
      </w:r>
      <w:r w:rsidR="0018359B" w:rsidRPr="005D7FDB">
        <w:rPr>
          <w:noProof/>
        </w:rPr>
        <w:t>[</w:t>
      </w:r>
      <w:hyperlink w:anchor="_ENREF_4" w:tooltip="Halliday, 2012 #1192" w:history="1">
        <w:r w:rsidR="0077204C" w:rsidRPr="005D7FDB">
          <w:rPr>
            <w:noProof/>
          </w:rPr>
          <w:t>4</w:t>
        </w:r>
      </w:hyperlink>
      <w:r w:rsidR="0018359B" w:rsidRPr="005D7FDB">
        <w:rPr>
          <w:noProof/>
        </w:rPr>
        <w:t>,</w:t>
      </w:r>
      <w:hyperlink w:anchor="_ENREF_7" w:tooltip="Cleaveland, 2017 #1050" w:history="1">
        <w:r w:rsidR="0077204C" w:rsidRPr="005D7FDB">
          <w:rPr>
            <w:noProof/>
          </w:rPr>
          <w:t>7</w:t>
        </w:r>
      </w:hyperlink>
      <w:r w:rsidR="0018359B" w:rsidRPr="005D7FDB">
        <w:rPr>
          <w:noProof/>
        </w:rPr>
        <w:t>]</w:t>
      </w:r>
      <w:r w:rsidR="00A03C92" w:rsidRPr="005D7FDB">
        <w:fldChar w:fldCharType="end"/>
      </w:r>
      <w:r w:rsidR="00BD4E85" w:rsidRPr="005D7FDB">
        <w:t xml:space="preserve">. </w:t>
      </w:r>
      <w:r w:rsidR="00272636" w:rsidRPr="005D7FDB">
        <w:t>By comparison, s</w:t>
      </w:r>
      <w:r w:rsidR="00A23312" w:rsidRPr="005D7FDB">
        <w:t xml:space="preserve">urveillance of endemic </w:t>
      </w:r>
      <w:proofErr w:type="spellStart"/>
      <w:r w:rsidR="00A23312" w:rsidRPr="005D7FDB">
        <w:t>zoonoses</w:t>
      </w:r>
      <w:proofErr w:type="spellEnd"/>
      <w:r w:rsidR="00A23312" w:rsidRPr="005D7FDB">
        <w:t xml:space="preserve"> </w:t>
      </w:r>
      <w:r w:rsidR="00204429" w:rsidRPr="005D7FDB">
        <w:t>can be regarded</w:t>
      </w:r>
      <w:r w:rsidR="00A23312" w:rsidRPr="005D7FDB">
        <w:t xml:space="preserve"> </w:t>
      </w:r>
      <w:r w:rsidR="002F5659" w:rsidRPr="005D7FDB">
        <w:t xml:space="preserve">as </w:t>
      </w:r>
      <w:r w:rsidR="00A23312" w:rsidRPr="005D7FDB">
        <w:t xml:space="preserve">low-hanging fruit given tools for disease detection are </w:t>
      </w:r>
      <w:r w:rsidR="00204429" w:rsidRPr="005D7FDB">
        <w:t xml:space="preserve">often </w:t>
      </w:r>
      <w:r w:rsidR="00A23312" w:rsidRPr="005D7FDB">
        <w:t>available for both human</w:t>
      </w:r>
      <w:r w:rsidR="005613EA" w:rsidRPr="005D7FDB">
        <w:t>s</w:t>
      </w:r>
      <w:r w:rsidR="00C52DF6" w:rsidRPr="005D7FDB">
        <w:t xml:space="preserve"> and animal</w:t>
      </w:r>
      <w:r w:rsidR="006C2742" w:rsidRPr="005D7FDB">
        <w:t>s</w:t>
      </w:r>
      <w:r w:rsidR="00035FE5" w:rsidRPr="005D7FDB">
        <w:t xml:space="preserve"> </w:t>
      </w:r>
      <w:r w:rsidR="00035FE5" w:rsidRPr="005D7FDB">
        <w:lastRenderedPageBreak/>
        <w:fldChar w:fldCharType="begin">
          <w:fldData xml:space="preserve">PEVuZE5vdGU+PENpdGU+PEF1dGhvcj5TdGV2ZW5zb248L0F1dGhvcj48WWVhcj4yMDIxPC9ZZWFy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</w:fldData>
        </w:fldChar>
      </w:r>
      <w:r w:rsidR="0077204C" w:rsidRPr="005D7FDB">
        <w:instrText xml:space="preserve"> ADDIN EN.CITE </w:instrText>
      </w:r>
      <w:r w:rsidR="0077204C" w:rsidRPr="005D7FDB">
        <w:fldChar w:fldCharType="begin">
          <w:fldData xml:space="preserve">PEVuZE5vdGU+PENpdGU+PEF1dGhvcj5TdGV2ZW5zb248L0F1dGhvcj48WWVhcj4yMDIxPC9ZZWFy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</w:fldData>
        </w:fldChar>
      </w:r>
      <w:r w:rsidR="0077204C" w:rsidRPr="005D7FDB">
        <w:instrText xml:space="preserve"> ADDIN EN.CITE.DATA </w:instrText>
      </w:r>
      <w:r w:rsidR="0077204C" w:rsidRPr="005D7FDB">
        <w:fldChar w:fldCharType="end"/>
      </w:r>
      <w:r w:rsidR="00035FE5" w:rsidRPr="005D7FDB">
        <w:fldChar w:fldCharType="separate"/>
      </w:r>
      <w:r w:rsidR="0077204C" w:rsidRPr="005D7FDB">
        <w:rPr>
          <w:noProof/>
        </w:rPr>
        <w:t>[</w:t>
      </w:r>
      <w:hyperlink w:anchor="_ENREF_5" w:tooltip="Stevenson, 2021 #1126" w:history="1">
        <w:r w:rsidR="0077204C" w:rsidRPr="005D7FDB">
          <w:rPr>
            <w:noProof/>
          </w:rPr>
          <w:t>5</w:t>
        </w:r>
      </w:hyperlink>
      <w:r w:rsidR="0077204C" w:rsidRPr="005D7FDB">
        <w:rPr>
          <w:noProof/>
        </w:rPr>
        <w:t>,</w:t>
      </w:r>
      <w:hyperlink w:anchor="_ENREF_25" w:tooltip="WOAH, 2022 #1293" w:history="1">
        <w:r w:rsidR="0077204C" w:rsidRPr="005D7FDB">
          <w:rPr>
            <w:noProof/>
          </w:rPr>
          <w:t>25</w:t>
        </w:r>
      </w:hyperlink>
      <w:r w:rsidR="0077204C" w:rsidRPr="005D7FDB">
        <w:rPr>
          <w:noProof/>
        </w:rPr>
        <w:t>]</w:t>
      </w:r>
      <w:r w:rsidR="00035FE5" w:rsidRPr="005D7FDB">
        <w:fldChar w:fldCharType="end"/>
      </w:r>
      <w:r w:rsidR="00272636" w:rsidRPr="005D7FDB">
        <w:t xml:space="preserve">. </w:t>
      </w:r>
      <w:r w:rsidR="0086203E" w:rsidRPr="005D7FDB">
        <w:t>It</w:t>
      </w:r>
      <w:r w:rsidR="000632D1" w:rsidRPr="005D7FDB">
        <w:t xml:space="preserve"> can</w:t>
      </w:r>
      <w:r w:rsidR="0086203E" w:rsidRPr="005D7FDB">
        <w:t xml:space="preserve"> also</w:t>
      </w:r>
      <w:r w:rsidR="000632D1" w:rsidRPr="005D7FDB">
        <w:t xml:space="preserve"> generate immediate benefits to the local communities </w:t>
      </w:r>
      <w:r w:rsidR="00434578" w:rsidRPr="005D7FDB">
        <w:t>and thus</w:t>
      </w:r>
      <w:r w:rsidR="000632D1" w:rsidRPr="005D7FDB">
        <w:t xml:space="preserve"> </w:t>
      </w:r>
      <w:r w:rsidR="00434578" w:rsidRPr="005D7FDB">
        <w:t xml:space="preserve">is more likely to be sustainable </w:t>
      </w:r>
      <w:r w:rsidR="00A03C92" w:rsidRPr="005D7FDB">
        <w:fldChar w:fldCharType="begin">
          <w:fldData xml:space="preserve">PEVuZE5vdGU+PENpdGU+PEF1dGhvcj5IYWxsaWRheTwvQXV0aG9yPjxZZWFyPjIwMTI8L1llYXI+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</w:fldData>
        </w:fldChar>
      </w:r>
      <w:r w:rsidR="00A03C92" w:rsidRPr="005D7FDB">
        <w:instrText xml:space="preserve"> ADDIN EN.CITE </w:instrText>
      </w:r>
      <w:r w:rsidR="00A03C92" w:rsidRPr="005D7FDB">
        <w:fldChar w:fldCharType="begin">
          <w:fldData xml:space="preserve">PEVuZE5vdGU+PENpdGU+PEF1dGhvcj5IYWxsaWRheTwvQXV0aG9yPjxZZWFyPjIwMTI8L1llYXI+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</w:fldData>
        </w:fldChar>
      </w:r>
      <w:r w:rsidR="00A03C92" w:rsidRPr="005D7FDB">
        <w:instrText xml:space="preserve"> ADDIN EN.CITE.DATA </w:instrText>
      </w:r>
      <w:r w:rsidR="00A03C92" w:rsidRPr="005D7FDB">
        <w:fldChar w:fldCharType="end"/>
      </w:r>
      <w:r w:rsidR="00A03C92" w:rsidRPr="005D7FDB">
        <w:fldChar w:fldCharType="separate"/>
      </w:r>
      <w:r w:rsidR="00A03C92" w:rsidRPr="005D7FDB">
        <w:rPr>
          <w:noProof/>
        </w:rPr>
        <w:t>[</w:t>
      </w:r>
      <w:hyperlink w:anchor="_ENREF_4" w:tooltip="Halliday, 2012 #1192" w:history="1">
        <w:r w:rsidR="0077204C" w:rsidRPr="005D7FDB">
          <w:rPr>
            <w:noProof/>
          </w:rPr>
          <w:t>4</w:t>
        </w:r>
      </w:hyperlink>
      <w:r w:rsidR="00A03C92" w:rsidRPr="005D7FDB">
        <w:rPr>
          <w:noProof/>
        </w:rPr>
        <w:t>]</w:t>
      </w:r>
      <w:r w:rsidR="00A03C92" w:rsidRPr="005D7FDB">
        <w:fldChar w:fldCharType="end"/>
      </w:r>
      <w:r w:rsidR="00A23312" w:rsidRPr="005D7FDB">
        <w:rPr>
          <w:rFonts w:eastAsiaTheme="minorEastAsia"/>
          <w:lang w:val="en-US" w:eastAsia="zh-CN"/>
        </w:rPr>
        <w:t xml:space="preserve">. </w:t>
      </w:r>
      <w:r w:rsidR="006D6C58" w:rsidRPr="005D7FDB">
        <w:rPr>
          <w:rFonts w:eastAsiaTheme="minorEastAsia"/>
          <w:lang w:val="en-US" w:eastAsia="zh-CN"/>
        </w:rPr>
        <w:t>C</w:t>
      </w:r>
      <w:r w:rsidR="00A23312" w:rsidRPr="005D7FDB">
        <w:rPr>
          <w:rFonts w:eastAsiaTheme="minorEastAsia"/>
          <w:lang w:val="en-US" w:eastAsia="zh-CN"/>
        </w:rPr>
        <w:t>apacity</w:t>
      </w:r>
      <w:r w:rsidR="006D6C58" w:rsidRPr="005D7FDB">
        <w:rPr>
          <w:rFonts w:eastAsiaTheme="minorEastAsia"/>
          <w:lang w:val="en-US" w:eastAsia="zh-CN"/>
        </w:rPr>
        <w:t xml:space="preserve"> building</w:t>
      </w:r>
      <w:r w:rsidR="00A23312" w:rsidRPr="005D7FDB">
        <w:rPr>
          <w:rFonts w:eastAsiaTheme="minorEastAsia"/>
          <w:lang w:val="en-US" w:eastAsia="zh-CN"/>
        </w:rPr>
        <w:t xml:space="preserve"> for the surveillance and control of endemic </w:t>
      </w:r>
      <w:proofErr w:type="spellStart"/>
      <w:r w:rsidR="00A23312" w:rsidRPr="005D7FDB">
        <w:rPr>
          <w:rFonts w:eastAsiaTheme="minorEastAsia"/>
          <w:lang w:val="en-US" w:eastAsia="zh-CN"/>
        </w:rPr>
        <w:t>zoonoses</w:t>
      </w:r>
      <w:proofErr w:type="spellEnd"/>
      <w:r w:rsidR="0098108E" w:rsidRPr="005D7FDB">
        <w:rPr>
          <w:rFonts w:eastAsiaTheme="minorEastAsia"/>
          <w:lang w:val="en-US" w:eastAsia="zh-CN"/>
        </w:rPr>
        <w:t xml:space="preserve"> would not only mitigate the risk of</w:t>
      </w:r>
      <w:r w:rsidR="00A23312" w:rsidRPr="005D7FDB">
        <w:rPr>
          <w:rFonts w:eastAsiaTheme="minorEastAsia"/>
          <w:lang w:val="en-US" w:eastAsia="zh-CN"/>
        </w:rPr>
        <w:t xml:space="preserve"> endemic </w:t>
      </w:r>
      <w:proofErr w:type="spellStart"/>
      <w:r w:rsidR="00A23312" w:rsidRPr="005D7FDB">
        <w:rPr>
          <w:rFonts w:eastAsiaTheme="minorEastAsia"/>
          <w:lang w:val="en-US" w:eastAsia="zh-CN"/>
        </w:rPr>
        <w:t>zoonoses</w:t>
      </w:r>
      <w:proofErr w:type="spellEnd"/>
      <w:r w:rsidR="00A23312" w:rsidRPr="005D7FDB">
        <w:rPr>
          <w:rFonts w:eastAsiaTheme="minorEastAsia"/>
          <w:lang w:val="en-US" w:eastAsia="zh-CN"/>
        </w:rPr>
        <w:t xml:space="preserve"> </w:t>
      </w:r>
      <w:r w:rsidR="0098108E" w:rsidRPr="005D7FDB">
        <w:rPr>
          <w:rFonts w:eastAsiaTheme="minorEastAsia"/>
          <w:lang w:val="en-US" w:eastAsia="zh-CN"/>
        </w:rPr>
        <w:t>in its own right but also</w:t>
      </w:r>
      <w:r w:rsidR="00A23312" w:rsidRPr="005D7FDB">
        <w:rPr>
          <w:rFonts w:eastAsiaTheme="minorEastAsia"/>
          <w:lang w:val="en-US" w:eastAsia="zh-CN"/>
        </w:rPr>
        <w:t xml:space="preserve"> simultaneously </w:t>
      </w:r>
      <w:r w:rsidR="0098108E" w:rsidRPr="005D7FDB">
        <w:rPr>
          <w:rFonts w:eastAsiaTheme="minorEastAsia"/>
          <w:lang w:val="en-US" w:eastAsia="zh-CN"/>
        </w:rPr>
        <w:t xml:space="preserve">improve </w:t>
      </w:r>
      <w:r w:rsidR="00A23312" w:rsidRPr="005D7FDB">
        <w:rPr>
          <w:rFonts w:eastAsiaTheme="minorEastAsia"/>
          <w:lang w:val="en-US" w:eastAsia="zh-CN"/>
        </w:rPr>
        <w:t>the core capacity to detect and respond to emerging or exotic disease threats</w:t>
      </w:r>
      <w:r w:rsidR="00A23312" w:rsidRPr="005D7FDB">
        <w:rPr>
          <w:lang w:val="en-US"/>
        </w:rPr>
        <w:t xml:space="preserve"> and future pandemics</w:t>
      </w:r>
      <w:r w:rsidR="00A23312" w:rsidRPr="005D7FDB">
        <w:rPr>
          <w:rFonts w:eastAsiaTheme="minorEastAsia"/>
          <w:lang w:val="en-US" w:eastAsia="zh-CN"/>
        </w:rPr>
        <w:t xml:space="preserve">. </w:t>
      </w:r>
    </w:p>
    <w:p w14:paraId="6EDDFF4E" w14:textId="1C7B62C2" w:rsidR="0081784B" w:rsidRPr="005D7FDB" w:rsidRDefault="0081784B" w:rsidP="00CE49C8">
      <w:pPr>
        <w:spacing w:line="480" w:lineRule="auto"/>
        <w:jc w:val="both"/>
      </w:pPr>
    </w:p>
    <w:p w14:paraId="785E2C2B" w14:textId="7F6B7627" w:rsidR="00085A57" w:rsidRPr="005D7FDB" w:rsidRDefault="00C60010" w:rsidP="00085A57">
      <w:pPr>
        <w:pStyle w:val="titlersos"/>
        <w:numPr>
          <w:ilvl w:val="0"/>
          <w:numId w:val="7"/>
        </w:numPr>
        <w:spacing w:line="480" w:lineRule="auto"/>
        <w:ind w:left="284" w:hanging="284"/>
        <w:rPr>
          <w:rFonts w:ascii="Times New Roman" w:hAnsi="Times New Roman"/>
          <w:sz w:val="28"/>
        </w:rPr>
      </w:pPr>
      <w:r w:rsidRPr="005D7FDB">
        <w:rPr>
          <w:rFonts w:ascii="Times New Roman" w:hAnsi="Times New Roman"/>
          <w:sz w:val="28"/>
        </w:rPr>
        <w:t>Conclusion</w:t>
      </w:r>
      <w:r w:rsidR="001D7124" w:rsidRPr="005D7FDB">
        <w:rPr>
          <w:rFonts w:ascii="Times New Roman" w:hAnsi="Times New Roman"/>
          <w:sz w:val="28"/>
        </w:rPr>
        <w:t>s</w:t>
      </w:r>
    </w:p>
    <w:p w14:paraId="49B45D07" w14:textId="4301BE1D" w:rsidR="00137B0F" w:rsidRPr="005D7FDB" w:rsidRDefault="007C202E" w:rsidP="000D6A11">
      <w:pPr>
        <w:spacing w:line="480" w:lineRule="auto"/>
        <w:contextualSpacing/>
        <w:jc w:val="both"/>
        <w:rPr>
          <w:rFonts w:eastAsiaTheme="minorEastAsia"/>
          <w:lang w:val="en-US" w:eastAsia="zh-CN"/>
        </w:rPr>
      </w:pPr>
      <w:r w:rsidRPr="005D7FDB">
        <w:rPr>
          <w:rFonts w:eastAsiaTheme="minorEastAsia"/>
          <w:lang w:val="en-US" w:eastAsia="zh-CN"/>
        </w:rPr>
        <w:t xml:space="preserve">We </w:t>
      </w:r>
      <w:proofErr w:type="spellStart"/>
      <w:r w:rsidR="0076549D" w:rsidRPr="005D7FDB">
        <w:rPr>
          <w:rFonts w:eastAsiaTheme="minorEastAsia"/>
          <w:lang w:val="en-US" w:eastAsia="zh-CN"/>
        </w:rPr>
        <w:t>prioritised</w:t>
      </w:r>
      <w:proofErr w:type="spellEnd"/>
      <w:r w:rsidR="0076549D" w:rsidRPr="005D7FDB">
        <w:rPr>
          <w:rFonts w:eastAsiaTheme="minorEastAsia"/>
          <w:lang w:val="en-US" w:eastAsia="zh-CN"/>
        </w:rPr>
        <w:t xml:space="preserve"> </w:t>
      </w:r>
      <w:r w:rsidR="00E926C4" w:rsidRPr="005D7FDB">
        <w:rPr>
          <w:rFonts w:eastAsiaTheme="minorEastAsia"/>
          <w:lang w:val="en-US" w:eastAsia="zh-CN"/>
        </w:rPr>
        <w:t>3</w:t>
      </w:r>
      <w:r w:rsidR="0009199A" w:rsidRPr="005D7FDB">
        <w:rPr>
          <w:rFonts w:eastAsiaTheme="minorEastAsia"/>
          <w:lang w:val="en-US" w:eastAsia="zh-CN"/>
        </w:rPr>
        <w:t>2</w:t>
      </w:r>
      <w:r w:rsidR="00E926C4" w:rsidRPr="005D7FDB">
        <w:rPr>
          <w:rFonts w:eastAsiaTheme="minorEastAsia"/>
          <w:lang w:val="en-US" w:eastAsia="zh-CN"/>
        </w:rPr>
        <w:t xml:space="preserve"> </w:t>
      </w:r>
      <w:r w:rsidR="00744990" w:rsidRPr="005D7FDB">
        <w:rPr>
          <w:rFonts w:eastAsiaTheme="minorEastAsia"/>
          <w:lang w:val="en-US" w:eastAsia="zh-CN"/>
        </w:rPr>
        <w:t xml:space="preserve">endemic </w:t>
      </w:r>
      <w:proofErr w:type="spellStart"/>
      <w:r w:rsidR="0076549D" w:rsidRPr="005D7FDB">
        <w:rPr>
          <w:rFonts w:eastAsiaTheme="minorEastAsia"/>
          <w:lang w:val="en-US" w:eastAsia="zh-CN"/>
        </w:rPr>
        <w:t>zoonoses</w:t>
      </w:r>
      <w:proofErr w:type="spellEnd"/>
      <w:r w:rsidR="0081784B" w:rsidRPr="005D7FDB">
        <w:rPr>
          <w:rFonts w:eastAsiaTheme="minorEastAsia"/>
          <w:lang w:val="en-US" w:eastAsia="zh-CN"/>
        </w:rPr>
        <w:t xml:space="preserve"> </w:t>
      </w:r>
      <w:r w:rsidR="00E81D27" w:rsidRPr="005D7FDB">
        <w:rPr>
          <w:rFonts w:eastAsiaTheme="minorEastAsia"/>
          <w:lang w:val="en-US" w:eastAsia="zh-CN"/>
        </w:rPr>
        <w:t xml:space="preserve">at a global scale </w:t>
      </w:r>
      <w:r w:rsidR="00E9528E" w:rsidRPr="005D7FDB">
        <w:rPr>
          <w:rFonts w:eastAsiaTheme="minorEastAsia"/>
          <w:lang w:val="en-US" w:eastAsia="zh-CN"/>
        </w:rPr>
        <w:t xml:space="preserve">for </w:t>
      </w:r>
      <w:r w:rsidR="00795B91" w:rsidRPr="005D7FDB">
        <w:rPr>
          <w:rFonts w:eastAsiaTheme="minorEastAsia"/>
          <w:lang w:val="en-US" w:eastAsia="zh-CN"/>
        </w:rPr>
        <w:t>which disease surveillance in</w:t>
      </w:r>
      <w:r w:rsidR="00C52DF6" w:rsidRPr="005D7FDB">
        <w:rPr>
          <w:rFonts w:eastAsiaTheme="minorEastAsia"/>
          <w:lang w:val="en-US" w:eastAsia="zh-CN"/>
        </w:rPr>
        <w:t xml:space="preserve"> domestic</w:t>
      </w:r>
      <w:r w:rsidR="00795B91" w:rsidRPr="005D7FDB">
        <w:rPr>
          <w:rFonts w:eastAsiaTheme="minorEastAsia"/>
          <w:lang w:val="en-US" w:eastAsia="zh-CN"/>
        </w:rPr>
        <w:t xml:space="preserve"> animals is important to prevent human </w:t>
      </w:r>
      <w:r w:rsidR="006F1C32" w:rsidRPr="005D7FDB">
        <w:rPr>
          <w:rFonts w:eastAsiaTheme="minorEastAsia"/>
          <w:lang w:val="en-US" w:eastAsia="zh-CN"/>
        </w:rPr>
        <w:t>infections</w:t>
      </w:r>
      <w:r w:rsidR="00E81D27" w:rsidRPr="005D7FDB">
        <w:rPr>
          <w:rFonts w:eastAsiaTheme="minorEastAsia"/>
          <w:lang w:val="en-US" w:eastAsia="zh-CN"/>
        </w:rPr>
        <w:t>. This broad list</w:t>
      </w:r>
      <w:r w:rsidR="00852BCC" w:rsidRPr="005D7FDB">
        <w:rPr>
          <w:rFonts w:eastAsiaTheme="minorEastAsia"/>
          <w:lang w:val="en-US" w:eastAsia="zh-CN"/>
        </w:rPr>
        <w:t xml:space="preserve"> </w:t>
      </w:r>
      <w:r w:rsidR="006F1C32" w:rsidRPr="005D7FDB">
        <w:rPr>
          <w:rFonts w:eastAsiaTheme="minorEastAsia"/>
          <w:lang w:val="en-US" w:eastAsia="zh-CN"/>
        </w:rPr>
        <w:t xml:space="preserve">would </w:t>
      </w:r>
      <w:r w:rsidR="00103E1B" w:rsidRPr="005D7FDB">
        <w:rPr>
          <w:rFonts w:eastAsiaTheme="minorEastAsia"/>
          <w:lang w:val="en-US" w:eastAsia="zh-CN"/>
        </w:rPr>
        <w:t>contribute to increasing</w:t>
      </w:r>
      <w:r w:rsidR="006F1C32" w:rsidRPr="005D7FDB">
        <w:rPr>
          <w:rFonts w:eastAsiaTheme="minorEastAsia"/>
          <w:lang w:val="en-US" w:eastAsia="zh-CN"/>
        </w:rPr>
        <w:t xml:space="preserve"> the awareness and commitment </w:t>
      </w:r>
      <w:r w:rsidR="00F5008D">
        <w:rPr>
          <w:rFonts w:eastAsiaTheme="minorEastAsia"/>
          <w:lang w:val="en-US" w:eastAsia="zh-CN"/>
        </w:rPr>
        <w:t xml:space="preserve">in the animal health service </w:t>
      </w:r>
      <w:r w:rsidR="006F1C32" w:rsidRPr="005D7FDB">
        <w:rPr>
          <w:rFonts w:eastAsiaTheme="minorEastAsia"/>
          <w:lang w:val="en-US" w:eastAsia="zh-CN"/>
        </w:rPr>
        <w:t xml:space="preserve">to </w:t>
      </w:r>
      <w:r w:rsidR="00103E1B" w:rsidRPr="005D7FDB">
        <w:rPr>
          <w:rFonts w:eastAsiaTheme="minorEastAsia"/>
          <w:lang w:val="en-US" w:eastAsia="zh-CN"/>
        </w:rPr>
        <w:t>tackle</w:t>
      </w:r>
      <w:r w:rsidR="006F1C32" w:rsidRPr="005D7FDB">
        <w:rPr>
          <w:rFonts w:eastAsiaTheme="minorEastAsia"/>
          <w:lang w:val="en-US" w:eastAsia="zh-CN"/>
        </w:rPr>
        <w:t xml:space="preserve"> these disease</w:t>
      </w:r>
      <w:r w:rsidR="00103E1B" w:rsidRPr="005D7FDB">
        <w:rPr>
          <w:rFonts w:eastAsiaTheme="minorEastAsia"/>
          <w:lang w:val="en-US" w:eastAsia="zh-CN"/>
        </w:rPr>
        <w:t>s</w:t>
      </w:r>
      <w:r w:rsidR="006F1C32" w:rsidRPr="005D7FDB">
        <w:rPr>
          <w:rFonts w:eastAsiaTheme="minorEastAsia"/>
          <w:lang w:val="en-US" w:eastAsia="zh-CN"/>
        </w:rPr>
        <w:t xml:space="preserve"> aligned with the One Health vision</w:t>
      </w:r>
      <w:r w:rsidR="0081784B" w:rsidRPr="005D7FDB">
        <w:rPr>
          <w:rFonts w:eastAsiaTheme="minorEastAsia"/>
          <w:lang w:val="en-US" w:eastAsia="zh-CN"/>
        </w:rPr>
        <w:t xml:space="preserve">. </w:t>
      </w:r>
      <w:r w:rsidR="00A45EAD" w:rsidRPr="005D7FDB">
        <w:rPr>
          <w:rFonts w:eastAsiaTheme="minorEastAsia"/>
          <w:lang w:val="en-US" w:eastAsia="zh-CN"/>
        </w:rPr>
        <w:t>The sever</w:t>
      </w:r>
      <w:r w:rsidR="006E13EC" w:rsidRPr="005D7FDB">
        <w:rPr>
          <w:rFonts w:eastAsiaTheme="minorEastAsia"/>
          <w:lang w:val="en-US" w:eastAsia="zh-CN"/>
        </w:rPr>
        <w:t>e</w:t>
      </w:r>
      <w:r w:rsidR="00A45EAD" w:rsidRPr="005D7FDB">
        <w:rPr>
          <w:rFonts w:eastAsiaTheme="minorEastAsia"/>
          <w:lang w:val="en-US" w:eastAsia="zh-CN"/>
        </w:rPr>
        <w:t xml:space="preserve"> data gaps </w:t>
      </w:r>
      <w:r w:rsidR="00137B0F" w:rsidRPr="005D7FDB">
        <w:rPr>
          <w:rFonts w:eastAsiaTheme="minorEastAsia"/>
          <w:lang w:val="en-US" w:eastAsia="zh-CN"/>
        </w:rPr>
        <w:t>about the disease</w:t>
      </w:r>
      <w:r w:rsidR="00E9528E" w:rsidRPr="005D7FDB">
        <w:rPr>
          <w:rFonts w:eastAsiaTheme="minorEastAsia"/>
          <w:lang w:val="en-US" w:eastAsia="zh-CN"/>
        </w:rPr>
        <w:t xml:space="preserve"> frequency and</w:t>
      </w:r>
      <w:r w:rsidR="00137B0F" w:rsidRPr="005D7FDB">
        <w:rPr>
          <w:rFonts w:eastAsiaTheme="minorEastAsia"/>
          <w:lang w:val="en-US" w:eastAsia="zh-CN"/>
        </w:rPr>
        <w:t xml:space="preserve"> burden </w:t>
      </w:r>
      <w:r w:rsidR="00A45EAD" w:rsidRPr="005D7FDB">
        <w:rPr>
          <w:rFonts w:eastAsiaTheme="minorEastAsia"/>
          <w:lang w:val="en-US" w:eastAsia="zh-CN"/>
        </w:rPr>
        <w:t>encountered in th</w:t>
      </w:r>
      <w:r w:rsidR="00C52DF6" w:rsidRPr="005D7FDB">
        <w:rPr>
          <w:rFonts w:eastAsiaTheme="minorEastAsia"/>
          <w:lang w:val="en-US" w:eastAsia="zh-CN"/>
        </w:rPr>
        <w:t>is</w:t>
      </w:r>
      <w:r w:rsidR="00137B0F" w:rsidRPr="005D7FDB">
        <w:rPr>
          <w:rFonts w:eastAsiaTheme="minorEastAsia"/>
          <w:lang w:val="en-US" w:eastAsia="zh-CN"/>
        </w:rPr>
        <w:t xml:space="preserve"> </w:t>
      </w:r>
      <w:proofErr w:type="spellStart"/>
      <w:r w:rsidR="00A45EAD" w:rsidRPr="005D7FDB">
        <w:rPr>
          <w:rFonts w:eastAsiaTheme="minorEastAsia"/>
          <w:lang w:val="en-US" w:eastAsia="zh-CN"/>
        </w:rPr>
        <w:t>prioritisation</w:t>
      </w:r>
      <w:proofErr w:type="spellEnd"/>
      <w:r w:rsidR="00A45EAD" w:rsidRPr="005D7FDB">
        <w:rPr>
          <w:rFonts w:eastAsiaTheme="minorEastAsia"/>
          <w:lang w:val="en-US" w:eastAsia="zh-CN"/>
        </w:rPr>
        <w:t xml:space="preserve"> exercise </w:t>
      </w:r>
      <w:r w:rsidR="00137B0F" w:rsidRPr="005D7FDB">
        <w:rPr>
          <w:rFonts w:eastAsiaTheme="minorEastAsia"/>
          <w:lang w:val="en-US" w:eastAsia="zh-CN"/>
        </w:rPr>
        <w:t xml:space="preserve">once again </w:t>
      </w:r>
      <w:r w:rsidR="00A45EAD" w:rsidRPr="005D7FDB">
        <w:rPr>
          <w:rFonts w:eastAsiaTheme="minorEastAsia"/>
          <w:lang w:val="en-US" w:eastAsia="zh-CN"/>
        </w:rPr>
        <w:t>highlight the need for improved surveillance</w:t>
      </w:r>
      <w:r w:rsidR="006E13EC" w:rsidRPr="005D7FDB">
        <w:rPr>
          <w:rFonts w:eastAsiaTheme="minorEastAsia"/>
          <w:lang w:val="en-US" w:eastAsia="zh-CN"/>
        </w:rPr>
        <w:t xml:space="preserve">. </w:t>
      </w:r>
      <w:r w:rsidR="006D6C58" w:rsidRPr="005D7FDB">
        <w:rPr>
          <w:rFonts w:eastAsiaTheme="minorEastAsia"/>
          <w:lang w:val="en-US" w:eastAsia="zh-CN"/>
        </w:rPr>
        <w:t xml:space="preserve">The characteristics of the </w:t>
      </w:r>
      <w:proofErr w:type="spellStart"/>
      <w:r w:rsidR="006D6C58" w:rsidRPr="005D7FDB">
        <w:rPr>
          <w:rFonts w:eastAsiaTheme="minorEastAsia"/>
          <w:lang w:val="en-US" w:eastAsia="zh-CN"/>
        </w:rPr>
        <w:t>prioritised</w:t>
      </w:r>
      <w:proofErr w:type="spellEnd"/>
      <w:r w:rsidR="006D6C58" w:rsidRPr="005D7FDB">
        <w:rPr>
          <w:rFonts w:eastAsiaTheme="minorEastAsia"/>
          <w:lang w:val="en-US" w:eastAsia="zh-CN"/>
        </w:rPr>
        <w:t xml:space="preserve"> </w:t>
      </w:r>
      <w:r w:rsidR="00DC6F5F" w:rsidRPr="005D7FDB">
        <w:rPr>
          <w:rFonts w:eastAsiaTheme="minorEastAsia"/>
          <w:lang w:val="en-US" w:eastAsia="zh-CN"/>
        </w:rPr>
        <w:t xml:space="preserve">endemic </w:t>
      </w:r>
      <w:proofErr w:type="spellStart"/>
      <w:r w:rsidR="006D6C58" w:rsidRPr="005D7FDB">
        <w:rPr>
          <w:rFonts w:eastAsiaTheme="minorEastAsia"/>
          <w:lang w:val="en-US" w:eastAsia="zh-CN"/>
        </w:rPr>
        <w:t>zoonoses</w:t>
      </w:r>
      <w:proofErr w:type="spellEnd"/>
      <w:r w:rsidR="006D6C58" w:rsidRPr="005D7FDB">
        <w:rPr>
          <w:rFonts w:eastAsiaTheme="minorEastAsia"/>
          <w:lang w:val="en-US" w:eastAsia="zh-CN"/>
        </w:rPr>
        <w:t xml:space="preserve"> </w:t>
      </w:r>
      <w:r w:rsidR="00DC6F5F" w:rsidRPr="005D7FDB">
        <w:rPr>
          <w:rFonts w:eastAsiaTheme="minorEastAsia"/>
          <w:lang w:val="en-US" w:eastAsia="zh-CN"/>
        </w:rPr>
        <w:t>suggest</w:t>
      </w:r>
      <w:r w:rsidR="006D6C58" w:rsidRPr="005D7FDB">
        <w:rPr>
          <w:rFonts w:eastAsiaTheme="minorEastAsia"/>
          <w:lang w:val="en-US" w:eastAsia="zh-CN"/>
        </w:rPr>
        <w:t xml:space="preserve"> </w:t>
      </w:r>
      <w:r w:rsidR="0098108E" w:rsidRPr="005D7FDB">
        <w:rPr>
          <w:rFonts w:eastAsiaTheme="minorEastAsia"/>
          <w:lang w:val="en-US" w:eastAsia="zh-CN"/>
        </w:rPr>
        <w:t xml:space="preserve">that </w:t>
      </w:r>
      <w:r w:rsidR="00F5008D">
        <w:rPr>
          <w:rFonts w:eastAsiaTheme="minorEastAsia"/>
          <w:lang w:val="en-US" w:eastAsia="zh-CN"/>
        </w:rPr>
        <w:t xml:space="preserve">a multi-disease, </w:t>
      </w:r>
      <w:r w:rsidR="006D6C58" w:rsidRPr="005D7FDB">
        <w:rPr>
          <w:rFonts w:eastAsiaTheme="minorEastAsia"/>
          <w:lang w:val="en-US" w:eastAsia="zh-CN"/>
        </w:rPr>
        <w:t xml:space="preserve">integrated surveillance approach, </w:t>
      </w:r>
      <w:r w:rsidR="0098108E" w:rsidRPr="005D7FDB">
        <w:rPr>
          <w:rFonts w:eastAsiaTheme="minorEastAsia"/>
          <w:lang w:val="en-US" w:eastAsia="zh-CN"/>
        </w:rPr>
        <w:t>taking advantage of</w:t>
      </w:r>
      <w:r w:rsidR="006D6C58" w:rsidRPr="005D7FDB">
        <w:rPr>
          <w:rFonts w:eastAsiaTheme="minorEastAsia"/>
          <w:lang w:val="en-US" w:eastAsia="zh-CN"/>
        </w:rPr>
        <w:t xml:space="preserve"> the </w:t>
      </w:r>
      <w:r w:rsidR="0098108E" w:rsidRPr="005D7FDB">
        <w:rPr>
          <w:rFonts w:eastAsiaTheme="minorEastAsia"/>
          <w:lang w:val="en-US" w:eastAsia="zh-CN"/>
        </w:rPr>
        <w:t>modern</w:t>
      </w:r>
      <w:r w:rsidR="006D6C58" w:rsidRPr="005D7FDB">
        <w:rPr>
          <w:rFonts w:eastAsiaTheme="minorEastAsia"/>
          <w:lang w:val="en-US" w:eastAsia="zh-CN"/>
        </w:rPr>
        <w:t xml:space="preserve"> technologies</w:t>
      </w:r>
      <w:r w:rsidR="0098108E" w:rsidRPr="005D7FDB">
        <w:rPr>
          <w:rFonts w:eastAsiaTheme="minorEastAsia"/>
          <w:lang w:val="en-US" w:eastAsia="zh-CN"/>
        </w:rPr>
        <w:t>,</w:t>
      </w:r>
      <w:r w:rsidR="006D6C58" w:rsidRPr="005D7FDB">
        <w:rPr>
          <w:rFonts w:eastAsiaTheme="minorEastAsia"/>
          <w:lang w:val="en-US" w:eastAsia="zh-CN"/>
        </w:rPr>
        <w:t xml:space="preserve"> would </w:t>
      </w:r>
      <w:r w:rsidR="0098108E" w:rsidRPr="005D7FDB">
        <w:rPr>
          <w:rFonts w:eastAsiaTheme="minorEastAsia"/>
          <w:lang w:val="en-US" w:eastAsia="zh-CN"/>
        </w:rPr>
        <w:t>improve the</w:t>
      </w:r>
      <w:r w:rsidR="006D6C58" w:rsidRPr="005D7FDB">
        <w:rPr>
          <w:rFonts w:eastAsiaTheme="minorEastAsia"/>
          <w:lang w:val="en-US" w:eastAsia="zh-CN"/>
        </w:rPr>
        <w:t xml:space="preserve"> </w:t>
      </w:r>
      <w:r w:rsidR="00103E1B" w:rsidRPr="005D7FDB">
        <w:rPr>
          <w:rFonts w:eastAsiaTheme="minorEastAsia"/>
          <w:lang w:val="en-US" w:eastAsia="zh-CN"/>
        </w:rPr>
        <w:t xml:space="preserve">efficiency and </w:t>
      </w:r>
      <w:r w:rsidR="006D6C58" w:rsidRPr="005D7FDB">
        <w:rPr>
          <w:rFonts w:eastAsiaTheme="minorEastAsia"/>
          <w:lang w:val="en-US" w:eastAsia="zh-CN"/>
        </w:rPr>
        <w:t>cost-effective</w:t>
      </w:r>
      <w:r w:rsidR="0098108E" w:rsidRPr="005D7FDB">
        <w:rPr>
          <w:rFonts w:eastAsiaTheme="minorEastAsia"/>
          <w:lang w:val="en-US" w:eastAsia="zh-CN"/>
        </w:rPr>
        <w:t>ness of surveillance</w:t>
      </w:r>
      <w:r w:rsidR="00DC6F5F" w:rsidRPr="005D7FDB">
        <w:rPr>
          <w:rFonts w:eastAsiaTheme="minorEastAsia"/>
          <w:lang w:val="en-US" w:eastAsia="zh-CN"/>
        </w:rPr>
        <w:t xml:space="preserve"> in resource-limited settings</w:t>
      </w:r>
      <w:r w:rsidR="006D6C58" w:rsidRPr="005D7FDB">
        <w:rPr>
          <w:rFonts w:eastAsiaTheme="minorEastAsia"/>
          <w:lang w:val="en-US" w:eastAsia="zh-CN"/>
        </w:rPr>
        <w:t xml:space="preserve">. </w:t>
      </w:r>
      <w:r w:rsidR="005648DD" w:rsidRPr="005D7FDB">
        <w:rPr>
          <w:rFonts w:eastAsiaTheme="minorEastAsia"/>
          <w:lang w:val="en-US" w:eastAsia="zh-CN"/>
        </w:rPr>
        <w:t xml:space="preserve">Our study will support the </w:t>
      </w:r>
      <w:r w:rsidR="006D0E71" w:rsidRPr="005D7FDB">
        <w:rPr>
          <w:rFonts w:eastAsiaTheme="minorEastAsia"/>
          <w:lang w:val="en-US" w:eastAsia="zh-CN"/>
        </w:rPr>
        <w:t xml:space="preserve">overall </w:t>
      </w:r>
      <w:r w:rsidR="005648DD" w:rsidRPr="005D7FDB">
        <w:rPr>
          <w:rFonts w:eastAsiaTheme="minorEastAsia"/>
          <w:lang w:val="en-US" w:eastAsia="zh-CN"/>
        </w:rPr>
        <w:t xml:space="preserve">capacity building </w:t>
      </w:r>
      <w:r w:rsidR="004A45DB" w:rsidRPr="005D7FDB">
        <w:rPr>
          <w:rFonts w:eastAsiaTheme="minorEastAsia"/>
          <w:lang w:val="en-US" w:eastAsia="zh-CN"/>
        </w:rPr>
        <w:t>for</w:t>
      </w:r>
      <w:r w:rsidR="005648DD" w:rsidRPr="005D7FDB">
        <w:rPr>
          <w:rFonts w:eastAsiaTheme="minorEastAsia"/>
          <w:lang w:val="en-US" w:eastAsia="zh-CN"/>
        </w:rPr>
        <w:t xml:space="preserve"> </w:t>
      </w:r>
      <w:proofErr w:type="spellStart"/>
      <w:r w:rsidR="002D11D5" w:rsidRPr="005D7FDB">
        <w:rPr>
          <w:rFonts w:eastAsiaTheme="minorEastAsia"/>
          <w:lang w:val="en-US" w:eastAsia="zh-CN"/>
        </w:rPr>
        <w:t>zoonoses</w:t>
      </w:r>
      <w:proofErr w:type="spellEnd"/>
      <w:r w:rsidR="006D0E71" w:rsidRPr="005D7FDB">
        <w:rPr>
          <w:rFonts w:eastAsiaTheme="minorEastAsia"/>
          <w:lang w:val="en-US" w:eastAsia="zh-CN"/>
        </w:rPr>
        <w:t xml:space="preserve"> </w:t>
      </w:r>
      <w:r w:rsidR="005648DD" w:rsidRPr="005D7FDB">
        <w:rPr>
          <w:rFonts w:eastAsiaTheme="minorEastAsia"/>
          <w:lang w:val="en-US" w:eastAsia="zh-CN"/>
        </w:rPr>
        <w:t xml:space="preserve">surveillance and response, </w:t>
      </w:r>
      <w:r w:rsidR="00A941F0" w:rsidRPr="005D7FDB">
        <w:rPr>
          <w:rFonts w:eastAsiaTheme="minorEastAsia"/>
          <w:lang w:val="en-US" w:eastAsia="zh-CN"/>
        </w:rPr>
        <w:t>protect livestock production and farmers’ livelihood</w:t>
      </w:r>
      <w:r w:rsidR="00500C1B" w:rsidRPr="005D7FDB">
        <w:rPr>
          <w:rFonts w:eastAsiaTheme="minorEastAsia"/>
          <w:lang w:val="en-US" w:eastAsia="zh-CN"/>
        </w:rPr>
        <w:t>s</w:t>
      </w:r>
      <w:r w:rsidR="00A941F0" w:rsidRPr="005D7FDB">
        <w:rPr>
          <w:rFonts w:eastAsiaTheme="minorEastAsia"/>
          <w:lang w:val="en-US" w:eastAsia="zh-CN"/>
        </w:rPr>
        <w:t xml:space="preserve">, </w:t>
      </w:r>
      <w:r w:rsidR="005648DD" w:rsidRPr="005D7FDB">
        <w:rPr>
          <w:rFonts w:eastAsiaTheme="minorEastAsia"/>
          <w:lang w:val="en-US" w:eastAsia="zh-CN"/>
        </w:rPr>
        <w:t xml:space="preserve">and contribute to </w:t>
      </w:r>
      <w:r w:rsidR="009D5E05" w:rsidRPr="005D7FDB">
        <w:rPr>
          <w:rFonts w:eastAsiaTheme="minorEastAsia"/>
          <w:lang w:val="en-US" w:eastAsia="zh-CN"/>
        </w:rPr>
        <w:t xml:space="preserve">poverty alleviation, </w:t>
      </w:r>
      <w:r w:rsidR="005648DD" w:rsidRPr="005D7FDB">
        <w:rPr>
          <w:rFonts w:eastAsiaTheme="minorEastAsia"/>
          <w:lang w:val="en-US" w:eastAsia="zh-CN"/>
        </w:rPr>
        <w:t>the global health security agenda</w:t>
      </w:r>
      <w:r w:rsidR="003E29EE" w:rsidRPr="005D7FDB">
        <w:rPr>
          <w:rFonts w:eastAsiaTheme="minorEastAsia"/>
          <w:lang w:val="en-US" w:eastAsia="zh-CN"/>
        </w:rPr>
        <w:t>,</w:t>
      </w:r>
      <w:r w:rsidR="005648DD" w:rsidRPr="005D7FDB">
        <w:rPr>
          <w:rFonts w:eastAsiaTheme="minorEastAsia"/>
          <w:lang w:val="en-US" w:eastAsia="zh-CN"/>
        </w:rPr>
        <w:t xml:space="preserve"> and </w:t>
      </w:r>
      <w:r w:rsidR="004F14E5" w:rsidRPr="005D7FDB">
        <w:rPr>
          <w:rFonts w:eastAsiaTheme="minorEastAsia"/>
          <w:lang w:val="en-US" w:eastAsia="zh-CN"/>
        </w:rPr>
        <w:t xml:space="preserve">the </w:t>
      </w:r>
      <w:r w:rsidR="005648DD" w:rsidRPr="005D7FDB">
        <w:rPr>
          <w:rFonts w:eastAsiaTheme="minorEastAsia"/>
          <w:lang w:val="en-US" w:eastAsia="zh-CN"/>
        </w:rPr>
        <w:t xml:space="preserve">UN </w:t>
      </w:r>
      <w:r w:rsidR="00A941F0" w:rsidRPr="005D7FDB">
        <w:rPr>
          <w:rFonts w:eastAsiaTheme="minorEastAsia"/>
          <w:lang w:val="en-US" w:eastAsia="zh-CN"/>
        </w:rPr>
        <w:t>SDGs</w:t>
      </w:r>
      <w:r w:rsidR="00353495" w:rsidRPr="005D7FDB">
        <w:rPr>
          <w:rFonts w:eastAsiaTheme="minorEastAsia"/>
          <w:lang w:val="en-US" w:eastAsia="zh-CN"/>
        </w:rPr>
        <w:t>.</w:t>
      </w:r>
    </w:p>
    <w:p w14:paraId="44FA38D3" w14:textId="203DE617" w:rsidR="00DB1521" w:rsidRPr="005D7FDB" w:rsidRDefault="00DB1521" w:rsidP="000D6A11">
      <w:pPr>
        <w:spacing w:line="480" w:lineRule="auto"/>
        <w:contextualSpacing/>
        <w:jc w:val="both"/>
        <w:rPr>
          <w:rFonts w:eastAsiaTheme="minorEastAsia"/>
          <w:lang w:val="en-US" w:eastAsia="zh-CN"/>
        </w:rPr>
      </w:pPr>
    </w:p>
    <w:p w14:paraId="0C6F78F5" w14:textId="5D30374C" w:rsidR="001D7124" w:rsidRPr="005D7FDB" w:rsidRDefault="001D7124" w:rsidP="000D6A11">
      <w:pPr>
        <w:pStyle w:val="titlersos"/>
        <w:numPr>
          <w:ilvl w:val="0"/>
          <w:numId w:val="0"/>
        </w:numPr>
        <w:spacing w:line="480" w:lineRule="auto"/>
        <w:contextualSpacing/>
        <w:rPr>
          <w:rFonts w:ascii="Times New Roman" w:hAnsi="Times New Roman"/>
          <w:sz w:val="28"/>
        </w:rPr>
      </w:pPr>
      <w:r w:rsidRPr="005D7FDB">
        <w:rPr>
          <w:rFonts w:ascii="Times New Roman" w:hAnsi="Times New Roman"/>
          <w:sz w:val="28"/>
        </w:rPr>
        <w:t>Fu</w:t>
      </w:r>
      <w:r w:rsidR="00940B6D" w:rsidRPr="005D7FDB">
        <w:rPr>
          <w:rFonts w:ascii="Times New Roman" w:hAnsi="Times New Roman"/>
          <w:sz w:val="28"/>
        </w:rPr>
        <w:t>n</w:t>
      </w:r>
      <w:r w:rsidRPr="005D7FDB">
        <w:rPr>
          <w:rFonts w:ascii="Times New Roman" w:hAnsi="Times New Roman"/>
          <w:sz w:val="28"/>
        </w:rPr>
        <w:t>ding</w:t>
      </w:r>
    </w:p>
    <w:p w14:paraId="7D16AE17" w14:textId="6C042C5D" w:rsidR="00B06400" w:rsidRPr="005D7FDB" w:rsidRDefault="001D7124" w:rsidP="007B1DBE">
      <w:pPr>
        <w:pStyle w:val="titlersos"/>
        <w:numPr>
          <w:ilvl w:val="0"/>
          <w:numId w:val="0"/>
        </w:numPr>
        <w:spacing w:line="480" w:lineRule="auto"/>
        <w:contextualSpacing/>
        <w:rPr>
          <w:rFonts w:ascii="Times New Roman" w:eastAsiaTheme="minorEastAsia" w:hAnsi="Times New Roman"/>
          <w:b w:val="0"/>
          <w:sz w:val="24"/>
          <w:szCs w:val="20"/>
          <w:lang w:val="en-US" w:eastAsia="zh-CN"/>
        </w:rPr>
      </w:pPr>
      <w:r w:rsidRPr="005D7FDB">
        <w:rPr>
          <w:rFonts w:ascii="Times New Roman" w:eastAsiaTheme="minorEastAsia" w:hAnsi="Times New Roman"/>
          <w:b w:val="0"/>
          <w:sz w:val="24"/>
          <w:szCs w:val="20"/>
          <w:lang w:val="en-US" w:eastAsia="zh-CN"/>
        </w:rPr>
        <w:t xml:space="preserve">This </w:t>
      </w:r>
      <w:r w:rsidR="006F77B3" w:rsidRPr="005D7FDB">
        <w:rPr>
          <w:rFonts w:ascii="Times New Roman" w:eastAsiaTheme="minorEastAsia" w:hAnsi="Times New Roman"/>
          <w:b w:val="0"/>
          <w:sz w:val="24"/>
          <w:szCs w:val="20"/>
          <w:lang w:val="en-US" w:eastAsia="zh-CN"/>
        </w:rPr>
        <w:t>work was supported</w:t>
      </w:r>
      <w:r w:rsidRPr="005D7FDB">
        <w:rPr>
          <w:rFonts w:ascii="Times New Roman" w:eastAsiaTheme="minorEastAsia" w:hAnsi="Times New Roman"/>
          <w:b w:val="0"/>
          <w:sz w:val="24"/>
          <w:szCs w:val="20"/>
          <w:lang w:val="en-US" w:eastAsia="zh-CN"/>
        </w:rPr>
        <w:t xml:space="preserve"> by </w:t>
      </w:r>
      <w:r w:rsidR="00F65C42" w:rsidRPr="005D7FDB">
        <w:rPr>
          <w:rFonts w:ascii="Times New Roman" w:eastAsiaTheme="minorEastAsia" w:hAnsi="Times New Roman"/>
          <w:b w:val="0"/>
          <w:sz w:val="24"/>
          <w:szCs w:val="20"/>
          <w:lang w:val="en-US" w:eastAsia="zh-CN"/>
        </w:rPr>
        <w:t>the FAO regular fund</w:t>
      </w:r>
      <w:r w:rsidR="006F77B3" w:rsidRPr="005D7FDB">
        <w:rPr>
          <w:rFonts w:ascii="Times New Roman" w:eastAsiaTheme="minorEastAsia" w:hAnsi="Times New Roman"/>
          <w:b w:val="0"/>
          <w:sz w:val="24"/>
          <w:szCs w:val="20"/>
          <w:lang w:val="en-US" w:eastAsia="zh-CN"/>
        </w:rPr>
        <w:t xml:space="preserve"> </w:t>
      </w:r>
      <w:r w:rsidR="00F65C42" w:rsidRPr="005D7FDB">
        <w:rPr>
          <w:rFonts w:ascii="Times New Roman" w:eastAsiaTheme="minorEastAsia" w:hAnsi="Times New Roman"/>
          <w:b w:val="0"/>
          <w:sz w:val="24"/>
          <w:szCs w:val="20"/>
          <w:lang w:val="en-US" w:eastAsia="zh-CN"/>
        </w:rPr>
        <w:t xml:space="preserve">for the Priority </w:t>
      </w:r>
      <w:proofErr w:type="spellStart"/>
      <w:r w:rsidR="00F65C42" w:rsidRPr="005D7FDB">
        <w:rPr>
          <w:rFonts w:ascii="Times New Roman" w:eastAsiaTheme="minorEastAsia" w:hAnsi="Times New Roman"/>
          <w:b w:val="0"/>
          <w:sz w:val="24"/>
          <w:szCs w:val="20"/>
          <w:lang w:val="en-US" w:eastAsia="zh-CN"/>
        </w:rPr>
        <w:t>Programme</w:t>
      </w:r>
      <w:proofErr w:type="spellEnd"/>
      <w:r w:rsidR="00F65C42" w:rsidRPr="005D7FDB">
        <w:rPr>
          <w:rFonts w:ascii="Times New Roman" w:eastAsiaTheme="minorEastAsia" w:hAnsi="Times New Roman"/>
          <w:b w:val="0"/>
          <w:sz w:val="24"/>
          <w:szCs w:val="20"/>
          <w:lang w:val="en-US" w:eastAsia="zh-CN"/>
        </w:rPr>
        <w:t xml:space="preserve"> Area on One Health</w:t>
      </w:r>
      <w:r w:rsidR="00B06400" w:rsidRPr="005D7FDB">
        <w:rPr>
          <w:rFonts w:ascii="Times New Roman" w:eastAsiaTheme="minorEastAsia" w:hAnsi="Times New Roman"/>
          <w:b w:val="0"/>
          <w:sz w:val="24"/>
          <w:szCs w:val="20"/>
          <w:lang w:val="en-US" w:eastAsia="zh-CN"/>
        </w:rPr>
        <w:t>.</w:t>
      </w:r>
      <w:r w:rsidR="00F65C42" w:rsidRPr="005D7FDB">
        <w:rPr>
          <w:rFonts w:ascii="Times New Roman" w:eastAsiaTheme="minorEastAsia" w:hAnsi="Times New Roman"/>
          <w:b w:val="0"/>
          <w:sz w:val="24"/>
          <w:szCs w:val="20"/>
          <w:lang w:val="en-US" w:eastAsia="zh-CN"/>
        </w:rPr>
        <w:t xml:space="preserve"> </w:t>
      </w:r>
    </w:p>
    <w:p w14:paraId="4484D047" w14:textId="75553D0E" w:rsidR="00B06400" w:rsidRPr="005D7FDB" w:rsidRDefault="00B06400" w:rsidP="007B1DBE">
      <w:pPr>
        <w:pStyle w:val="titlersos"/>
        <w:numPr>
          <w:ilvl w:val="0"/>
          <w:numId w:val="0"/>
        </w:numPr>
        <w:spacing w:line="480" w:lineRule="auto"/>
        <w:rPr>
          <w:rFonts w:ascii="Times New Roman" w:hAnsi="Times New Roman"/>
          <w:sz w:val="28"/>
          <w:lang w:val="en-US"/>
        </w:rPr>
      </w:pPr>
    </w:p>
    <w:p w14:paraId="1F25605B" w14:textId="26B9E4A2" w:rsidR="009A4751" w:rsidRPr="005D7FDB" w:rsidRDefault="009A4751" w:rsidP="007B1DBE">
      <w:pPr>
        <w:pStyle w:val="titlersos"/>
        <w:numPr>
          <w:ilvl w:val="0"/>
          <w:numId w:val="0"/>
        </w:numPr>
        <w:spacing w:line="480" w:lineRule="auto"/>
        <w:rPr>
          <w:rFonts w:ascii="Times New Roman" w:hAnsi="Times New Roman"/>
          <w:sz w:val="28"/>
        </w:rPr>
      </w:pPr>
      <w:r w:rsidRPr="005D7FDB">
        <w:rPr>
          <w:rFonts w:ascii="Times New Roman" w:hAnsi="Times New Roman"/>
          <w:sz w:val="28"/>
        </w:rPr>
        <w:t>References</w:t>
      </w:r>
    </w:p>
    <w:p w14:paraId="54C95339" w14:textId="77777777" w:rsidR="0077204C" w:rsidRPr="005D7FDB" w:rsidRDefault="009A4751" w:rsidP="0077204C">
      <w:pPr>
        <w:pStyle w:val="EndNoteBibliography"/>
      </w:pPr>
      <w:r w:rsidRPr="005D7FDB">
        <w:rPr>
          <w:szCs w:val="24"/>
        </w:rPr>
        <w:fldChar w:fldCharType="begin"/>
      </w:r>
      <w:r w:rsidRPr="005D7FDB">
        <w:rPr>
          <w:szCs w:val="24"/>
        </w:rPr>
        <w:instrText xml:space="preserve"> ADDIN EN.REFLIST </w:instrText>
      </w:r>
      <w:r w:rsidRPr="005D7FDB">
        <w:rPr>
          <w:szCs w:val="24"/>
        </w:rPr>
        <w:fldChar w:fldCharType="separate"/>
      </w:r>
      <w:bookmarkStart w:id="0" w:name="_ENREF_1"/>
      <w:r w:rsidR="0077204C" w:rsidRPr="005D7FDB">
        <w:t xml:space="preserve">[1] Woolhouse, M. E., Gowtage-Sequeria, S. 2005 Host range and emerging and reemerging pathogens. </w:t>
      </w:r>
      <w:r w:rsidR="0077204C" w:rsidRPr="005D7FDB">
        <w:rPr>
          <w:i/>
        </w:rPr>
        <w:t>Emerg Infect Dis</w:t>
      </w:r>
      <w:r w:rsidR="0077204C" w:rsidRPr="005D7FDB">
        <w:t xml:space="preserve"> </w:t>
      </w:r>
      <w:r w:rsidR="0077204C" w:rsidRPr="005D7FDB">
        <w:rPr>
          <w:b/>
        </w:rPr>
        <w:t>11</w:t>
      </w:r>
      <w:r w:rsidR="0077204C" w:rsidRPr="005D7FDB">
        <w:t>, 1842-1847. (DOI:10.3201/eid1112.050997).</w:t>
      </w:r>
      <w:bookmarkEnd w:id="0"/>
    </w:p>
    <w:p w14:paraId="305656E4" w14:textId="77777777" w:rsidR="0077204C" w:rsidRPr="005D7FDB" w:rsidRDefault="0077204C" w:rsidP="0077204C">
      <w:pPr>
        <w:pStyle w:val="EndNoteBibliography"/>
      </w:pPr>
      <w:bookmarkStart w:id="1" w:name="_ENREF_2"/>
      <w:r w:rsidRPr="005D7FDB">
        <w:t xml:space="preserve">[2] Taylor, L. H., Latham, S. M., Woolhouse, M. E. 2001 Risk factors for human disease emergence. </w:t>
      </w:r>
      <w:r w:rsidRPr="005D7FDB">
        <w:rPr>
          <w:i/>
        </w:rPr>
        <w:t>Phil. Trans. R. Soc. B</w:t>
      </w:r>
      <w:r w:rsidRPr="005D7FDB">
        <w:t xml:space="preserve"> </w:t>
      </w:r>
      <w:r w:rsidRPr="005D7FDB">
        <w:rPr>
          <w:b/>
        </w:rPr>
        <w:t>356</w:t>
      </w:r>
      <w:r w:rsidRPr="005D7FDB">
        <w:t>, 983-989. (DOI:10.1098/rstb.2001.0888).</w:t>
      </w:r>
      <w:bookmarkEnd w:id="1"/>
    </w:p>
    <w:p w14:paraId="2F4358A0" w14:textId="77777777" w:rsidR="0077204C" w:rsidRPr="005D7FDB" w:rsidRDefault="0077204C" w:rsidP="0077204C">
      <w:pPr>
        <w:pStyle w:val="EndNoteBibliography"/>
      </w:pPr>
      <w:bookmarkStart w:id="2" w:name="_ENREF_3"/>
      <w:r w:rsidRPr="005D7FDB">
        <w:t xml:space="preserve">[3] Smith, K. F., Goldberg, M., Rosenthal, S., Carlson, L., Chen, J., Chen, C., Ramachandran, S. 2014 Global rise in human infectious disease outbreaks. </w:t>
      </w:r>
      <w:r w:rsidRPr="005D7FDB">
        <w:rPr>
          <w:i/>
        </w:rPr>
        <w:t>J. R. Soc. Interface</w:t>
      </w:r>
      <w:r w:rsidRPr="005D7FDB">
        <w:t xml:space="preserve"> </w:t>
      </w:r>
      <w:r w:rsidRPr="005D7FDB">
        <w:rPr>
          <w:b/>
        </w:rPr>
        <w:t>11</w:t>
      </w:r>
      <w:r w:rsidRPr="005D7FDB">
        <w:t>, 20140950. (DOI:10.1098/rsif.2014.0950).</w:t>
      </w:r>
      <w:bookmarkEnd w:id="2"/>
    </w:p>
    <w:p w14:paraId="3C41FDB2" w14:textId="77777777" w:rsidR="0077204C" w:rsidRPr="005D7FDB" w:rsidRDefault="0077204C" w:rsidP="0077204C">
      <w:pPr>
        <w:pStyle w:val="EndNoteBibliography"/>
      </w:pPr>
      <w:bookmarkStart w:id="3" w:name="_ENREF_4"/>
      <w:r w:rsidRPr="005D7FDB">
        <w:t xml:space="preserve">[4] Halliday, J., Daborn, C., Auty, H., Mtema, Z., Lembo, T., Bronsvoort, B. M., Handel, I., Knobel, D., Hampson, K., Cleaveland, S. 2012 Bringing together emerging and endemic zoonoses </w:t>
      </w:r>
      <w:r w:rsidRPr="005D7FDB">
        <w:lastRenderedPageBreak/>
        <w:t xml:space="preserve">surveillance: shared challenges and a common solution. </w:t>
      </w:r>
      <w:r w:rsidRPr="005D7FDB">
        <w:rPr>
          <w:i/>
        </w:rPr>
        <w:t>Phil. Trans. R. Soc. B</w:t>
      </w:r>
      <w:r w:rsidRPr="005D7FDB">
        <w:t xml:space="preserve"> </w:t>
      </w:r>
      <w:r w:rsidRPr="005D7FDB">
        <w:rPr>
          <w:b/>
        </w:rPr>
        <w:t>367</w:t>
      </w:r>
      <w:r w:rsidRPr="005D7FDB">
        <w:t>, 2872-2880. (DOI:10.1098/rstb.2011.0362).</w:t>
      </w:r>
      <w:bookmarkEnd w:id="3"/>
    </w:p>
    <w:p w14:paraId="0EE8B592" w14:textId="77777777" w:rsidR="0077204C" w:rsidRPr="005D7FDB" w:rsidRDefault="0077204C" w:rsidP="0077204C">
      <w:pPr>
        <w:pStyle w:val="EndNoteBibliography"/>
      </w:pPr>
      <w:bookmarkStart w:id="4" w:name="_ENREF_5"/>
      <w:r w:rsidRPr="005D7FDB">
        <w:t xml:space="preserve">[5] Stevenson, M., Halpin, K., Heuer, C. 2021 Emerging and endemic zoonotic diseases: surveillance and diagnostics. </w:t>
      </w:r>
      <w:r w:rsidRPr="005D7FDB">
        <w:rPr>
          <w:i/>
        </w:rPr>
        <w:t>Rev Sci Tech</w:t>
      </w:r>
      <w:r w:rsidRPr="005D7FDB">
        <w:t xml:space="preserve"> </w:t>
      </w:r>
      <w:r w:rsidRPr="005D7FDB">
        <w:rPr>
          <w:b/>
        </w:rPr>
        <w:t>40</w:t>
      </w:r>
      <w:r w:rsidRPr="005D7FDB">
        <w:t>, 119-129. (DOI:10.20506/rst.40.1.3212).</w:t>
      </w:r>
      <w:bookmarkEnd w:id="4"/>
    </w:p>
    <w:p w14:paraId="269D9384" w14:textId="77777777" w:rsidR="0077204C" w:rsidRPr="005D7FDB" w:rsidRDefault="0077204C" w:rsidP="0077204C">
      <w:pPr>
        <w:pStyle w:val="EndNoteBibliography"/>
      </w:pPr>
      <w:bookmarkStart w:id="5" w:name="_ENREF_6"/>
      <w:r w:rsidRPr="005D7FDB">
        <w:t xml:space="preserve">[6] FAO, UNEP, WHO, WOAH. 2022 </w:t>
      </w:r>
      <w:r w:rsidRPr="005D7FDB">
        <w:rPr>
          <w:i/>
        </w:rPr>
        <w:t>One Health Joint Plan of Action (2022-2026). Working together for the health of humans, animals, plants and the environment</w:t>
      </w:r>
      <w:r w:rsidRPr="005D7FDB">
        <w:t>. Rome. See https://doi.org/10.4060/cc2289en.</w:t>
      </w:r>
      <w:bookmarkEnd w:id="5"/>
    </w:p>
    <w:p w14:paraId="75EA700F" w14:textId="77777777" w:rsidR="0077204C" w:rsidRPr="005D7FDB" w:rsidRDefault="0077204C" w:rsidP="0077204C">
      <w:pPr>
        <w:pStyle w:val="EndNoteBibliography"/>
      </w:pPr>
      <w:bookmarkStart w:id="6" w:name="_ENREF_7"/>
      <w:r w:rsidRPr="005D7FDB">
        <w:t xml:space="preserve">[7] Cleaveland, S., Sharp, J., Abela-Ridder, B., Allan, K. J., Buza, J., Crump, J. A., Davis, A., Del Rio Vilas, V. J., de Glanville, W. A., Kazwala, R. R., et al. 2017 One Health contributions towards more effective and equitable approaches to health in low- and middle-income countries. </w:t>
      </w:r>
      <w:r w:rsidRPr="005D7FDB">
        <w:rPr>
          <w:i/>
        </w:rPr>
        <w:t>Phil. Trans. R. Soc. B</w:t>
      </w:r>
      <w:r w:rsidRPr="005D7FDB">
        <w:t xml:space="preserve"> </w:t>
      </w:r>
      <w:r w:rsidRPr="005D7FDB">
        <w:rPr>
          <w:b/>
        </w:rPr>
        <w:t>372</w:t>
      </w:r>
      <w:r w:rsidRPr="005D7FDB">
        <w:t>. (DOI:10.1098/rstb.2016.0168).</w:t>
      </w:r>
      <w:bookmarkEnd w:id="6"/>
    </w:p>
    <w:p w14:paraId="6C0B1401" w14:textId="77777777" w:rsidR="0077204C" w:rsidRPr="005D7FDB" w:rsidRDefault="0077204C" w:rsidP="0077204C">
      <w:pPr>
        <w:pStyle w:val="EndNoteBibliography"/>
      </w:pPr>
      <w:bookmarkStart w:id="7" w:name="_ENREF_8"/>
      <w:r w:rsidRPr="005D7FDB">
        <w:t xml:space="preserve">[8] Jones, K. E., Patel, N. G., Levy, M. A., Storeygard, A., Balk, D., Gittleman, J. L., Daszak, P. 2008 Global trends in emerging infectious diseases. </w:t>
      </w:r>
      <w:r w:rsidRPr="005D7FDB">
        <w:rPr>
          <w:i/>
        </w:rPr>
        <w:t>Nature</w:t>
      </w:r>
      <w:r w:rsidRPr="005D7FDB">
        <w:t xml:space="preserve"> </w:t>
      </w:r>
      <w:r w:rsidRPr="005D7FDB">
        <w:rPr>
          <w:b/>
        </w:rPr>
        <w:t>451</w:t>
      </w:r>
      <w:r w:rsidRPr="005D7FDB">
        <w:t>, 990-993. (DOI:10.1038/nature06536).</w:t>
      </w:r>
      <w:bookmarkEnd w:id="7"/>
    </w:p>
    <w:p w14:paraId="02FA8910" w14:textId="77777777" w:rsidR="0077204C" w:rsidRPr="005D7FDB" w:rsidRDefault="0077204C" w:rsidP="0077204C">
      <w:pPr>
        <w:pStyle w:val="EndNoteBibliography"/>
      </w:pPr>
      <w:bookmarkStart w:id="8" w:name="_ENREF_9"/>
      <w:r w:rsidRPr="005D7FDB">
        <w:t xml:space="preserve">[9] Meslin, F. X., Stohr, K., Heymann, D. 2000 Public health implications of emerging zoonoses. </w:t>
      </w:r>
      <w:r w:rsidRPr="005D7FDB">
        <w:rPr>
          <w:i/>
        </w:rPr>
        <w:t>Rev Sci Tech</w:t>
      </w:r>
      <w:r w:rsidRPr="005D7FDB">
        <w:t xml:space="preserve"> </w:t>
      </w:r>
      <w:r w:rsidRPr="005D7FDB">
        <w:rPr>
          <w:b/>
        </w:rPr>
        <w:t>19</w:t>
      </w:r>
      <w:r w:rsidRPr="005D7FDB">
        <w:t>, 310-317. (DOI:10.20506/rst.19.1.1214).</w:t>
      </w:r>
      <w:bookmarkEnd w:id="8"/>
    </w:p>
    <w:p w14:paraId="0E7C2B1A" w14:textId="77777777" w:rsidR="0077204C" w:rsidRPr="005D7FDB" w:rsidRDefault="0077204C" w:rsidP="0077204C">
      <w:pPr>
        <w:pStyle w:val="EndNoteBibliography"/>
      </w:pPr>
      <w:bookmarkStart w:id="9" w:name="_ENREF_10"/>
      <w:r w:rsidRPr="005D7FDB">
        <w:t xml:space="preserve">[10] Maudlin, I., Eisler, M. C., Welburn, S. C. 2009 Neglected and endemic zoonoses. </w:t>
      </w:r>
      <w:r w:rsidRPr="005D7FDB">
        <w:rPr>
          <w:i/>
        </w:rPr>
        <w:t>Phil. Trans. R. Soc. B</w:t>
      </w:r>
      <w:r w:rsidRPr="005D7FDB">
        <w:t xml:space="preserve"> </w:t>
      </w:r>
      <w:r w:rsidRPr="005D7FDB">
        <w:rPr>
          <w:b/>
        </w:rPr>
        <w:t>364</w:t>
      </w:r>
      <w:r w:rsidRPr="005D7FDB">
        <w:t>, 2777-2787. (DOI:10.1098/rstb.2009.0067).</w:t>
      </w:r>
      <w:bookmarkEnd w:id="9"/>
    </w:p>
    <w:p w14:paraId="0690E8FE" w14:textId="77777777" w:rsidR="0077204C" w:rsidRPr="005D7FDB" w:rsidRDefault="0077204C" w:rsidP="0077204C">
      <w:pPr>
        <w:pStyle w:val="EndNoteBibliography"/>
      </w:pPr>
      <w:bookmarkStart w:id="10" w:name="_ENREF_11"/>
      <w:r w:rsidRPr="005D7FDB">
        <w:t xml:space="preserve">[11] Grace, D., Mutua, F., Ochungo, P., Kruska, R., Jones, K., Brierley, L., Lapar, M., Said, M. Y., Herrero, M. T., Phuc, P. 2012 </w:t>
      </w:r>
      <w:r w:rsidRPr="005D7FDB">
        <w:rPr>
          <w:i/>
        </w:rPr>
        <w:t>Mapping of poverty and likely zoonoses hotspots</w:t>
      </w:r>
      <w:r w:rsidRPr="005D7FDB">
        <w:t>. See https://cgspace.cgiar.org/bitstream/handle/10568/21161/ZooMap_July2012_final.pdf.</w:t>
      </w:r>
      <w:bookmarkEnd w:id="10"/>
    </w:p>
    <w:p w14:paraId="779DB8A4" w14:textId="77777777" w:rsidR="0077204C" w:rsidRPr="005D7FDB" w:rsidRDefault="0077204C" w:rsidP="0077204C">
      <w:pPr>
        <w:pStyle w:val="EndNoteBibliography"/>
      </w:pPr>
      <w:bookmarkStart w:id="11" w:name="_ENREF_12"/>
      <w:r w:rsidRPr="005D7FDB">
        <w:t xml:space="preserve">[12] Molyneux, D., Hallaj, Z., Keusch, G. T., McManus, D. P., Ngowi, H., Cleaveland, S., Ramos-Jimenez, P., Gotuzzo, E., Kar, K., Sanchez, A., et al. 2011 Zoonoses and marginalised infectious diseases of poverty: where do we stand? </w:t>
      </w:r>
      <w:r w:rsidRPr="005D7FDB">
        <w:rPr>
          <w:i/>
        </w:rPr>
        <w:t>Parasit Vectors</w:t>
      </w:r>
      <w:r w:rsidRPr="005D7FDB">
        <w:t xml:space="preserve"> </w:t>
      </w:r>
      <w:r w:rsidRPr="005D7FDB">
        <w:rPr>
          <w:b/>
        </w:rPr>
        <w:t>4</w:t>
      </w:r>
      <w:r w:rsidRPr="005D7FDB">
        <w:t>, 106. (DOI:10.1186/1756-3305-4-106).</w:t>
      </w:r>
      <w:bookmarkEnd w:id="11"/>
    </w:p>
    <w:p w14:paraId="2E1477A1" w14:textId="77777777" w:rsidR="0077204C" w:rsidRPr="005D7FDB" w:rsidRDefault="0077204C" w:rsidP="0077204C">
      <w:pPr>
        <w:pStyle w:val="EndNoteBibliography"/>
      </w:pPr>
      <w:bookmarkStart w:id="12" w:name="_ENREF_13"/>
      <w:r w:rsidRPr="005D7FDB">
        <w:t xml:space="preserve">[13] Thornton, P. K. 2010 Livestock production: recent trends, future prospects. </w:t>
      </w:r>
      <w:r w:rsidRPr="005D7FDB">
        <w:rPr>
          <w:i/>
        </w:rPr>
        <w:t>Phil. Trans. R. Soc. B</w:t>
      </w:r>
      <w:r w:rsidRPr="005D7FDB">
        <w:t xml:space="preserve"> </w:t>
      </w:r>
      <w:r w:rsidRPr="005D7FDB">
        <w:rPr>
          <w:b/>
        </w:rPr>
        <w:t>365</w:t>
      </w:r>
      <w:r w:rsidRPr="005D7FDB">
        <w:t>, 2853-2867. (DOI:10.1098/rstb.2010.0134).</w:t>
      </w:r>
      <w:bookmarkEnd w:id="12"/>
    </w:p>
    <w:p w14:paraId="3E10F47C" w14:textId="340F7FDE" w:rsidR="0077204C" w:rsidRPr="005D7FDB" w:rsidRDefault="0077204C" w:rsidP="0077204C">
      <w:pPr>
        <w:pStyle w:val="EndNoteBibliography"/>
      </w:pPr>
      <w:bookmarkStart w:id="13" w:name="_ENREF_14"/>
      <w:r w:rsidRPr="005D7FDB">
        <w:t xml:space="preserve">[14] FAO. 2018 </w:t>
      </w:r>
      <w:r w:rsidRPr="005D7FDB">
        <w:rPr>
          <w:i/>
        </w:rPr>
        <w:t>World Livestock: Transforming the livestock sector through the Sustainable Development Goals</w:t>
      </w:r>
      <w:r w:rsidRPr="005D7FDB">
        <w:t>. Rome, Italy: Food and Agriculture Organization of the United Nations. See https://</w:t>
      </w:r>
      <w:hyperlink r:id="rId11" w:history="1">
        <w:r w:rsidRPr="005D7FDB">
          <w:rPr>
            <w:rStyle w:val="Hyperlink"/>
            <w:color w:val="auto"/>
          </w:rPr>
          <w:t>www.fao.org/3/CA1201EN/ca1201en.pdf</w:t>
        </w:r>
      </w:hyperlink>
      <w:r w:rsidRPr="005D7FDB">
        <w:t>.</w:t>
      </w:r>
      <w:bookmarkEnd w:id="13"/>
    </w:p>
    <w:p w14:paraId="1161FC86" w14:textId="77777777" w:rsidR="0077204C" w:rsidRPr="005D7FDB" w:rsidRDefault="0077204C" w:rsidP="0077204C">
      <w:pPr>
        <w:pStyle w:val="EndNoteBibliography"/>
      </w:pPr>
      <w:bookmarkStart w:id="14" w:name="_ENREF_15"/>
      <w:r w:rsidRPr="005D7FDB">
        <w:t xml:space="preserve">[15] Worsley-Tonks, K. E. L., Bender, J. B., Deem, S. L., Ferguson, A. W., Fèvre, E. M., Martins, D. J., Muloi, D. M., Murray, S., Mutinda, M., Ogada, D., et al. 2022 Strengthening global health security by improving disease surveillance in remote rural areas of low-income and middle-income countries. </w:t>
      </w:r>
      <w:r w:rsidRPr="005D7FDB">
        <w:rPr>
          <w:i/>
        </w:rPr>
        <w:t>Lancet Glob Health</w:t>
      </w:r>
      <w:r w:rsidRPr="005D7FDB">
        <w:t xml:space="preserve"> </w:t>
      </w:r>
      <w:r w:rsidRPr="005D7FDB">
        <w:rPr>
          <w:b/>
        </w:rPr>
        <w:t>10</w:t>
      </w:r>
      <w:r w:rsidRPr="005D7FDB">
        <w:t>, e579-e584. (DOI:10.1016/S2214-109X(22)00031-6).</w:t>
      </w:r>
      <w:bookmarkEnd w:id="14"/>
    </w:p>
    <w:p w14:paraId="582FCB77" w14:textId="77777777" w:rsidR="0077204C" w:rsidRPr="005D7FDB" w:rsidRDefault="0077204C" w:rsidP="0077204C">
      <w:pPr>
        <w:pStyle w:val="EndNoteBibliography"/>
      </w:pPr>
      <w:bookmarkStart w:id="15" w:name="_ENREF_16"/>
      <w:r w:rsidRPr="005D7FDB">
        <w:t xml:space="preserve">[16] Gostin, L. O., Halabi, S. F., Klock, K. A. 2021 An international agreement on pandemic prevention and preparedness. </w:t>
      </w:r>
      <w:r w:rsidRPr="005D7FDB">
        <w:rPr>
          <w:i/>
        </w:rPr>
        <w:t>JAMA</w:t>
      </w:r>
      <w:r w:rsidRPr="005D7FDB">
        <w:t xml:space="preserve"> </w:t>
      </w:r>
      <w:r w:rsidRPr="005D7FDB">
        <w:rPr>
          <w:b/>
        </w:rPr>
        <w:t>326</w:t>
      </w:r>
      <w:r w:rsidRPr="005D7FDB">
        <w:t>, 1257-1258. (DOI:10.1001/jama.2021.16104).</w:t>
      </w:r>
      <w:bookmarkEnd w:id="15"/>
    </w:p>
    <w:p w14:paraId="3A95867B" w14:textId="77777777" w:rsidR="0077204C" w:rsidRPr="005D7FDB" w:rsidRDefault="0077204C" w:rsidP="0077204C">
      <w:pPr>
        <w:pStyle w:val="EndNoteBibliography"/>
      </w:pPr>
      <w:bookmarkStart w:id="16" w:name="_ENREF_17"/>
      <w:r w:rsidRPr="005D7FDB">
        <w:t xml:space="preserve">[17] Boyce, M. R., Sorrell, E. M., Standley, C. J. 2023 An early analysis of the World Bank's Pandemic Fund: a new fund for pandemic prevention, preparedness and response. </w:t>
      </w:r>
      <w:r w:rsidRPr="005D7FDB">
        <w:rPr>
          <w:i/>
        </w:rPr>
        <w:t>BMJ Glob Health</w:t>
      </w:r>
      <w:r w:rsidRPr="005D7FDB">
        <w:t xml:space="preserve"> </w:t>
      </w:r>
      <w:r w:rsidRPr="005D7FDB">
        <w:rPr>
          <w:b/>
        </w:rPr>
        <w:t>8</w:t>
      </w:r>
      <w:r w:rsidRPr="005D7FDB">
        <w:t>. (DOI:10.1136/bmjgh-2022-011172).</w:t>
      </w:r>
      <w:bookmarkEnd w:id="16"/>
    </w:p>
    <w:p w14:paraId="779AE042" w14:textId="77777777" w:rsidR="0077204C" w:rsidRPr="005D7FDB" w:rsidRDefault="0077204C" w:rsidP="0077204C">
      <w:pPr>
        <w:pStyle w:val="EndNoteBibliography"/>
      </w:pPr>
      <w:bookmarkStart w:id="17" w:name="_ENREF_18"/>
      <w:r w:rsidRPr="005D7FDB">
        <w:t xml:space="preserve">[18] Okello, A., Welburn, S., Smith, J. 2014 Crossing institutional boundaries: mapping the policy process for improved control of endemic and neglected zoonoses in sub-Saharan Africa. </w:t>
      </w:r>
      <w:r w:rsidRPr="005D7FDB">
        <w:rPr>
          <w:i/>
        </w:rPr>
        <w:t>Health Policy Plan</w:t>
      </w:r>
      <w:r w:rsidRPr="005D7FDB">
        <w:t xml:space="preserve"> </w:t>
      </w:r>
      <w:r w:rsidRPr="005D7FDB">
        <w:rPr>
          <w:b/>
        </w:rPr>
        <w:t>30</w:t>
      </w:r>
      <w:r w:rsidRPr="005D7FDB">
        <w:t>, 804-812. (DOI:10.1093/heapol/czu059).</w:t>
      </w:r>
      <w:bookmarkEnd w:id="17"/>
    </w:p>
    <w:p w14:paraId="772BBEA4" w14:textId="77777777" w:rsidR="0077204C" w:rsidRPr="005D7FDB" w:rsidRDefault="0077204C" w:rsidP="0077204C">
      <w:pPr>
        <w:pStyle w:val="EndNoteBibliography"/>
      </w:pPr>
      <w:bookmarkStart w:id="18" w:name="_ENREF_19"/>
      <w:r w:rsidRPr="005D7FDB">
        <w:t xml:space="preserve">[19] Johnson, I., Hansen, A., Bi, P. 2018 The challenges of implementing an integrated One Health surveillance system in Australia. </w:t>
      </w:r>
      <w:r w:rsidRPr="005D7FDB">
        <w:rPr>
          <w:i/>
        </w:rPr>
        <w:t>Zoonoses Public Health</w:t>
      </w:r>
      <w:r w:rsidRPr="005D7FDB">
        <w:t xml:space="preserve"> </w:t>
      </w:r>
      <w:r w:rsidRPr="005D7FDB">
        <w:rPr>
          <w:b/>
        </w:rPr>
        <w:t>65</w:t>
      </w:r>
      <w:r w:rsidRPr="005D7FDB">
        <w:t>, e229-e236. (DOI:10.1111/zph.12433).</w:t>
      </w:r>
      <w:bookmarkEnd w:id="18"/>
    </w:p>
    <w:p w14:paraId="01F318A6" w14:textId="77777777" w:rsidR="0077204C" w:rsidRPr="005D7FDB" w:rsidRDefault="0077204C" w:rsidP="0077204C">
      <w:pPr>
        <w:pStyle w:val="EndNoteBibliography"/>
      </w:pPr>
      <w:bookmarkStart w:id="19" w:name="_ENREF_20"/>
      <w:r w:rsidRPr="005D7FDB">
        <w:t xml:space="preserve">[20] Lee, K., Brumme, Z. L. 2012 Operationalizing the One Health approach: the global governance challenges. </w:t>
      </w:r>
      <w:r w:rsidRPr="005D7FDB">
        <w:rPr>
          <w:i/>
        </w:rPr>
        <w:t>Health Policy Plan</w:t>
      </w:r>
      <w:r w:rsidRPr="005D7FDB">
        <w:t xml:space="preserve"> </w:t>
      </w:r>
      <w:r w:rsidRPr="005D7FDB">
        <w:rPr>
          <w:b/>
        </w:rPr>
        <w:t>28</w:t>
      </w:r>
      <w:r w:rsidRPr="005D7FDB">
        <w:t>, 778-785. (DOI:10.1093/heapol/czs127).</w:t>
      </w:r>
      <w:bookmarkEnd w:id="19"/>
    </w:p>
    <w:p w14:paraId="2BFEDC3F" w14:textId="33FA73F6" w:rsidR="0077204C" w:rsidRPr="005D7FDB" w:rsidRDefault="0077204C" w:rsidP="0077204C">
      <w:pPr>
        <w:pStyle w:val="EndNoteBibliography"/>
      </w:pPr>
      <w:bookmarkStart w:id="20" w:name="_ENREF_21"/>
      <w:r w:rsidRPr="005D7FDB">
        <w:t xml:space="preserve">[21] WHO. 2020 </w:t>
      </w:r>
      <w:r w:rsidRPr="005D7FDB">
        <w:rPr>
          <w:i/>
        </w:rPr>
        <w:t>Ending the neglect to attain the Sustainable Development Goals: A road map for neglected tropical diseases 2021-2030</w:t>
      </w:r>
      <w:r w:rsidRPr="005D7FDB">
        <w:t>. Geneva, Switzerland: World Health Organization. See https://</w:t>
      </w:r>
      <w:hyperlink r:id="rId12" w:history="1">
        <w:r w:rsidRPr="005D7FDB">
          <w:rPr>
            <w:rStyle w:val="Hyperlink"/>
            <w:color w:val="auto"/>
          </w:rPr>
          <w:t>www.who.int/publications/i/item/9789240010352</w:t>
        </w:r>
      </w:hyperlink>
      <w:r w:rsidRPr="005D7FDB">
        <w:t>.</w:t>
      </w:r>
      <w:bookmarkEnd w:id="20"/>
    </w:p>
    <w:p w14:paraId="349E62BF" w14:textId="77777777" w:rsidR="0077204C" w:rsidRPr="005D7FDB" w:rsidRDefault="0077204C" w:rsidP="0077204C">
      <w:pPr>
        <w:pStyle w:val="EndNoteBibliography"/>
      </w:pPr>
      <w:bookmarkStart w:id="21" w:name="_ENREF_22"/>
      <w:r w:rsidRPr="005D7FDB">
        <w:t xml:space="preserve">[22] WHO. 2011 </w:t>
      </w:r>
      <w:r w:rsidRPr="005D7FDB">
        <w:rPr>
          <w:i/>
        </w:rPr>
        <w:t>The control of neglected zoonotic diseases: community based interventions for NZDs prevention and control: report of the third conference organized with ICONZ, DFID-RiU, SOS, EU, TDR and FAO with the participation of ILRI and OIE: 23-24 November 2010, WHO Heaquarters, Geneva, Switzerland</w:t>
      </w:r>
      <w:r w:rsidRPr="005D7FDB">
        <w:t>. World Health Organization. See https://apps.who.int/iris/handle/10665/44746.</w:t>
      </w:r>
      <w:bookmarkEnd w:id="21"/>
    </w:p>
    <w:p w14:paraId="1DA0CC73" w14:textId="77777777" w:rsidR="0077204C" w:rsidRPr="005D7FDB" w:rsidRDefault="0077204C" w:rsidP="0077204C">
      <w:pPr>
        <w:pStyle w:val="EndNoteBibliography"/>
      </w:pPr>
      <w:bookmarkStart w:id="22" w:name="_ENREF_23"/>
      <w:r w:rsidRPr="005D7FDB">
        <w:lastRenderedPageBreak/>
        <w:t xml:space="preserve">[23] WHO. 2009 </w:t>
      </w:r>
      <w:r w:rsidRPr="005D7FDB">
        <w:rPr>
          <w:i/>
        </w:rPr>
        <w:t>Integrated control of neglected zoonotic diseases in Africa: applying the “One Health” concept. Report of a Joint WHO/EU/ILRI/DBL/FAO/OIE/AU Meeting</w:t>
      </w:r>
      <w:r w:rsidRPr="005D7FDB">
        <w:t>. See https://cgspace.cgiar.org/bitstream/handle/10568/3378/WHOIntegrated.pdf?sequence=1&amp;isAllowed=y.</w:t>
      </w:r>
      <w:bookmarkEnd w:id="22"/>
    </w:p>
    <w:p w14:paraId="5DB00C19" w14:textId="2768770F" w:rsidR="0077204C" w:rsidRPr="005D7FDB" w:rsidRDefault="0077204C" w:rsidP="0077204C">
      <w:pPr>
        <w:pStyle w:val="EndNoteBibliography"/>
      </w:pPr>
      <w:bookmarkStart w:id="23" w:name="_ENREF_24"/>
      <w:r w:rsidRPr="005D7FDB">
        <w:t xml:space="preserve">[24] WOAH. 2022 </w:t>
      </w:r>
      <w:r w:rsidRPr="005D7FDB">
        <w:rPr>
          <w:i/>
        </w:rPr>
        <w:t>Terrestrial Animal Health Code. Chapter 1.2. Criteria for the inclusion of diseases, infections and infestations in the OIE list</w:t>
      </w:r>
      <w:r w:rsidRPr="005D7FDB">
        <w:t>. See https://</w:t>
      </w:r>
      <w:hyperlink r:id="rId13" w:history="1">
        <w:r w:rsidRPr="005D7FDB">
          <w:rPr>
            <w:rStyle w:val="Hyperlink"/>
            <w:color w:val="auto"/>
          </w:rPr>
          <w:t>www.woah.org/en/what-we-do/standards/codes-and-manuals/terrestrial-code-online-access/?id=169&amp;L=1&amp;htmfile=chapitre_criteria_diseases.htm</w:t>
        </w:r>
      </w:hyperlink>
      <w:r w:rsidRPr="005D7FDB">
        <w:t>.</w:t>
      </w:r>
      <w:bookmarkEnd w:id="23"/>
    </w:p>
    <w:p w14:paraId="248C5614" w14:textId="3ACAF8F3" w:rsidR="0077204C" w:rsidRPr="005D7FDB" w:rsidRDefault="0077204C" w:rsidP="0077204C">
      <w:pPr>
        <w:pStyle w:val="EndNoteBibliography"/>
      </w:pPr>
      <w:bookmarkStart w:id="24" w:name="_ENREF_25"/>
      <w:r w:rsidRPr="005D7FDB">
        <w:t xml:space="preserve">[25] WOAH. 2022 </w:t>
      </w:r>
      <w:r w:rsidRPr="005D7FDB">
        <w:rPr>
          <w:i/>
        </w:rPr>
        <w:t>Manual of diagnostic tests and vaccines for terrestrial animals</w:t>
      </w:r>
      <w:r w:rsidRPr="005D7FDB">
        <w:t>. See https://</w:t>
      </w:r>
      <w:hyperlink r:id="rId14" w:history="1">
        <w:r w:rsidRPr="005D7FDB">
          <w:rPr>
            <w:rStyle w:val="Hyperlink"/>
            <w:color w:val="auto"/>
          </w:rPr>
          <w:t>www.woah.org/en/what-we-do/standards/codes-and-manuals/terrestrial-manual-online-access/</w:t>
        </w:r>
      </w:hyperlink>
      <w:r w:rsidRPr="005D7FDB">
        <w:t>.</w:t>
      </w:r>
      <w:bookmarkEnd w:id="24"/>
    </w:p>
    <w:p w14:paraId="462AA278" w14:textId="5904D98D" w:rsidR="0077204C" w:rsidRPr="005D7FDB" w:rsidRDefault="0077204C" w:rsidP="0077204C">
      <w:pPr>
        <w:pStyle w:val="EndNoteBibliography"/>
      </w:pPr>
      <w:bookmarkStart w:id="25" w:name="_ENREF_26"/>
      <w:r w:rsidRPr="005D7FDB">
        <w:t xml:space="preserve">[26] WHO. 2021 </w:t>
      </w:r>
      <w:r w:rsidRPr="005D7FDB">
        <w:rPr>
          <w:i/>
        </w:rPr>
        <w:t>One Health companion document to the neglected tropical diseases road map 2021-2030</w:t>
      </w:r>
      <w:r w:rsidRPr="005D7FDB">
        <w:t>. See https://</w:t>
      </w:r>
      <w:hyperlink r:id="rId15" w:history="1">
        <w:r w:rsidRPr="005D7FDB">
          <w:rPr>
            <w:rStyle w:val="Hyperlink"/>
            <w:color w:val="auto"/>
          </w:rPr>
          <w:t>www.who.int/publications/m/item/one-health-companion-document-to-the-neglected-tropical-diseases-road-map-2021-2030</w:t>
        </w:r>
      </w:hyperlink>
      <w:r w:rsidRPr="005D7FDB">
        <w:t>.</w:t>
      </w:r>
      <w:bookmarkEnd w:id="25"/>
    </w:p>
    <w:p w14:paraId="20598516" w14:textId="0411E8FE" w:rsidR="0077204C" w:rsidRPr="005D7FDB" w:rsidRDefault="0077204C" w:rsidP="0077204C">
      <w:pPr>
        <w:pStyle w:val="EndNoteBibliography"/>
      </w:pPr>
      <w:bookmarkStart w:id="26" w:name="_ENREF_27"/>
      <w:r w:rsidRPr="005D7FDB">
        <w:t xml:space="preserve">[27] WOAH. 2022 </w:t>
      </w:r>
      <w:r w:rsidRPr="005D7FDB">
        <w:rPr>
          <w:i/>
        </w:rPr>
        <w:t>Terrestrial Animal Health Code. Chapter 1.3. Diseases, infections and infestations listed by the OIE</w:t>
      </w:r>
      <w:r w:rsidRPr="005D7FDB">
        <w:t>. See https://</w:t>
      </w:r>
      <w:hyperlink r:id="rId16" w:history="1">
        <w:r w:rsidRPr="005D7FDB">
          <w:rPr>
            <w:rStyle w:val="Hyperlink"/>
            <w:color w:val="auto"/>
          </w:rPr>
          <w:t>www.woah.org/en/what-we-do/standards/codes-and-manuals/terrestrial-code-online-access/?id=169&amp;L=1&amp;htmfile=chapitre_oie_listed_disease.htm</w:t>
        </w:r>
      </w:hyperlink>
      <w:r w:rsidRPr="005D7FDB">
        <w:t>.</w:t>
      </w:r>
      <w:bookmarkEnd w:id="26"/>
    </w:p>
    <w:p w14:paraId="6BDB42B3" w14:textId="77777777" w:rsidR="0077204C" w:rsidRPr="005D7FDB" w:rsidRDefault="0077204C" w:rsidP="0077204C">
      <w:pPr>
        <w:pStyle w:val="EndNoteBibliography"/>
      </w:pPr>
      <w:bookmarkStart w:id="27" w:name="_ENREF_28"/>
      <w:r w:rsidRPr="005D7FDB">
        <w:t xml:space="preserve">[28] ENETWILD-consortium, Ferroglio, E., Avagnina, A., Barroso, P., Benatti, F., Cardoso, B., Gómez, A., Goncalves, C., Neimanis, A., Poncina, M., et al. 2022 Literature review on disease ranking tools, their characterisation, and recommendations for the method to be used by EFSA. </w:t>
      </w:r>
      <w:r w:rsidRPr="005D7FDB">
        <w:rPr>
          <w:i/>
        </w:rPr>
        <w:t>EFSA Supporting Publications</w:t>
      </w:r>
      <w:r w:rsidRPr="005D7FDB">
        <w:t xml:space="preserve"> </w:t>
      </w:r>
      <w:r w:rsidRPr="005D7FDB">
        <w:rPr>
          <w:b/>
        </w:rPr>
        <w:t>19</w:t>
      </w:r>
      <w:r w:rsidRPr="005D7FDB">
        <w:t>, 7578E. (DOI:https://doi.org/10.2903/sp.efsa.2022.EN-7578).</w:t>
      </w:r>
      <w:bookmarkEnd w:id="27"/>
    </w:p>
    <w:p w14:paraId="0024F676" w14:textId="77777777" w:rsidR="0077204C" w:rsidRPr="005D7FDB" w:rsidRDefault="0077204C" w:rsidP="0077204C">
      <w:pPr>
        <w:pStyle w:val="EndNoteBibliography"/>
      </w:pPr>
      <w:bookmarkStart w:id="28" w:name="_ENREF_29"/>
      <w:r w:rsidRPr="005D7FDB">
        <w:t xml:space="preserve">[29] Ferreira, V., Wiedmann, M., Teixeira, P., Stasiewicz, M. J. 2014 Listeria monocytogenes persistence in food-associated environments: epidemiology, strain characteristics, and implications for public health. </w:t>
      </w:r>
      <w:r w:rsidRPr="005D7FDB">
        <w:rPr>
          <w:i/>
        </w:rPr>
        <w:t>J Food Prot</w:t>
      </w:r>
      <w:r w:rsidRPr="005D7FDB">
        <w:t xml:space="preserve"> </w:t>
      </w:r>
      <w:r w:rsidRPr="005D7FDB">
        <w:rPr>
          <w:b/>
        </w:rPr>
        <w:t>77</w:t>
      </w:r>
      <w:r w:rsidRPr="005D7FDB">
        <w:t>, 150-170. (DOI:https://doi.org/10.4315/0362-028X.JFP-13-150).</w:t>
      </w:r>
      <w:bookmarkEnd w:id="28"/>
    </w:p>
    <w:p w14:paraId="65A3C08D" w14:textId="77777777" w:rsidR="0077204C" w:rsidRPr="005D7FDB" w:rsidRDefault="0077204C" w:rsidP="0077204C">
      <w:pPr>
        <w:pStyle w:val="EndNoteBibliography"/>
      </w:pPr>
      <w:bookmarkStart w:id="29" w:name="_ENREF_30"/>
      <w:r w:rsidRPr="005D7FDB">
        <w:t xml:space="preserve">[30] Rahman, M., Chakraborty, A. 2012 Nipah virus outbreaks in Bangladesh: a deadly infectious disease. </w:t>
      </w:r>
      <w:r w:rsidRPr="005D7FDB">
        <w:rPr>
          <w:i/>
        </w:rPr>
        <w:t>WHO South-East Asia journal of public health</w:t>
      </w:r>
      <w:r w:rsidRPr="005D7FDB">
        <w:t xml:space="preserve"> </w:t>
      </w:r>
      <w:r w:rsidRPr="005D7FDB">
        <w:rPr>
          <w:b/>
        </w:rPr>
        <w:t>1</w:t>
      </w:r>
      <w:r w:rsidRPr="005D7FDB">
        <w:t>, 208-212. (DOI:10.4103/2224-3151.206933).</w:t>
      </w:r>
      <w:bookmarkEnd w:id="29"/>
    </w:p>
    <w:p w14:paraId="343A185C" w14:textId="798AFA50" w:rsidR="0077204C" w:rsidRPr="005D7FDB" w:rsidRDefault="0077204C" w:rsidP="0077204C">
      <w:pPr>
        <w:pStyle w:val="EndNoteBibliography"/>
      </w:pPr>
      <w:bookmarkStart w:id="30" w:name="_ENREF_31"/>
      <w:r w:rsidRPr="005D7FDB">
        <w:t xml:space="preserve">[31] CDC. 2017 </w:t>
      </w:r>
      <w:r w:rsidRPr="005D7FDB">
        <w:rPr>
          <w:i/>
        </w:rPr>
        <w:t>One Health Zoonotic Disease Prioritization for Multisectoral Engagement in Bangladesh</w:t>
      </w:r>
      <w:r w:rsidRPr="005D7FDB">
        <w:t>. See https://</w:t>
      </w:r>
      <w:hyperlink r:id="rId17" w:history="1">
        <w:r w:rsidRPr="005D7FDB">
          <w:rPr>
            <w:rStyle w:val="Hyperlink"/>
            <w:color w:val="auto"/>
          </w:rPr>
          <w:t>www.cdc.gov/onehealth/pdfs/bangladesh-508.pdf</w:t>
        </w:r>
      </w:hyperlink>
      <w:r w:rsidRPr="005D7FDB">
        <w:t>.</w:t>
      </w:r>
      <w:bookmarkEnd w:id="30"/>
    </w:p>
    <w:p w14:paraId="3DA5DA0A" w14:textId="77777777" w:rsidR="0077204C" w:rsidRPr="005D7FDB" w:rsidRDefault="0077204C" w:rsidP="0077204C">
      <w:pPr>
        <w:pStyle w:val="EndNoteBibliography"/>
      </w:pPr>
      <w:bookmarkStart w:id="31" w:name="_ENREF_32"/>
      <w:r w:rsidRPr="005D7FDB">
        <w:t xml:space="preserve">[32] Taylor, L. H., Hampson, K., Fahrion, A., Abela-Ridder, B., Nel, L. H. 2017 Difficulties in estimating the human burden of canine rabies. </w:t>
      </w:r>
      <w:r w:rsidRPr="005D7FDB">
        <w:rPr>
          <w:i/>
        </w:rPr>
        <w:t>Acta Trop</w:t>
      </w:r>
      <w:r w:rsidRPr="005D7FDB">
        <w:t xml:space="preserve"> </w:t>
      </w:r>
      <w:r w:rsidRPr="005D7FDB">
        <w:rPr>
          <w:b/>
        </w:rPr>
        <w:t>165</w:t>
      </w:r>
      <w:r w:rsidRPr="005D7FDB">
        <w:t>, 133-140. (DOI:10.1016/j.actatropica.2015.12.007).</w:t>
      </w:r>
      <w:bookmarkEnd w:id="31"/>
    </w:p>
    <w:p w14:paraId="4CA8F7A5" w14:textId="77777777" w:rsidR="0077204C" w:rsidRPr="005D7FDB" w:rsidRDefault="0077204C" w:rsidP="0077204C">
      <w:pPr>
        <w:pStyle w:val="EndNoteBibliography"/>
      </w:pPr>
      <w:bookmarkStart w:id="32" w:name="_ENREF_33"/>
      <w:r w:rsidRPr="005D7FDB">
        <w:t xml:space="preserve">[33] Dean, A. S., Crump, L., Greter, H., Schelling, E., Zinsstag, J. 2012 Global burden of human brucellosis: a systematic review of disease frequency. </w:t>
      </w:r>
      <w:r w:rsidRPr="005D7FDB">
        <w:rPr>
          <w:i/>
        </w:rPr>
        <w:t>PLoS Negl Trop Dis</w:t>
      </w:r>
      <w:r w:rsidRPr="005D7FDB">
        <w:t xml:space="preserve"> </w:t>
      </w:r>
      <w:r w:rsidRPr="005D7FDB">
        <w:rPr>
          <w:b/>
        </w:rPr>
        <w:t>6</w:t>
      </w:r>
      <w:r w:rsidRPr="005D7FDB">
        <w:t>, e1865. (DOI:10.1371/journal.pntd.0001865).</w:t>
      </w:r>
      <w:bookmarkEnd w:id="32"/>
    </w:p>
    <w:p w14:paraId="23AED5B1" w14:textId="77777777" w:rsidR="0077204C" w:rsidRPr="005D7FDB" w:rsidRDefault="0077204C" w:rsidP="0077204C">
      <w:pPr>
        <w:pStyle w:val="EndNoteBibliography"/>
      </w:pPr>
      <w:bookmarkStart w:id="33" w:name="_ENREF_34"/>
      <w:r w:rsidRPr="005D7FDB">
        <w:t xml:space="preserve">[34] Dean, A. S., Crump, L., Greter, H., Hattendorf, J., Schelling, E., Zinsstag, J. 2012 Clinical manifestations of human brucellosis: a systematic review and meta-analysis. </w:t>
      </w:r>
      <w:r w:rsidRPr="005D7FDB">
        <w:rPr>
          <w:i/>
        </w:rPr>
        <w:t>PLoS Negl Trop Dis</w:t>
      </w:r>
      <w:r w:rsidRPr="005D7FDB">
        <w:t xml:space="preserve"> </w:t>
      </w:r>
      <w:r w:rsidRPr="005D7FDB">
        <w:rPr>
          <w:b/>
        </w:rPr>
        <w:t>6</w:t>
      </w:r>
      <w:r w:rsidRPr="005D7FDB">
        <w:t>, e1929. (DOI:10.1371/journal.pntd.0001929).</w:t>
      </w:r>
      <w:bookmarkEnd w:id="33"/>
    </w:p>
    <w:p w14:paraId="52F575F3" w14:textId="77777777" w:rsidR="0077204C" w:rsidRPr="005D7FDB" w:rsidRDefault="0077204C" w:rsidP="0077204C">
      <w:pPr>
        <w:pStyle w:val="EndNoteBibliography"/>
      </w:pPr>
      <w:bookmarkStart w:id="34" w:name="_ENREF_35"/>
      <w:r w:rsidRPr="005D7FDB">
        <w:t xml:space="preserve">[35] O'Brien, E. C., Taft, R., Geary, K., Ciotti, M., Suk, J. E. 2016 Best practices in ranking communicable disease threats: a literature review, 2015. </w:t>
      </w:r>
      <w:r w:rsidRPr="005D7FDB">
        <w:rPr>
          <w:i/>
        </w:rPr>
        <w:t>Euro Surveill</w:t>
      </w:r>
      <w:r w:rsidRPr="005D7FDB">
        <w:t xml:space="preserve"> </w:t>
      </w:r>
      <w:r w:rsidRPr="005D7FDB">
        <w:rPr>
          <w:b/>
        </w:rPr>
        <w:t>21</w:t>
      </w:r>
      <w:r w:rsidRPr="005D7FDB">
        <w:t>. (DOI:10.2807/1560-7917.ES.2016.21.17.30212).</w:t>
      </w:r>
      <w:bookmarkEnd w:id="34"/>
    </w:p>
    <w:p w14:paraId="5C412BD0" w14:textId="77777777" w:rsidR="0077204C" w:rsidRPr="005D7FDB" w:rsidRDefault="0077204C" w:rsidP="0077204C">
      <w:pPr>
        <w:pStyle w:val="EndNoteBibliography"/>
      </w:pPr>
      <w:bookmarkStart w:id="35" w:name="_ENREF_36"/>
      <w:r w:rsidRPr="005D7FDB">
        <w:t xml:space="preserve">[36] Mehand, M. S., Millett, P., Al-Shorbaji, F., Roth, C., Kieny, M. P., Murgue, B. 2018 World Health Organization methodology to prioritize emerging infectious diseases in need of research and development. </w:t>
      </w:r>
      <w:r w:rsidRPr="005D7FDB">
        <w:rPr>
          <w:i/>
        </w:rPr>
        <w:t>Emerg Infect Dis</w:t>
      </w:r>
      <w:r w:rsidRPr="005D7FDB">
        <w:t xml:space="preserve"> </w:t>
      </w:r>
      <w:r w:rsidRPr="005D7FDB">
        <w:rPr>
          <w:b/>
        </w:rPr>
        <w:t>24</w:t>
      </w:r>
      <w:r w:rsidRPr="005D7FDB">
        <w:t>. (DOI:10.3201/eid2409.171427).</w:t>
      </w:r>
      <w:bookmarkEnd w:id="35"/>
    </w:p>
    <w:p w14:paraId="73047972" w14:textId="77777777" w:rsidR="0077204C" w:rsidRPr="005D7FDB" w:rsidRDefault="0077204C" w:rsidP="0077204C">
      <w:pPr>
        <w:pStyle w:val="EndNoteBibliography"/>
      </w:pPr>
      <w:bookmarkStart w:id="36" w:name="_ENREF_37"/>
      <w:r w:rsidRPr="005D7FDB">
        <w:t xml:space="preserve">[37] Rist, C. L., Arriola, C. S., Rubin, C. 2014 Prioritizing zoonoses: a proposed one health tool for collaborative decision-making. </w:t>
      </w:r>
      <w:r w:rsidRPr="005D7FDB">
        <w:rPr>
          <w:i/>
        </w:rPr>
        <w:t>PLoS One</w:t>
      </w:r>
      <w:r w:rsidRPr="005D7FDB">
        <w:t xml:space="preserve"> </w:t>
      </w:r>
      <w:r w:rsidRPr="005D7FDB">
        <w:rPr>
          <w:b/>
        </w:rPr>
        <w:t>9</w:t>
      </w:r>
      <w:r w:rsidRPr="005D7FDB">
        <w:t>, e109986. (DOI:10.1371/journal.pone.0109986).</w:t>
      </w:r>
      <w:bookmarkEnd w:id="36"/>
    </w:p>
    <w:p w14:paraId="76934B4F" w14:textId="77777777" w:rsidR="0077204C" w:rsidRPr="005D7FDB" w:rsidRDefault="0077204C" w:rsidP="0077204C">
      <w:pPr>
        <w:pStyle w:val="EndNoteBibliography"/>
      </w:pPr>
      <w:bookmarkStart w:id="37" w:name="_ENREF_38"/>
      <w:r w:rsidRPr="005D7FDB">
        <w:t xml:space="preserve">[38] Salyer, S. J., Silver, R., Simone, K., Barton Behravesh, C. 2017 Prioritizing zoonoses for global health capacity building-themes from One Health zoonotic disease workshops in 7 countries, 2014-2016. </w:t>
      </w:r>
      <w:r w:rsidRPr="005D7FDB">
        <w:rPr>
          <w:i/>
        </w:rPr>
        <w:t>Emerg Infect Dis</w:t>
      </w:r>
      <w:r w:rsidRPr="005D7FDB">
        <w:t xml:space="preserve"> </w:t>
      </w:r>
      <w:r w:rsidRPr="005D7FDB">
        <w:rPr>
          <w:b/>
        </w:rPr>
        <w:t>23</w:t>
      </w:r>
      <w:r w:rsidRPr="005D7FDB">
        <w:t>. (DOI:10.3201/eid2313.170418).</w:t>
      </w:r>
      <w:bookmarkEnd w:id="37"/>
    </w:p>
    <w:p w14:paraId="09286904" w14:textId="2A8669AE" w:rsidR="0077204C" w:rsidRPr="005D7FDB" w:rsidRDefault="0077204C" w:rsidP="0077204C">
      <w:pPr>
        <w:pStyle w:val="EndNoteBibliography"/>
      </w:pPr>
      <w:bookmarkStart w:id="38" w:name="_ENREF_39"/>
      <w:r w:rsidRPr="005D7FDB">
        <w:t xml:space="preserve">[39] CDC. 2022 </w:t>
      </w:r>
      <w:r w:rsidRPr="005D7FDB">
        <w:rPr>
          <w:i/>
        </w:rPr>
        <w:t>Completed OHZDP Workshops</w:t>
      </w:r>
      <w:r w:rsidRPr="005D7FDB">
        <w:t>. See https://</w:t>
      </w:r>
      <w:hyperlink r:id="rId18" w:history="1">
        <w:r w:rsidRPr="005D7FDB">
          <w:rPr>
            <w:rStyle w:val="Hyperlink"/>
            <w:color w:val="auto"/>
          </w:rPr>
          <w:t>www.cdc.gov/onehealth/what-we-do/zoonotic-disease-prioritization/completed-workshops.html</w:t>
        </w:r>
      </w:hyperlink>
      <w:r w:rsidRPr="005D7FDB">
        <w:t>.</w:t>
      </w:r>
      <w:bookmarkEnd w:id="38"/>
    </w:p>
    <w:p w14:paraId="15DD6C66" w14:textId="77777777" w:rsidR="0077204C" w:rsidRPr="005D7FDB" w:rsidRDefault="0077204C" w:rsidP="0077204C">
      <w:pPr>
        <w:pStyle w:val="EndNoteBibliography"/>
      </w:pPr>
      <w:bookmarkStart w:id="39" w:name="_ENREF_40"/>
      <w:r w:rsidRPr="005D7FDB">
        <w:t xml:space="preserve">[40] Goryoka, G. W., Lokossou, V. K., Varela, K., Oussayef, N., Kofi, B., Iwar, V., Behravesh, C. B. 2021 Prioritizing zoonotic diseases using a multisectoral, One Health approach for The Economic </w:t>
      </w:r>
      <w:r w:rsidRPr="005D7FDB">
        <w:lastRenderedPageBreak/>
        <w:t xml:space="preserve">Community of West African States (ECOWAS). </w:t>
      </w:r>
      <w:r w:rsidRPr="005D7FDB">
        <w:rPr>
          <w:i/>
        </w:rPr>
        <w:t>One Health Outlook</w:t>
      </w:r>
      <w:r w:rsidRPr="005D7FDB">
        <w:t xml:space="preserve"> </w:t>
      </w:r>
      <w:r w:rsidRPr="005D7FDB">
        <w:rPr>
          <w:b/>
        </w:rPr>
        <w:t>3</w:t>
      </w:r>
      <w:r w:rsidRPr="005D7FDB">
        <w:t>, 24. (DOI:10.1186/s42522-021-00055-6).</w:t>
      </w:r>
      <w:bookmarkEnd w:id="39"/>
    </w:p>
    <w:p w14:paraId="5922EDC3" w14:textId="77777777" w:rsidR="0077204C" w:rsidRPr="005D7FDB" w:rsidRDefault="0077204C" w:rsidP="0077204C">
      <w:pPr>
        <w:pStyle w:val="EndNoteBibliography"/>
      </w:pPr>
      <w:bookmarkStart w:id="40" w:name="_ENREF_41"/>
      <w:r w:rsidRPr="005D7FDB">
        <w:t xml:space="preserve">[41] Oyas, H., Holmstrom, L., Kemunto, N. P., Muturi, M., Mwatondo, A., Osoro, E., Bitek, A., Bett, B., Githinji, J. W., Thumbi, S. M., et al. 2018 Enhanced surveillance for Rift Valley Fever in livestock during El Nino rains and threat of RVF outbreak, Kenya, 2015-2016. </w:t>
      </w:r>
      <w:r w:rsidRPr="005D7FDB">
        <w:rPr>
          <w:i/>
        </w:rPr>
        <w:t>PLoS Negl Trop Dis</w:t>
      </w:r>
      <w:r w:rsidRPr="005D7FDB">
        <w:t xml:space="preserve"> </w:t>
      </w:r>
      <w:r w:rsidRPr="005D7FDB">
        <w:rPr>
          <w:b/>
        </w:rPr>
        <w:t>12</w:t>
      </w:r>
      <w:r w:rsidRPr="005D7FDB">
        <w:t>, e0006353. (DOI:10.1371/journal.pntd.0006353).</w:t>
      </w:r>
      <w:bookmarkEnd w:id="40"/>
    </w:p>
    <w:p w14:paraId="0E21E802" w14:textId="77777777" w:rsidR="0077204C" w:rsidRPr="005D7FDB" w:rsidRDefault="0077204C" w:rsidP="0077204C">
      <w:pPr>
        <w:pStyle w:val="EndNoteBibliography"/>
      </w:pPr>
      <w:bookmarkStart w:id="41" w:name="_ENREF_42"/>
      <w:r w:rsidRPr="005D7FDB">
        <w:t xml:space="preserve">[42] Blasco, J. M., Moreno, E., Moriyon, I. 2021 Brucellosis vaccines and vaccine candidates. In </w:t>
      </w:r>
      <w:r w:rsidRPr="005D7FDB">
        <w:rPr>
          <w:i/>
        </w:rPr>
        <w:t>Veterinary vaccines. Principles and applications</w:t>
      </w:r>
      <w:r w:rsidRPr="005D7FDB">
        <w:t xml:space="preserve"> (eds. S. Metwally, G. Viljoen &amp; A. E. Idrissi). FAO, Rome, Wiley Blackwell.</w:t>
      </w:r>
      <w:bookmarkEnd w:id="41"/>
    </w:p>
    <w:p w14:paraId="0BE02C29" w14:textId="77777777" w:rsidR="0077204C" w:rsidRPr="005D7FDB" w:rsidRDefault="0077204C" w:rsidP="0077204C">
      <w:pPr>
        <w:pStyle w:val="EndNoteBibliography"/>
      </w:pPr>
      <w:bookmarkStart w:id="42" w:name="_ENREF_43"/>
      <w:r w:rsidRPr="005D7FDB">
        <w:t xml:space="preserve">[43] Blasco, J. M., Molina-Flores, B. 2011 Control and eradication of Brucella melitensis infection in sheep and goats. </w:t>
      </w:r>
      <w:r w:rsidRPr="005D7FDB">
        <w:rPr>
          <w:i/>
        </w:rPr>
        <w:t>The Veterinary clinics of North America. Food animal practice</w:t>
      </w:r>
      <w:r w:rsidRPr="005D7FDB">
        <w:t xml:space="preserve"> </w:t>
      </w:r>
      <w:r w:rsidRPr="005D7FDB">
        <w:rPr>
          <w:b/>
        </w:rPr>
        <w:t>27</w:t>
      </w:r>
      <w:r w:rsidRPr="005D7FDB">
        <w:t>, 95-104. (DOI:10.1016/j.cvfa.2010.10.003).</w:t>
      </w:r>
      <w:bookmarkEnd w:id="42"/>
    </w:p>
    <w:p w14:paraId="454305B1" w14:textId="77777777" w:rsidR="0077204C" w:rsidRPr="005D7FDB" w:rsidRDefault="0077204C" w:rsidP="0077204C">
      <w:pPr>
        <w:pStyle w:val="EndNoteBibliography"/>
      </w:pPr>
      <w:bookmarkStart w:id="43" w:name="_ENREF_44"/>
      <w:r w:rsidRPr="005D7FDB">
        <w:t xml:space="preserve">[44] Halliday, J. E., Allan, K. J., Ekwem, D., Cleaveland, S., Kazwala, R. R., Crump, J. A. 2015 Endemic zoonoses in the tropics: a public health problem hiding in plain sight. </w:t>
      </w:r>
      <w:r w:rsidRPr="005D7FDB">
        <w:rPr>
          <w:i/>
        </w:rPr>
        <w:t>Vet Rec</w:t>
      </w:r>
      <w:r w:rsidRPr="005D7FDB">
        <w:t xml:space="preserve"> </w:t>
      </w:r>
      <w:r w:rsidRPr="005D7FDB">
        <w:rPr>
          <w:b/>
        </w:rPr>
        <w:t>176</w:t>
      </w:r>
      <w:r w:rsidRPr="005D7FDB">
        <w:t>, 220-225. (DOI:10.1136/vr.h798).</w:t>
      </w:r>
      <w:bookmarkEnd w:id="43"/>
    </w:p>
    <w:p w14:paraId="58CFFD2D" w14:textId="77777777" w:rsidR="0077204C" w:rsidRPr="005D7FDB" w:rsidRDefault="0077204C" w:rsidP="0077204C">
      <w:pPr>
        <w:pStyle w:val="EndNoteBibliography"/>
      </w:pPr>
      <w:bookmarkStart w:id="44" w:name="_ENREF_45"/>
      <w:r w:rsidRPr="005D7FDB">
        <w:t xml:space="preserve">[45] Webster, J. P., Borlase, A., Rudge, J. W. 2017 Who acquires infection from whom and how? Disentangling multi-host and multi-mode transmission dynamics in the ‘elimination’ era. </w:t>
      </w:r>
      <w:r w:rsidRPr="005D7FDB">
        <w:rPr>
          <w:i/>
        </w:rPr>
        <w:t>Phil. Trans. R. Soc. B</w:t>
      </w:r>
      <w:r w:rsidRPr="005D7FDB">
        <w:t xml:space="preserve"> </w:t>
      </w:r>
      <w:r w:rsidRPr="005D7FDB">
        <w:rPr>
          <w:b/>
        </w:rPr>
        <w:t>372</w:t>
      </w:r>
      <w:r w:rsidRPr="005D7FDB">
        <w:t>, 20160091. (DOI:doi:10.1098/rstb.2016.0091).</w:t>
      </w:r>
      <w:bookmarkEnd w:id="44"/>
    </w:p>
    <w:p w14:paraId="750409C1" w14:textId="17975530" w:rsidR="0077204C" w:rsidRPr="005D7FDB" w:rsidRDefault="0077204C" w:rsidP="0077204C">
      <w:pPr>
        <w:pStyle w:val="EndNoteBibliography"/>
      </w:pPr>
      <w:bookmarkStart w:id="45" w:name="_ENREF_46"/>
      <w:r w:rsidRPr="005D7FDB">
        <w:t xml:space="preserve">[46] origin, N. r. c. U. c. o. a. s. g. c. f. s. a. r. t. e. d. o. z. 2009 </w:t>
      </w:r>
      <w:r w:rsidRPr="005D7FDB">
        <w:rPr>
          <w:i/>
        </w:rPr>
        <w:t>Sustaining global surveillance and response to emerging zoonotic diseases</w:t>
      </w:r>
      <w:r w:rsidRPr="005D7FDB">
        <w:t xml:space="preserve">. Washington (DC): National Academies Press. See </w:t>
      </w:r>
      <w:hyperlink r:id="rId19" w:history="1">
        <w:r w:rsidRPr="005D7FDB">
          <w:rPr>
            <w:rStyle w:val="Hyperlink"/>
            <w:color w:val="auto"/>
          </w:rPr>
          <w:t>http://www.ncbi.nlm.nih.gov/pubmed/25009943</w:t>
        </w:r>
      </w:hyperlink>
      <w:r w:rsidRPr="005D7FDB">
        <w:t>.</w:t>
      </w:r>
      <w:bookmarkEnd w:id="45"/>
    </w:p>
    <w:p w14:paraId="4C087C5D" w14:textId="77777777" w:rsidR="0077204C" w:rsidRPr="005D7FDB" w:rsidRDefault="0077204C" w:rsidP="0077204C">
      <w:pPr>
        <w:pStyle w:val="EndNoteBibliography"/>
      </w:pPr>
      <w:bookmarkStart w:id="46" w:name="_ENREF_47"/>
      <w:r w:rsidRPr="005D7FDB">
        <w:t xml:space="preserve">[47] Bisson, I. A., Ssebide, B. J., Marra, P. P. 2015 Early detection of emerging zoonotic diseases with animal morbidity and mortality monitoring. </w:t>
      </w:r>
      <w:r w:rsidRPr="005D7FDB">
        <w:rPr>
          <w:i/>
        </w:rPr>
        <w:t>Ecohealth</w:t>
      </w:r>
      <w:r w:rsidRPr="005D7FDB">
        <w:t xml:space="preserve"> </w:t>
      </w:r>
      <w:r w:rsidRPr="005D7FDB">
        <w:rPr>
          <w:b/>
        </w:rPr>
        <w:t>12</w:t>
      </w:r>
      <w:r w:rsidRPr="005D7FDB">
        <w:t>, 98-103. (DOI:10.1007/s10393-014-0988-x).</w:t>
      </w:r>
      <w:bookmarkEnd w:id="46"/>
    </w:p>
    <w:p w14:paraId="26E05BE7" w14:textId="77777777" w:rsidR="0077204C" w:rsidRPr="005D7FDB" w:rsidRDefault="0077204C" w:rsidP="0077204C">
      <w:pPr>
        <w:pStyle w:val="EndNoteBibliography"/>
      </w:pPr>
      <w:bookmarkStart w:id="47" w:name="_ENREF_48"/>
      <w:r w:rsidRPr="005D7FDB">
        <w:t xml:space="preserve">[48] Hattendorf, J., Bardosh, K. L., Zinsstag, J. 2017 One Health and its practical implications for surveillance of endemic zoonotic diseases in resource limited settings. </w:t>
      </w:r>
      <w:r w:rsidRPr="005D7FDB">
        <w:rPr>
          <w:i/>
        </w:rPr>
        <w:t>Acta Trop</w:t>
      </w:r>
      <w:r w:rsidRPr="005D7FDB">
        <w:t xml:space="preserve"> </w:t>
      </w:r>
      <w:r w:rsidRPr="005D7FDB">
        <w:rPr>
          <w:b/>
        </w:rPr>
        <w:t>165</w:t>
      </w:r>
      <w:r w:rsidRPr="005D7FDB">
        <w:t>, 268-273. (DOI:10.1016/j.actatropica.2016.10.009).</w:t>
      </w:r>
      <w:bookmarkEnd w:id="47"/>
    </w:p>
    <w:p w14:paraId="1DA3062A" w14:textId="77777777" w:rsidR="0077204C" w:rsidRPr="005D7FDB" w:rsidRDefault="0077204C" w:rsidP="0077204C">
      <w:pPr>
        <w:pStyle w:val="EndNoteBibliography"/>
      </w:pPr>
      <w:bookmarkStart w:id="48" w:name="_ENREF_49"/>
      <w:r w:rsidRPr="005D7FDB">
        <w:t xml:space="preserve">[49] Falzon, L. C., Ogola, J. G., Odinga, C. O., Naboyshchikov, L., Fèvre, E. M., Berezowski, J. 2021 Electronic data collection to enhance disease surveillance at the slaughterhouse in a smallholder production system. </w:t>
      </w:r>
      <w:r w:rsidRPr="005D7FDB">
        <w:rPr>
          <w:i/>
        </w:rPr>
        <w:t>Sci Rep</w:t>
      </w:r>
      <w:r w:rsidRPr="005D7FDB">
        <w:t xml:space="preserve"> </w:t>
      </w:r>
      <w:r w:rsidRPr="005D7FDB">
        <w:rPr>
          <w:b/>
        </w:rPr>
        <w:t>11</w:t>
      </w:r>
      <w:r w:rsidRPr="005D7FDB">
        <w:t>, 19447. (DOI:10.1038/s41598-021-98495-7).</w:t>
      </w:r>
      <w:bookmarkEnd w:id="48"/>
    </w:p>
    <w:p w14:paraId="43F87860" w14:textId="77777777" w:rsidR="0077204C" w:rsidRPr="005D7FDB" w:rsidRDefault="0077204C" w:rsidP="0077204C">
      <w:pPr>
        <w:pStyle w:val="EndNoteBibliography"/>
      </w:pPr>
      <w:bookmarkStart w:id="49" w:name="_ENREF_50"/>
      <w:r w:rsidRPr="005D7FDB">
        <w:t xml:space="preserve">[50] Thumbi, S. M., Njenga, M. K., Otiang, E., Otieno, L., Munyua, P., Eichler, S., Widdowson, M.-A., McElwain, T. F., Palmer, G. H. 2019 Mobile phone-based surveillance for animal disease in rural communities: implications for detection of zoonoses spillover. </w:t>
      </w:r>
      <w:r w:rsidRPr="005D7FDB">
        <w:rPr>
          <w:i/>
        </w:rPr>
        <w:t>Phil. Trans. R. Soc. B</w:t>
      </w:r>
      <w:r w:rsidRPr="005D7FDB">
        <w:t xml:space="preserve"> </w:t>
      </w:r>
      <w:r w:rsidRPr="005D7FDB">
        <w:rPr>
          <w:b/>
        </w:rPr>
        <w:t>374</w:t>
      </w:r>
      <w:r w:rsidRPr="005D7FDB">
        <w:t>, 20190020. (DOI:doi:10.1098/rstb.2019.0020).</w:t>
      </w:r>
      <w:bookmarkEnd w:id="49"/>
    </w:p>
    <w:p w14:paraId="30366A91" w14:textId="77777777" w:rsidR="0077204C" w:rsidRPr="005D7FDB" w:rsidRDefault="0077204C" w:rsidP="0077204C">
      <w:pPr>
        <w:pStyle w:val="EndNoteBibliography"/>
      </w:pPr>
      <w:bookmarkStart w:id="50" w:name="_ENREF_51"/>
      <w:r w:rsidRPr="005D7FDB">
        <w:t xml:space="preserve">[51] Yano, T., Phornwisetsirikun, S., Susumpow, P., Visrutaratna, S., Chanachai, K., Phetra, P., Chaisowwong, W., Trakarnsirinont, P., Hemwan, P., Kaewpinta, B., et al. 2018 A participatory system for preventing pandemics of animal origins: pilot study of the participatory One Health disease detection (PODD) system. </w:t>
      </w:r>
      <w:r w:rsidRPr="005D7FDB">
        <w:rPr>
          <w:i/>
        </w:rPr>
        <w:t>JMIR public health and surveillance</w:t>
      </w:r>
      <w:r w:rsidRPr="005D7FDB">
        <w:t xml:space="preserve"> </w:t>
      </w:r>
      <w:r w:rsidRPr="005D7FDB">
        <w:rPr>
          <w:b/>
        </w:rPr>
        <w:t>4</w:t>
      </w:r>
      <w:r w:rsidRPr="005D7FDB">
        <w:t>, e25. (DOI:10.2196/publichealth.7375).</w:t>
      </w:r>
      <w:bookmarkEnd w:id="50"/>
    </w:p>
    <w:p w14:paraId="210F3DA8" w14:textId="77777777" w:rsidR="0077204C" w:rsidRPr="005D7FDB" w:rsidRDefault="0077204C" w:rsidP="0077204C">
      <w:pPr>
        <w:pStyle w:val="EndNoteBibliography"/>
      </w:pPr>
      <w:bookmarkStart w:id="51" w:name="_ENREF_52"/>
      <w:r w:rsidRPr="005D7FDB">
        <w:t xml:space="preserve">[52] Innocent, G. T., Gilbert, L., Jones, E. O., McLeod, J. E., Gunn, G., McKendrick, I. J., Albon, S. D. 2017 Combining slaughterhouse surveillance data with cattle tracing scheme and environmental data to quantify environmental risk factors for liver fluke in cattle. </w:t>
      </w:r>
      <w:r w:rsidRPr="005D7FDB">
        <w:rPr>
          <w:i/>
        </w:rPr>
        <w:t>Front Vet Sci</w:t>
      </w:r>
      <w:r w:rsidRPr="005D7FDB">
        <w:t xml:space="preserve"> </w:t>
      </w:r>
      <w:r w:rsidRPr="005D7FDB">
        <w:rPr>
          <w:b/>
        </w:rPr>
        <w:t>4</w:t>
      </w:r>
      <w:r w:rsidRPr="005D7FDB">
        <w:t>. (DOI:10.3389/fvets.2017.00065).</w:t>
      </w:r>
      <w:bookmarkEnd w:id="51"/>
    </w:p>
    <w:p w14:paraId="09D2749C" w14:textId="77777777" w:rsidR="0077204C" w:rsidRPr="005D7FDB" w:rsidRDefault="0077204C" w:rsidP="0077204C">
      <w:pPr>
        <w:pStyle w:val="EndNoteBibliography"/>
      </w:pPr>
      <w:bookmarkStart w:id="52" w:name="_ENREF_53"/>
      <w:r w:rsidRPr="005D7FDB">
        <w:t xml:space="preserve">[53] Bordier, M., Uea-Anuwong, T., Binot, A., Hendrikx, P., Goutard, F. L. 2020 Characteristics of One Health surveillance systems: A systematic literature review. </w:t>
      </w:r>
      <w:r w:rsidRPr="005D7FDB">
        <w:rPr>
          <w:i/>
        </w:rPr>
        <w:t>Prev Vet Med</w:t>
      </w:r>
      <w:r w:rsidRPr="005D7FDB">
        <w:t xml:space="preserve"> </w:t>
      </w:r>
      <w:r w:rsidRPr="005D7FDB">
        <w:rPr>
          <w:b/>
        </w:rPr>
        <w:t>181</w:t>
      </w:r>
      <w:r w:rsidRPr="005D7FDB">
        <w:t>, 104560. (DOI:10.1016/j.prevetmed.2018.10.005).</w:t>
      </w:r>
      <w:bookmarkEnd w:id="52"/>
    </w:p>
    <w:p w14:paraId="38711CF1" w14:textId="77777777" w:rsidR="0077204C" w:rsidRPr="005D7FDB" w:rsidRDefault="0077204C" w:rsidP="0077204C">
      <w:pPr>
        <w:pStyle w:val="EndNoteBibliography"/>
      </w:pPr>
      <w:bookmarkStart w:id="53" w:name="_ENREF_54"/>
      <w:r w:rsidRPr="005D7FDB">
        <w:t xml:space="preserve">[54] Lushasi, K., Steenson, R., Bernard, J., Changalucha, J. J., Govella, N. J., Haydon, D. T., Hoffu, H., Lankester, F., Magoti, F., Mpolya, E. A., et al. 2020 One Health in practice: using integrated bite case management to increase detection of rabid animals in Tanzania. </w:t>
      </w:r>
      <w:r w:rsidRPr="005D7FDB">
        <w:rPr>
          <w:i/>
        </w:rPr>
        <w:t>Front Public Health</w:t>
      </w:r>
      <w:r w:rsidRPr="005D7FDB">
        <w:t xml:space="preserve"> </w:t>
      </w:r>
      <w:r w:rsidRPr="005D7FDB">
        <w:rPr>
          <w:b/>
        </w:rPr>
        <w:t>8</w:t>
      </w:r>
      <w:r w:rsidRPr="005D7FDB">
        <w:t>, 13. (DOI:10.3389/fpubh.2020.00013).</w:t>
      </w:r>
      <w:bookmarkEnd w:id="53"/>
    </w:p>
    <w:p w14:paraId="6D6AF284" w14:textId="77777777" w:rsidR="0077204C" w:rsidRPr="005D7FDB" w:rsidRDefault="0077204C" w:rsidP="0077204C">
      <w:pPr>
        <w:pStyle w:val="EndNoteBibliography"/>
      </w:pPr>
      <w:bookmarkStart w:id="54" w:name="_ENREF_55"/>
      <w:r w:rsidRPr="005D7FDB">
        <w:t xml:space="preserve">[55] Undurraga, E. A., Meltzer, M. I., Tran, C. H., Atkins, C. Y., Etheart, M. D., Millien, M. F., Adrien, P., Wallace, R. M. 2017 Cost-effectiveness evaluation of a novel integrated bite case </w:t>
      </w:r>
      <w:r w:rsidRPr="005D7FDB">
        <w:lastRenderedPageBreak/>
        <w:t xml:space="preserve">management program for the control of human Rabies, Haiti 2014-2015. </w:t>
      </w:r>
      <w:r w:rsidRPr="005D7FDB">
        <w:rPr>
          <w:i/>
        </w:rPr>
        <w:t>Am J Trop Med Hyg</w:t>
      </w:r>
      <w:r w:rsidRPr="005D7FDB">
        <w:t xml:space="preserve"> </w:t>
      </w:r>
      <w:r w:rsidRPr="005D7FDB">
        <w:rPr>
          <w:b/>
        </w:rPr>
        <w:t>96</w:t>
      </w:r>
      <w:r w:rsidRPr="005D7FDB">
        <w:t>, 1307-1317. (DOI:10.4269/ajtmh.16-0785).</w:t>
      </w:r>
      <w:bookmarkEnd w:id="54"/>
    </w:p>
    <w:p w14:paraId="4A2E439C" w14:textId="6900DBE9" w:rsidR="0077204C" w:rsidRPr="005D7FDB" w:rsidRDefault="0077204C" w:rsidP="0077204C">
      <w:pPr>
        <w:pStyle w:val="EndNoteBibliography"/>
      </w:pPr>
      <w:bookmarkStart w:id="55" w:name="_ENREF_56"/>
      <w:r w:rsidRPr="005D7FDB">
        <w:t xml:space="preserve">[56] WHO, FAO, WOAH. 2019 </w:t>
      </w:r>
      <w:r w:rsidRPr="005D7FDB">
        <w:rPr>
          <w:i/>
        </w:rPr>
        <w:t>Taking a multisectoral, One Health approach: A Tripartite guide to addressing zoonotic diseases in countries.</w:t>
      </w:r>
      <w:r w:rsidRPr="005D7FDB">
        <w:t xml:space="preserve"> See https://</w:t>
      </w:r>
      <w:hyperlink r:id="rId20" w:history="1">
        <w:r w:rsidRPr="005D7FDB">
          <w:rPr>
            <w:rStyle w:val="Hyperlink"/>
            <w:color w:val="auto"/>
          </w:rPr>
          <w:t>www.fao.org/documents/card/fr/c/CA2942EN/</w:t>
        </w:r>
      </w:hyperlink>
      <w:r w:rsidRPr="005D7FDB">
        <w:t>.</w:t>
      </w:r>
      <w:bookmarkEnd w:id="55"/>
    </w:p>
    <w:p w14:paraId="362F1F00" w14:textId="3BDDE1DA" w:rsidR="009A4751" w:rsidRPr="005D7FDB" w:rsidRDefault="009A4751" w:rsidP="005648DD">
      <w:pPr>
        <w:spacing w:line="480" w:lineRule="auto"/>
        <w:jc w:val="both"/>
        <w:rPr>
          <w:rFonts w:ascii="Palatino-Roman" w:hAnsi="Palatino-Roman"/>
          <w:sz w:val="20"/>
        </w:rPr>
      </w:pPr>
      <w:r w:rsidRPr="005D7FDB">
        <w:rPr>
          <w:szCs w:val="24"/>
        </w:rPr>
        <w:fldChar w:fldCharType="end"/>
      </w:r>
    </w:p>
    <w:p w14:paraId="71993EA6" w14:textId="77777777" w:rsidR="005B5084" w:rsidRDefault="005B5084">
      <w:pPr>
        <w:spacing w:after="160" w:line="259" w:lineRule="auto"/>
        <w:rPr>
          <w:rFonts w:ascii="Palatino-Roman" w:hAnsi="Palatino-Roman"/>
          <w:sz w:val="20"/>
        </w:rPr>
      </w:pPr>
      <w:r>
        <w:rPr>
          <w:rFonts w:ascii="Palatino-Roman" w:hAnsi="Palatino-Roman"/>
          <w:sz w:val="20"/>
        </w:rPr>
        <w:br w:type="page"/>
      </w:r>
    </w:p>
    <w:tbl>
      <w:tblPr>
        <w:tblStyle w:val="TableGrid"/>
        <w:tblW w:w="0" w:type="auto"/>
        <w:tblLook w:val="04A0" w:firstRow="1" w:lastRow="0" w:firstColumn="1" w:lastColumn="0" w:noHBand="0" w:noVBand="1"/>
      </w:tblPr>
      <w:tblGrid>
        <w:gridCol w:w="9459"/>
      </w:tblGrid>
      <w:tr w:rsidR="005B5084" w:rsidRPr="005D7FDB" w14:paraId="07E8FC1B" w14:textId="77777777" w:rsidTr="005B5084">
        <w:tc>
          <w:tcPr>
            <w:tcW w:w="9459" w:type="dxa"/>
          </w:tcPr>
          <w:p w14:paraId="3D8226C6" w14:textId="77777777" w:rsidR="005B5084" w:rsidRPr="005D7FDB" w:rsidRDefault="005B5084" w:rsidP="005B5084">
            <w:pPr>
              <w:pStyle w:val="titlersos"/>
              <w:numPr>
                <w:ilvl w:val="0"/>
                <w:numId w:val="0"/>
              </w:numPr>
              <w:spacing w:line="480" w:lineRule="auto"/>
              <w:jc w:val="both"/>
              <w:rPr>
                <w:rFonts w:ascii="Times New Roman" w:eastAsiaTheme="minorEastAsia" w:hAnsi="Times New Roman"/>
                <w:sz w:val="28"/>
                <w:lang w:eastAsia="zh-CN"/>
              </w:rPr>
            </w:pPr>
            <w:r w:rsidRPr="005D7FDB">
              <w:rPr>
                <w:rFonts w:ascii="Times New Roman" w:hAnsi="Times New Roman"/>
                <w:sz w:val="28"/>
              </w:rPr>
              <w:lastRenderedPageBreak/>
              <w:t>Box 1: glossary</w:t>
            </w:r>
          </w:p>
          <w:p w14:paraId="4516465B" w14:textId="77777777" w:rsidR="005B5084" w:rsidRPr="005D7FDB" w:rsidRDefault="005B5084" w:rsidP="005B5084">
            <w:pPr>
              <w:jc w:val="both"/>
            </w:pPr>
            <w:r w:rsidRPr="005D7FDB">
              <w:t xml:space="preserve">Zoonosis (plural </w:t>
            </w:r>
            <w:proofErr w:type="spellStart"/>
            <w:r w:rsidRPr="005D7FDB">
              <w:t>zoonoses</w:t>
            </w:r>
            <w:proofErr w:type="spellEnd"/>
            <w:r w:rsidRPr="005D7FDB">
              <w:t xml:space="preserve">): a disease, infection or infestation naturally transmissible from vertebrate animals to humans. </w:t>
            </w:r>
          </w:p>
          <w:p w14:paraId="0295F564" w14:textId="77777777" w:rsidR="005B5084" w:rsidRPr="005D7FDB" w:rsidRDefault="005B5084" w:rsidP="005B5084">
            <w:pPr>
              <w:jc w:val="both"/>
            </w:pPr>
          </w:p>
          <w:p w14:paraId="4DF3B91F" w14:textId="77777777" w:rsidR="005B5084" w:rsidRPr="005D7FDB" w:rsidRDefault="005B5084" w:rsidP="005B5084">
            <w:pPr>
              <w:jc w:val="both"/>
              <w:rPr>
                <w:rFonts w:eastAsiaTheme="minorEastAsia"/>
                <w:szCs w:val="24"/>
                <w:lang w:eastAsia="zh-CN"/>
              </w:rPr>
            </w:pPr>
            <w:r w:rsidRPr="005D7FDB">
              <w:rPr>
                <w:szCs w:val="24"/>
              </w:rPr>
              <w:t>Endemic zoonosis: a zoonosis that is present constantly in a given geographic area or population group where conditions for their maintenance or spread exist. Examples include brucellosis (</w:t>
            </w:r>
            <w:proofErr w:type="spellStart"/>
            <w:r w:rsidRPr="005D7FDB">
              <w:rPr>
                <w:i/>
                <w:iCs/>
                <w:szCs w:val="24"/>
              </w:rPr>
              <w:t>Brucella</w:t>
            </w:r>
            <w:proofErr w:type="spellEnd"/>
            <w:r w:rsidRPr="005D7FDB">
              <w:rPr>
                <w:i/>
                <w:iCs/>
                <w:szCs w:val="24"/>
              </w:rPr>
              <w:t xml:space="preserve"> </w:t>
            </w:r>
            <w:proofErr w:type="spellStart"/>
            <w:r w:rsidRPr="005D7FDB">
              <w:rPr>
                <w:i/>
                <w:iCs/>
                <w:szCs w:val="24"/>
              </w:rPr>
              <w:t>abortus</w:t>
            </w:r>
            <w:proofErr w:type="spellEnd"/>
            <w:r w:rsidRPr="005D7FDB">
              <w:rPr>
                <w:szCs w:val="24"/>
              </w:rPr>
              <w:t>,</w:t>
            </w:r>
            <w:r w:rsidRPr="005D7FDB">
              <w:rPr>
                <w:i/>
                <w:iCs/>
                <w:szCs w:val="24"/>
              </w:rPr>
              <w:t xml:space="preserve"> B. </w:t>
            </w:r>
            <w:proofErr w:type="spellStart"/>
            <w:r w:rsidRPr="005D7FDB">
              <w:rPr>
                <w:i/>
                <w:iCs/>
                <w:szCs w:val="24"/>
              </w:rPr>
              <w:t>melitensis</w:t>
            </w:r>
            <w:proofErr w:type="spellEnd"/>
            <w:r w:rsidRPr="005D7FDB">
              <w:rPr>
                <w:i/>
                <w:iCs/>
                <w:szCs w:val="24"/>
              </w:rPr>
              <w:t xml:space="preserve"> </w:t>
            </w:r>
            <w:r w:rsidRPr="005D7FDB">
              <w:rPr>
                <w:iCs/>
                <w:szCs w:val="24"/>
              </w:rPr>
              <w:t>and</w:t>
            </w:r>
            <w:r w:rsidRPr="005D7FDB">
              <w:rPr>
                <w:i/>
                <w:iCs/>
                <w:szCs w:val="24"/>
              </w:rPr>
              <w:t xml:space="preserve"> B. </w:t>
            </w:r>
            <w:proofErr w:type="spellStart"/>
            <w:r w:rsidRPr="005D7FDB">
              <w:rPr>
                <w:i/>
                <w:iCs/>
                <w:szCs w:val="24"/>
              </w:rPr>
              <w:t>suis</w:t>
            </w:r>
            <w:proofErr w:type="spellEnd"/>
            <w:r w:rsidRPr="005D7FDB">
              <w:rPr>
                <w:szCs w:val="24"/>
              </w:rPr>
              <w:t>), leptospirosis (</w:t>
            </w:r>
            <w:proofErr w:type="spellStart"/>
            <w:r w:rsidRPr="005D7FDB">
              <w:rPr>
                <w:i/>
                <w:iCs/>
                <w:szCs w:val="24"/>
              </w:rPr>
              <w:t>Leptospira</w:t>
            </w:r>
            <w:proofErr w:type="spellEnd"/>
            <w:r w:rsidRPr="005D7FDB">
              <w:rPr>
                <w:i/>
                <w:iCs/>
                <w:szCs w:val="24"/>
              </w:rPr>
              <w:t xml:space="preserve"> spp.</w:t>
            </w:r>
            <w:r w:rsidRPr="005D7FDB">
              <w:rPr>
                <w:szCs w:val="24"/>
              </w:rPr>
              <w:t>), and bovine tuberculosis (</w:t>
            </w:r>
            <w:r w:rsidRPr="005D7FDB">
              <w:rPr>
                <w:i/>
                <w:iCs/>
                <w:szCs w:val="24"/>
              </w:rPr>
              <w:t xml:space="preserve">Mycobacterium </w:t>
            </w:r>
            <w:proofErr w:type="spellStart"/>
            <w:r w:rsidRPr="005D7FDB">
              <w:rPr>
                <w:i/>
                <w:iCs/>
                <w:szCs w:val="24"/>
              </w:rPr>
              <w:t>bovis</w:t>
            </w:r>
            <w:proofErr w:type="spellEnd"/>
            <w:r w:rsidRPr="005D7FDB">
              <w:rPr>
                <w:szCs w:val="24"/>
              </w:rPr>
              <w:t xml:space="preserve">) in some parts of the world. </w:t>
            </w:r>
          </w:p>
          <w:p w14:paraId="1A11B228" w14:textId="77777777" w:rsidR="005B5084" w:rsidRPr="005D7FDB" w:rsidRDefault="005B5084" w:rsidP="005B5084">
            <w:pPr>
              <w:jc w:val="both"/>
            </w:pPr>
          </w:p>
          <w:p w14:paraId="33EC757C" w14:textId="77777777" w:rsidR="005B5084" w:rsidRPr="005D7FDB" w:rsidRDefault="005B5084" w:rsidP="005B5084">
            <w:pPr>
              <w:jc w:val="both"/>
            </w:pPr>
            <w:r w:rsidRPr="005D7FDB">
              <w:rPr>
                <w:szCs w:val="24"/>
              </w:rPr>
              <w:t xml:space="preserve">Emerging zoonosis: a zoonosis that is either newly recognised, newly introduced or newly evolved, or has existed previously but rapidly changed in incidence or expansion in the geographic, host or vector range. Examples include Middle East respiratory syndrome (MERS), avian influenza (H5N1 and H7N9), </w:t>
            </w:r>
            <w:proofErr w:type="spellStart"/>
            <w:r w:rsidRPr="005D7FDB">
              <w:rPr>
                <w:szCs w:val="24"/>
              </w:rPr>
              <w:t>Nipah</w:t>
            </w:r>
            <w:proofErr w:type="spellEnd"/>
            <w:r w:rsidRPr="005D7FDB">
              <w:rPr>
                <w:szCs w:val="24"/>
              </w:rPr>
              <w:t xml:space="preserve"> virus (</w:t>
            </w:r>
            <w:proofErr w:type="spellStart"/>
            <w:r w:rsidRPr="005D7FDB">
              <w:rPr>
                <w:szCs w:val="24"/>
              </w:rPr>
              <w:t>NiV</w:t>
            </w:r>
            <w:proofErr w:type="spellEnd"/>
            <w:r w:rsidRPr="005D7FDB">
              <w:rPr>
                <w:szCs w:val="24"/>
              </w:rPr>
              <w:t>) infection, and Ebola virus disease (EVD).</w:t>
            </w:r>
          </w:p>
          <w:p w14:paraId="1163DE6E" w14:textId="77777777" w:rsidR="005B5084" w:rsidRPr="005D7FDB" w:rsidRDefault="005B5084" w:rsidP="005B5084">
            <w:pPr>
              <w:jc w:val="both"/>
            </w:pPr>
          </w:p>
          <w:p w14:paraId="3F58E745" w14:textId="77777777" w:rsidR="005B5084" w:rsidRPr="005D7FDB" w:rsidRDefault="005B5084" w:rsidP="005B5084">
            <w:pPr>
              <w:jc w:val="both"/>
            </w:pPr>
            <w:r w:rsidRPr="005D7FDB">
              <w:t xml:space="preserve">Re-emerging zoonosis: a zoonosis that was previously under control or even nearing elimination or eradication but has a resurgence. Examples include the re-emergence of </w:t>
            </w:r>
            <w:proofErr w:type="spellStart"/>
            <w:r w:rsidRPr="005D7FDB">
              <w:rPr>
                <w:szCs w:val="24"/>
              </w:rPr>
              <w:t>trichinellosis</w:t>
            </w:r>
            <w:proofErr w:type="spellEnd"/>
            <w:r w:rsidRPr="005D7FDB">
              <w:rPr>
                <w:szCs w:val="24"/>
              </w:rPr>
              <w:t xml:space="preserve"> in </w:t>
            </w:r>
            <w:proofErr w:type="spellStart"/>
            <w:r w:rsidRPr="005D7FDB">
              <w:rPr>
                <w:szCs w:val="24"/>
              </w:rPr>
              <w:t>southeastern</w:t>
            </w:r>
            <w:proofErr w:type="spellEnd"/>
            <w:r w:rsidRPr="005D7FDB">
              <w:rPr>
                <w:szCs w:val="24"/>
              </w:rPr>
              <w:t xml:space="preserve"> Europe in 1990s as a result </w:t>
            </w:r>
            <w:r w:rsidRPr="005D7FDB">
              <w:t>of political and economic changes, and the re-emergence of schistosomiasis in Sichuan, China in early 2000s as a result of environmental and socioeconomic changes.</w:t>
            </w:r>
            <w:r w:rsidRPr="005D7FDB" w:rsidDel="00D73DFF">
              <w:t xml:space="preserve"> </w:t>
            </w:r>
          </w:p>
          <w:p w14:paraId="50AD1C94" w14:textId="77777777" w:rsidR="005B5084" w:rsidRPr="005D7FDB" w:rsidRDefault="005B5084" w:rsidP="005B5084">
            <w:pPr>
              <w:jc w:val="both"/>
            </w:pPr>
          </w:p>
          <w:p w14:paraId="1C2E43CB" w14:textId="77777777" w:rsidR="005B5084" w:rsidRPr="005D7FDB" w:rsidRDefault="005B5084" w:rsidP="005B5084">
            <w:pPr>
              <w:jc w:val="both"/>
              <w:rPr>
                <w:szCs w:val="24"/>
              </w:rPr>
            </w:pPr>
            <w:r w:rsidRPr="005D7FDB">
              <w:rPr>
                <w:szCs w:val="24"/>
              </w:rPr>
              <w:t xml:space="preserve">Neglected Tropical diseases (NTDs): are, as defined by the World Health Organization, a diverse group of 20 conditions that are mainly prevalent in tropical and subtropical areas, where they mostly affect impoverished communities and generate significant health burden and losses. Of these, 11 diseases are  recognised as zoonotic NTDs by the One Health Companion Document to the WHO NTDs Roadmap 2021-2030, including Chagas disease, </w:t>
            </w:r>
            <w:proofErr w:type="spellStart"/>
            <w:r w:rsidRPr="005D7FDB">
              <w:rPr>
                <w:szCs w:val="24"/>
              </w:rPr>
              <w:t>dracunculiasis</w:t>
            </w:r>
            <w:proofErr w:type="spellEnd"/>
            <w:r w:rsidRPr="005D7FDB">
              <w:rPr>
                <w:szCs w:val="24"/>
              </w:rPr>
              <w:t xml:space="preserve"> (Guinea-worm disease), echinococcosis, foodborne </w:t>
            </w:r>
            <w:proofErr w:type="spellStart"/>
            <w:r w:rsidRPr="005D7FDB">
              <w:rPr>
                <w:szCs w:val="24"/>
              </w:rPr>
              <w:t>trematodiases</w:t>
            </w:r>
            <w:proofErr w:type="spellEnd"/>
            <w:r w:rsidRPr="005D7FDB">
              <w:rPr>
                <w:szCs w:val="24"/>
              </w:rPr>
              <w:t xml:space="preserve">, human African </w:t>
            </w:r>
            <w:proofErr w:type="spellStart"/>
            <w:r w:rsidRPr="005D7FDB">
              <w:rPr>
                <w:szCs w:val="24"/>
              </w:rPr>
              <w:t>trypanosomiasis</w:t>
            </w:r>
            <w:proofErr w:type="spellEnd"/>
            <w:r w:rsidRPr="005D7FDB">
              <w:rPr>
                <w:szCs w:val="24"/>
              </w:rPr>
              <w:t xml:space="preserve"> (sleeping sickness), zoonotic </w:t>
            </w:r>
            <w:proofErr w:type="spellStart"/>
            <w:r w:rsidRPr="005D7FDB">
              <w:rPr>
                <w:szCs w:val="24"/>
              </w:rPr>
              <w:t>leishmaniasis</w:t>
            </w:r>
            <w:proofErr w:type="spellEnd"/>
            <w:r w:rsidRPr="005D7FDB">
              <w:rPr>
                <w:szCs w:val="24"/>
              </w:rPr>
              <w:t xml:space="preserve">, rabies, scabies and other </w:t>
            </w:r>
            <w:proofErr w:type="spellStart"/>
            <w:r w:rsidRPr="005D7FDB">
              <w:rPr>
                <w:szCs w:val="24"/>
              </w:rPr>
              <w:t>ectoparasitoses</w:t>
            </w:r>
            <w:proofErr w:type="spellEnd"/>
            <w:r w:rsidRPr="005D7FDB">
              <w:rPr>
                <w:szCs w:val="24"/>
              </w:rPr>
              <w:t xml:space="preserve">, schistosomiasis, snakebite envenoming, </w:t>
            </w:r>
            <w:proofErr w:type="spellStart"/>
            <w:r w:rsidRPr="005D7FDB">
              <w:rPr>
                <w:szCs w:val="24"/>
              </w:rPr>
              <w:t>taeniasis</w:t>
            </w:r>
            <w:proofErr w:type="spellEnd"/>
            <w:r w:rsidRPr="005D7FDB">
              <w:rPr>
                <w:szCs w:val="24"/>
              </w:rPr>
              <w:t>/</w:t>
            </w:r>
            <w:proofErr w:type="spellStart"/>
            <w:r w:rsidRPr="005D7FDB">
              <w:rPr>
                <w:szCs w:val="24"/>
              </w:rPr>
              <w:t>cysticercosis</w:t>
            </w:r>
            <w:proofErr w:type="spellEnd"/>
            <w:r w:rsidRPr="005D7FDB">
              <w:rPr>
                <w:szCs w:val="24"/>
              </w:rPr>
              <w:t xml:space="preserve">. </w:t>
            </w:r>
          </w:p>
          <w:p w14:paraId="35EB770C" w14:textId="77777777" w:rsidR="005B5084" w:rsidRPr="005D7FDB" w:rsidRDefault="005B5084" w:rsidP="005B5084">
            <w:pPr>
              <w:jc w:val="both"/>
            </w:pPr>
          </w:p>
          <w:p w14:paraId="2542D8F5" w14:textId="77777777" w:rsidR="005B5084" w:rsidRPr="005D7FDB" w:rsidRDefault="005B5084" w:rsidP="005B5084">
            <w:pPr>
              <w:autoSpaceDE w:val="0"/>
              <w:autoSpaceDN w:val="0"/>
              <w:adjustRightInd w:val="0"/>
              <w:jc w:val="both"/>
              <w:rPr>
                <w:szCs w:val="24"/>
                <w:shd w:val="clear" w:color="auto" w:fill="FFFFFF"/>
              </w:rPr>
            </w:pPr>
            <w:r w:rsidRPr="005D7FDB">
              <w:t xml:space="preserve">Epidemic: </w:t>
            </w:r>
            <w:r w:rsidRPr="005D7FDB">
              <w:rPr>
                <w:shd w:val="clear" w:color="auto" w:fill="FFFFFF"/>
              </w:rPr>
              <w:t xml:space="preserve">the occurrence of disease </w:t>
            </w:r>
            <w:r w:rsidRPr="005D7FDB">
              <w:t xml:space="preserve">in a population </w:t>
            </w:r>
            <w:r w:rsidRPr="005D7FDB">
              <w:rPr>
                <w:shd w:val="clear" w:color="auto" w:fill="FFFFFF"/>
              </w:rPr>
              <w:t>with a frequency that</w:t>
            </w:r>
            <w:r w:rsidRPr="005D7FDB">
              <w:rPr>
                <w:sz w:val="32"/>
              </w:rPr>
              <w:t xml:space="preserve"> </w:t>
            </w:r>
            <w:r w:rsidRPr="005D7FDB">
              <w:t>clearly exceeds the normally expected level for a given area and/or season. Examples include the severe acute respiratory syndrome coronavirus (SARS-</w:t>
            </w:r>
            <w:proofErr w:type="spellStart"/>
            <w:r w:rsidRPr="005D7FDB">
              <w:t>CoV</w:t>
            </w:r>
            <w:proofErr w:type="spellEnd"/>
            <w:r w:rsidRPr="005D7FDB">
              <w:t>) epidemic in China in 2003-2004, and the West Nile virus (WNV) epidemic in the United States in 2002-2003.</w:t>
            </w:r>
          </w:p>
          <w:p w14:paraId="108A016E" w14:textId="77777777" w:rsidR="005B5084" w:rsidRPr="005D7FDB" w:rsidRDefault="005B5084" w:rsidP="005B5084">
            <w:pPr>
              <w:jc w:val="both"/>
            </w:pPr>
          </w:p>
          <w:p w14:paraId="196584F2" w14:textId="77777777" w:rsidR="005B5084" w:rsidRPr="005D7FDB" w:rsidRDefault="005B5084" w:rsidP="005B5084">
            <w:pPr>
              <w:autoSpaceDE w:val="0"/>
              <w:autoSpaceDN w:val="0"/>
              <w:adjustRightInd w:val="0"/>
              <w:rPr>
                <w:szCs w:val="24"/>
                <w:shd w:val="clear" w:color="auto" w:fill="FFFFFF"/>
              </w:rPr>
            </w:pPr>
            <w:r w:rsidRPr="005D7FDB">
              <w:t xml:space="preserve">Pandemic: </w:t>
            </w:r>
            <w:r w:rsidRPr="005D7FDB">
              <w:rPr>
                <w:shd w:val="clear" w:color="auto" w:fill="FFFFFF"/>
              </w:rPr>
              <w:t>an epidemic that occurs across international boundaries or worldwide, and affects a large number of people</w:t>
            </w:r>
            <w:r w:rsidRPr="005D7FDB">
              <w:rPr>
                <w:szCs w:val="24"/>
                <w:shd w:val="clear" w:color="auto" w:fill="FFFFFF"/>
              </w:rPr>
              <w:t>. Examples include the 2009 H1N1 pandemic and the coronavirus disease 2019 (COVID-19) pandemic.</w:t>
            </w:r>
          </w:p>
          <w:p w14:paraId="66AA034A" w14:textId="77777777" w:rsidR="005B5084" w:rsidRPr="005D7FDB" w:rsidRDefault="005B5084" w:rsidP="005B5084">
            <w:pPr>
              <w:jc w:val="both"/>
              <w:rPr>
                <w:shd w:val="clear" w:color="auto" w:fill="FFFFFF"/>
              </w:rPr>
            </w:pPr>
          </w:p>
          <w:p w14:paraId="234D23BF" w14:textId="77777777" w:rsidR="005B5084" w:rsidRPr="005D7FDB" w:rsidRDefault="005B5084" w:rsidP="005B5084">
            <w:r w:rsidRPr="005D7FDB">
              <w:rPr>
                <w:shd w:val="clear" w:color="auto" w:fill="FFFFFF"/>
              </w:rPr>
              <w:t>Reservoir: the host or habitat in which an infectious agent normally lives and multiplies and from which it can be transmitted.</w:t>
            </w:r>
            <w:r w:rsidRPr="005D7FDB">
              <w:rPr>
                <w:sz w:val="20"/>
              </w:rPr>
              <w:t xml:space="preserve"> </w:t>
            </w:r>
            <w:r w:rsidRPr="005D7FDB">
              <w:t>The reservoir can be a single or multiple species of living organisms or inanimate matter (such as soil). For example, wild aquatic birds are the natural reservoirs of avian influenza viruses and soil is the natural reservoir of anthrax spores.</w:t>
            </w:r>
          </w:p>
          <w:p w14:paraId="61612582" w14:textId="77777777" w:rsidR="005B5084" w:rsidRPr="005D7FDB" w:rsidRDefault="005B5084" w:rsidP="005B5084">
            <w:pPr>
              <w:jc w:val="both"/>
              <w:rPr>
                <w:shd w:val="clear" w:color="auto" w:fill="FFFFFF"/>
              </w:rPr>
            </w:pPr>
          </w:p>
          <w:p w14:paraId="66E8E53C" w14:textId="77777777" w:rsidR="005B5084" w:rsidRPr="005D7FDB" w:rsidRDefault="005B5084" w:rsidP="005B5084">
            <w:pPr>
              <w:jc w:val="both"/>
              <w:rPr>
                <w:shd w:val="clear" w:color="auto" w:fill="FFFFFF"/>
              </w:rPr>
            </w:pPr>
            <w:r w:rsidRPr="005D7FDB">
              <w:rPr>
                <w:shd w:val="clear" w:color="auto" w:fill="FFFFFF"/>
              </w:rPr>
              <w:t xml:space="preserve">Amplifier host: </w:t>
            </w:r>
            <w:r w:rsidRPr="005D7FDB">
              <w:t>a host in which infectious agents multiply rapidly to high levels</w:t>
            </w:r>
            <w:r w:rsidRPr="005D7FDB">
              <w:rPr>
                <w:shd w:val="clear" w:color="auto" w:fill="FFFFFF"/>
              </w:rPr>
              <w:t xml:space="preserve">, providing an important source of infection to other susceptible hosts. For example, pigs serve as the amplifier hosts for Japanese encephalitis virus.   </w:t>
            </w:r>
          </w:p>
          <w:p w14:paraId="0FAF160D" w14:textId="77777777" w:rsidR="005B5084" w:rsidRPr="005D7FDB" w:rsidRDefault="005B5084" w:rsidP="005B5084">
            <w:pPr>
              <w:jc w:val="both"/>
              <w:rPr>
                <w:shd w:val="clear" w:color="auto" w:fill="FFFFFF"/>
              </w:rPr>
            </w:pPr>
          </w:p>
          <w:p w14:paraId="4AEDAFBD" w14:textId="77777777" w:rsidR="005B5084" w:rsidRPr="005D7FDB" w:rsidRDefault="005B5084" w:rsidP="005B5084">
            <w:pPr>
              <w:jc w:val="both"/>
            </w:pPr>
            <w:r w:rsidRPr="005D7FDB">
              <w:rPr>
                <w:shd w:val="clear" w:color="auto" w:fill="FFFFFF"/>
              </w:rPr>
              <w:t xml:space="preserve">Intermediate host: a host that harbours the pathogen before transmitting it to the final hosts. </w:t>
            </w:r>
            <w:r w:rsidRPr="005D7FDB">
              <w:t>In parasitology, it is the host in which asexual forms o</w:t>
            </w:r>
            <w:r w:rsidRPr="005D7FDB">
              <w:rPr>
                <w:shd w:val="clear" w:color="auto" w:fill="FFFFFF"/>
              </w:rPr>
              <w:t xml:space="preserve">f a parasite develop. For example, pigs act as the intermediate hosts for </w:t>
            </w:r>
            <w:proofErr w:type="spellStart"/>
            <w:r w:rsidRPr="005D7FDB">
              <w:rPr>
                <w:i/>
                <w:shd w:val="clear" w:color="auto" w:fill="FFFFFF"/>
              </w:rPr>
              <w:t>Taenia</w:t>
            </w:r>
            <w:proofErr w:type="spellEnd"/>
            <w:r w:rsidRPr="005D7FDB">
              <w:rPr>
                <w:i/>
                <w:shd w:val="clear" w:color="auto" w:fill="FFFFFF"/>
              </w:rPr>
              <w:t xml:space="preserve"> </w:t>
            </w:r>
            <w:proofErr w:type="spellStart"/>
            <w:r w:rsidRPr="005D7FDB">
              <w:rPr>
                <w:i/>
                <w:shd w:val="clear" w:color="auto" w:fill="FFFFFF"/>
              </w:rPr>
              <w:t>solium</w:t>
            </w:r>
            <w:proofErr w:type="spellEnd"/>
            <w:r w:rsidRPr="005D7FDB">
              <w:rPr>
                <w:shd w:val="clear" w:color="auto" w:fill="FFFFFF"/>
              </w:rPr>
              <w:t xml:space="preserve"> and cattle are the intermediate hosts for </w:t>
            </w:r>
            <w:proofErr w:type="spellStart"/>
            <w:r w:rsidRPr="005D7FDB">
              <w:rPr>
                <w:i/>
              </w:rPr>
              <w:t>Taenia</w:t>
            </w:r>
            <w:proofErr w:type="spellEnd"/>
            <w:r w:rsidRPr="005D7FDB">
              <w:rPr>
                <w:i/>
              </w:rPr>
              <w:t xml:space="preserve"> </w:t>
            </w:r>
            <w:proofErr w:type="spellStart"/>
            <w:r w:rsidRPr="005D7FDB">
              <w:rPr>
                <w:i/>
              </w:rPr>
              <w:t>saginata</w:t>
            </w:r>
            <w:proofErr w:type="spellEnd"/>
            <w:r w:rsidRPr="005D7FDB">
              <w:rPr>
                <w:shd w:val="clear" w:color="auto" w:fill="FFFFFF"/>
              </w:rPr>
              <w:t>.</w:t>
            </w:r>
          </w:p>
          <w:p w14:paraId="1B7BB649" w14:textId="77777777" w:rsidR="005B5084" w:rsidRPr="005D7FDB" w:rsidRDefault="005B5084" w:rsidP="005B5084">
            <w:pPr>
              <w:jc w:val="both"/>
            </w:pPr>
          </w:p>
          <w:p w14:paraId="740CD313" w14:textId="77777777" w:rsidR="005B5084" w:rsidRPr="005D7FDB" w:rsidRDefault="005B5084" w:rsidP="005B5084">
            <w:pPr>
              <w:jc w:val="both"/>
              <w:rPr>
                <w:shd w:val="clear" w:color="auto" w:fill="FFFFFF"/>
              </w:rPr>
            </w:pPr>
            <w:r w:rsidRPr="005D7FDB">
              <w:rPr>
                <w:shd w:val="clear" w:color="auto" w:fill="FFFFFF"/>
              </w:rPr>
              <w:lastRenderedPageBreak/>
              <w:t>Definitive host: a host in which the sexual maturation of a parasite occurs. For example, humans are the definitive hosts for </w:t>
            </w:r>
            <w:r w:rsidRPr="005D7FDB">
              <w:rPr>
                <w:i/>
                <w:iCs/>
              </w:rPr>
              <w:t xml:space="preserve">T. </w:t>
            </w:r>
            <w:proofErr w:type="spellStart"/>
            <w:r w:rsidRPr="005D7FDB">
              <w:rPr>
                <w:i/>
                <w:iCs/>
              </w:rPr>
              <w:t>solium</w:t>
            </w:r>
            <w:proofErr w:type="spellEnd"/>
            <w:r w:rsidRPr="005D7FDB">
              <w:rPr>
                <w:iCs/>
              </w:rPr>
              <w:t xml:space="preserve"> and </w:t>
            </w:r>
            <w:r w:rsidRPr="005D7FDB">
              <w:rPr>
                <w:i/>
                <w:shd w:val="clear" w:color="auto" w:fill="FFFFFF"/>
              </w:rPr>
              <w:t xml:space="preserve">T. </w:t>
            </w:r>
            <w:proofErr w:type="spellStart"/>
            <w:r w:rsidRPr="005D7FDB">
              <w:rPr>
                <w:i/>
                <w:shd w:val="clear" w:color="auto" w:fill="FFFFFF"/>
              </w:rPr>
              <w:t>saginata</w:t>
            </w:r>
            <w:proofErr w:type="spellEnd"/>
            <w:r w:rsidRPr="005D7FDB">
              <w:rPr>
                <w:shd w:val="clear" w:color="auto" w:fill="FFFFFF"/>
              </w:rPr>
              <w:t>.</w:t>
            </w:r>
          </w:p>
          <w:p w14:paraId="2B0A87D3" w14:textId="77777777" w:rsidR="005B5084" w:rsidRPr="005D7FDB" w:rsidRDefault="005B5084" w:rsidP="005B5084">
            <w:pPr>
              <w:jc w:val="both"/>
              <w:rPr>
                <w:shd w:val="clear" w:color="auto" w:fill="FFFFFF"/>
              </w:rPr>
            </w:pPr>
          </w:p>
          <w:p w14:paraId="4E09704F" w14:textId="77777777" w:rsidR="005B5084" w:rsidRPr="005D7FDB" w:rsidRDefault="005B5084" w:rsidP="005B5084">
            <w:pPr>
              <w:jc w:val="both"/>
              <w:rPr>
                <w:sz w:val="32"/>
                <w:shd w:val="clear" w:color="auto" w:fill="FFFFFF"/>
              </w:rPr>
            </w:pPr>
            <w:r w:rsidRPr="005D7FDB">
              <w:t xml:space="preserve">Domestic animals: are animals that have been selectively bred and genetically adapted over generations to live alongside humans, including food-producing animals (cattle, buffalo, sheep, goat, pig, poultry, rabbit, </w:t>
            </w:r>
            <w:proofErr w:type="spellStart"/>
            <w:r w:rsidRPr="005D7FDB">
              <w:t>etc</w:t>
            </w:r>
            <w:proofErr w:type="spellEnd"/>
            <w:r w:rsidRPr="005D7FDB">
              <w:t xml:space="preserve">), companion animals (dog, cat, </w:t>
            </w:r>
            <w:proofErr w:type="spellStart"/>
            <w:r w:rsidRPr="005D7FDB">
              <w:t>etc</w:t>
            </w:r>
            <w:proofErr w:type="spellEnd"/>
            <w:r w:rsidRPr="005D7FDB">
              <w:t xml:space="preserve">) and working animals (equid, camel, </w:t>
            </w:r>
            <w:proofErr w:type="spellStart"/>
            <w:r w:rsidRPr="005D7FDB">
              <w:t>etc</w:t>
            </w:r>
            <w:proofErr w:type="spellEnd"/>
            <w:r w:rsidRPr="005D7FDB">
              <w:t>).</w:t>
            </w:r>
          </w:p>
          <w:p w14:paraId="5B266B8D" w14:textId="77777777" w:rsidR="005B5084" w:rsidRPr="005D7FDB" w:rsidRDefault="005B5084" w:rsidP="005B5084">
            <w:pPr>
              <w:jc w:val="both"/>
            </w:pPr>
          </w:p>
          <w:p w14:paraId="6BF8ECCB" w14:textId="77777777" w:rsidR="005B5084" w:rsidRPr="005D7FDB" w:rsidRDefault="005B5084" w:rsidP="005B5084">
            <w:pPr>
              <w:jc w:val="both"/>
            </w:pPr>
            <w:r w:rsidRPr="005D7FDB">
              <w:rPr>
                <w:shd w:val="clear" w:color="auto" w:fill="FFFFFF"/>
              </w:rPr>
              <w:t>Vector: an invertebrate carrier that transports an infectious agent from an infected individual or its wastes to a susceptible individual or its food or immediate surroundings. The organism may or may not pass through a developmental cycle within the vector. For example, mosquitoes are the vectors</w:t>
            </w:r>
            <w:r w:rsidRPr="005D7FDB">
              <w:t xml:space="preserve"> for the transmission of Rift Valley Fever (RVF) virus and WNV. </w:t>
            </w:r>
          </w:p>
          <w:p w14:paraId="47A10927" w14:textId="77777777" w:rsidR="005B5084" w:rsidRPr="005D7FDB" w:rsidRDefault="005B5084" w:rsidP="005B5084">
            <w:pPr>
              <w:jc w:val="both"/>
              <w:rPr>
                <w:shd w:val="clear" w:color="auto" w:fill="FFFFFF"/>
              </w:rPr>
            </w:pPr>
          </w:p>
        </w:tc>
      </w:tr>
    </w:tbl>
    <w:p w14:paraId="48C520CF" w14:textId="101C509C" w:rsidR="009A4751" w:rsidRPr="005D7FDB" w:rsidRDefault="005B5084" w:rsidP="009A4751">
      <w:pPr>
        <w:rPr>
          <w:rFonts w:ascii="Palatino-Roman" w:hAnsi="Palatino-Roman"/>
          <w:sz w:val="20"/>
        </w:rPr>
      </w:pPr>
      <w:r w:rsidRPr="005D7FDB">
        <w:rPr>
          <w:rFonts w:ascii="Palatino-Roman" w:hAnsi="Palatino-Roman"/>
          <w:sz w:val="20"/>
        </w:rPr>
        <w:lastRenderedPageBreak/>
        <w:t xml:space="preserve"> </w:t>
      </w:r>
      <w:r w:rsidR="009A4751" w:rsidRPr="005D7FDB">
        <w:rPr>
          <w:rFonts w:ascii="Palatino-Roman" w:hAnsi="Palatino-Roman"/>
          <w:sz w:val="20"/>
        </w:rPr>
        <w:br w:type="page"/>
      </w:r>
    </w:p>
    <w:p w14:paraId="086B300A" w14:textId="77777777" w:rsidR="009F18AE" w:rsidRPr="005D7FDB" w:rsidRDefault="009F18AE" w:rsidP="009A4751">
      <w:pPr>
        <w:spacing w:line="480" w:lineRule="auto"/>
        <w:jc w:val="both"/>
        <w:rPr>
          <w:rFonts w:ascii="Palatino-Roman" w:hAnsi="Palatino-Roman"/>
          <w:sz w:val="20"/>
        </w:rPr>
        <w:sectPr w:rsidR="009F18AE" w:rsidRPr="005D7FDB" w:rsidSect="00E32BCE">
          <w:footerReference w:type="default" r:id="rId21"/>
          <w:type w:val="continuous"/>
          <w:pgSz w:w="11907" w:h="16840" w:code="9"/>
          <w:pgMar w:top="958" w:right="1134" w:bottom="851" w:left="1304" w:header="340" w:footer="567" w:gutter="0"/>
          <w:lnNumType w:countBy="1" w:restart="continuous"/>
          <w:cols w:space="397" w:equalWidth="0">
            <w:col w:w="9782" w:space="720"/>
          </w:cols>
          <w:titlePg/>
          <w:docGrid w:linePitch="360"/>
        </w:sectPr>
      </w:pPr>
    </w:p>
    <w:p w14:paraId="685D9667" w14:textId="2575D320" w:rsidR="00F8781F" w:rsidRPr="005D7FDB" w:rsidRDefault="00F8781F">
      <w:pPr>
        <w:spacing w:after="160" w:line="259" w:lineRule="auto"/>
        <w:rPr>
          <w:b/>
        </w:rPr>
      </w:pPr>
      <w:r w:rsidRPr="005D7FDB">
        <w:rPr>
          <w:b/>
        </w:rPr>
        <w:lastRenderedPageBreak/>
        <w:t xml:space="preserve">Figure </w:t>
      </w:r>
      <w:r w:rsidR="009F1C45" w:rsidRPr="005D7FDB">
        <w:rPr>
          <w:b/>
        </w:rPr>
        <w:t>caption</w:t>
      </w:r>
      <w:r w:rsidRPr="005D7FDB">
        <w:rPr>
          <w:b/>
        </w:rPr>
        <w:t>s:</w:t>
      </w:r>
    </w:p>
    <w:p w14:paraId="20CB161C" w14:textId="6DEDDCF4" w:rsidR="00F8781F" w:rsidRPr="005D7FDB" w:rsidRDefault="00F8781F">
      <w:pPr>
        <w:spacing w:after="160" w:line="259" w:lineRule="auto"/>
      </w:pPr>
    </w:p>
    <w:p w14:paraId="59425FD8" w14:textId="04F43910" w:rsidR="00F8781F" w:rsidRPr="005D7FDB" w:rsidRDefault="00F8781F" w:rsidP="000D5FED">
      <w:pPr>
        <w:spacing w:line="480" w:lineRule="auto"/>
      </w:pPr>
      <w:r w:rsidRPr="005D7FDB">
        <w:t xml:space="preserve">Figure 1. </w:t>
      </w:r>
      <w:r w:rsidR="00E74D99" w:rsidRPr="005D7FDB">
        <w:t xml:space="preserve">Qualitative algorithm for the prioritisation of endemic </w:t>
      </w:r>
      <w:proofErr w:type="spellStart"/>
      <w:r w:rsidR="00E74D99" w:rsidRPr="005D7FDB">
        <w:t>zoonoses</w:t>
      </w:r>
      <w:proofErr w:type="spellEnd"/>
      <w:r w:rsidR="00E74D99" w:rsidRPr="005D7FDB">
        <w:t xml:space="preserve"> for conducting surveillance in domestic animals to protect public health </w:t>
      </w:r>
    </w:p>
    <w:p w14:paraId="303D0B17" w14:textId="77777777" w:rsidR="000D5FED" w:rsidRPr="005D7FDB" w:rsidRDefault="000D5FED" w:rsidP="000D5FED">
      <w:pPr>
        <w:spacing w:line="480" w:lineRule="auto"/>
      </w:pPr>
    </w:p>
    <w:p w14:paraId="1F6CC065" w14:textId="63CC5185" w:rsidR="002C152A" w:rsidRPr="005D7FDB" w:rsidRDefault="00F8781F" w:rsidP="00527FCF">
      <w:pPr>
        <w:spacing w:line="480" w:lineRule="auto"/>
      </w:pPr>
      <w:r w:rsidRPr="005D7FDB">
        <w:t xml:space="preserve">Figure 2. </w:t>
      </w:r>
      <w:r w:rsidR="004D6A81" w:rsidRPr="005D7FDB">
        <w:t xml:space="preserve">Prioritised diseases and their inclusion in the World Organisation for Animal Health (WOAH) </w:t>
      </w:r>
      <w:r w:rsidR="007E620F" w:rsidRPr="005D7FDB">
        <w:t>notifiable l</w:t>
      </w:r>
      <w:r w:rsidR="00FC4A6F" w:rsidRPr="005D7FDB">
        <w:t>ist and</w:t>
      </w:r>
      <w:r w:rsidR="004D6A81" w:rsidRPr="005D7FDB">
        <w:t xml:space="preserve"> </w:t>
      </w:r>
      <w:r w:rsidR="007E620F" w:rsidRPr="005D7FDB">
        <w:t xml:space="preserve">manual </w:t>
      </w:r>
      <w:r w:rsidR="00FC4A6F" w:rsidRPr="005D7FDB">
        <w:t xml:space="preserve">for terrestrial animal diseases, </w:t>
      </w:r>
      <w:r w:rsidR="004D6A81" w:rsidRPr="005D7FDB">
        <w:t xml:space="preserve">and the World Health Organisation (WHO) </w:t>
      </w:r>
      <w:r w:rsidR="00E74D99" w:rsidRPr="005D7FDB">
        <w:t xml:space="preserve">list </w:t>
      </w:r>
      <w:r w:rsidR="00DF75D0" w:rsidRPr="005D7FDB">
        <w:t xml:space="preserve">of </w:t>
      </w:r>
      <w:bookmarkStart w:id="56" w:name="_GoBack"/>
      <w:bookmarkEnd w:id="56"/>
      <w:r w:rsidR="004D6A81" w:rsidRPr="005D7FDB">
        <w:t>Neglected Tropical Diseases (NTDs).</w:t>
      </w:r>
    </w:p>
    <w:p w14:paraId="1A531858" w14:textId="77777777" w:rsidR="002C152A" w:rsidRPr="005D7FDB" w:rsidRDefault="002C152A">
      <w:pPr>
        <w:spacing w:after="160" w:line="259" w:lineRule="auto"/>
      </w:pPr>
      <w:r w:rsidRPr="005D7FDB">
        <w:br w:type="page"/>
      </w:r>
    </w:p>
    <w:p w14:paraId="3AA993C3" w14:textId="14B510E7" w:rsidR="001E5C3D" w:rsidRPr="005D7FDB" w:rsidRDefault="00AB56B6" w:rsidP="00527FCF">
      <w:pPr>
        <w:spacing w:line="480" w:lineRule="auto"/>
      </w:pPr>
      <w:r>
        <w:rPr>
          <w:noProof/>
          <w:lang w:val="en-US" w:eastAsia="zh-CN"/>
        </w:rPr>
        <w:lastRenderedPageBreak/>
        <w:drawing>
          <wp:inline distT="0" distB="0" distL="0" distR="0" wp14:anchorId="05AAF2A8" wp14:editId="12FD72D5">
            <wp:extent cx="5786459" cy="4153728"/>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93018" cy="4158437"/>
                    </a:xfrm>
                    <a:prstGeom prst="rect">
                      <a:avLst/>
                    </a:prstGeom>
                    <a:noFill/>
                  </pic:spPr>
                </pic:pic>
              </a:graphicData>
            </a:graphic>
          </wp:inline>
        </w:drawing>
      </w:r>
    </w:p>
    <w:p w14:paraId="24FAC311" w14:textId="77777777" w:rsidR="001E5C3D" w:rsidRPr="005D7FDB" w:rsidRDefault="001E5C3D">
      <w:pPr>
        <w:spacing w:after="160" w:line="259" w:lineRule="auto"/>
      </w:pPr>
      <w:r w:rsidRPr="005D7FDB">
        <w:br w:type="page"/>
      </w:r>
    </w:p>
    <w:p w14:paraId="7E76ED51" w14:textId="6D61269E" w:rsidR="00DF041C" w:rsidRPr="005D7FDB" w:rsidRDefault="00AB56B6" w:rsidP="00527FCF">
      <w:pPr>
        <w:spacing w:line="480" w:lineRule="auto"/>
      </w:pPr>
      <w:r>
        <w:rPr>
          <w:noProof/>
          <w:lang w:val="en-US" w:eastAsia="zh-CN"/>
        </w:rPr>
        <w:lastRenderedPageBreak/>
        <w:drawing>
          <wp:inline distT="0" distB="0" distL="0" distR="0" wp14:anchorId="7978819C" wp14:editId="3D704201">
            <wp:extent cx="5966053" cy="312088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8119" cy="3132430"/>
                    </a:xfrm>
                    <a:prstGeom prst="rect">
                      <a:avLst/>
                    </a:prstGeom>
                    <a:noFill/>
                  </pic:spPr>
                </pic:pic>
              </a:graphicData>
            </a:graphic>
          </wp:inline>
        </w:drawing>
      </w:r>
    </w:p>
    <w:sectPr w:rsidR="00DF041C" w:rsidRPr="005D7FDB" w:rsidSect="00E32BCE">
      <w:type w:val="continuous"/>
      <w:pgSz w:w="11907" w:h="16840" w:code="9"/>
      <w:pgMar w:top="958" w:right="1134" w:bottom="851" w:left="1304" w:header="340" w:footer="567" w:gutter="0"/>
      <w:lnNumType w:countBy="1" w:restart="continuous"/>
      <w:cols w:space="397" w:equalWidth="0">
        <w:col w:w="9782" w:space="72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5FCAE3" w14:textId="77777777" w:rsidR="009D0F0F" w:rsidRDefault="009D0F0F" w:rsidP="009A4751">
      <w:r>
        <w:separator/>
      </w:r>
    </w:p>
  </w:endnote>
  <w:endnote w:type="continuationSeparator" w:id="0">
    <w:p w14:paraId="7931C71F" w14:textId="77777777" w:rsidR="009D0F0F" w:rsidRDefault="009D0F0F" w:rsidP="009A4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00000000" w:usb1="38CF7CFA" w:usb2="00000016" w:usb3="00000000" w:csb0="0004000F" w:csb1="00000000"/>
  </w:font>
  <w:font w:name="MyriadPro-Cond">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Palatino-Roman">
    <w:altName w:val="Palatino Linotype"/>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8642382"/>
      <w:docPartObj>
        <w:docPartGallery w:val="Page Numbers (Bottom of Page)"/>
        <w:docPartUnique/>
      </w:docPartObj>
    </w:sdtPr>
    <w:sdtEndPr>
      <w:rPr>
        <w:noProof/>
      </w:rPr>
    </w:sdtEndPr>
    <w:sdtContent>
      <w:p w14:paraId="53129876" w14:textId="76A4A725" w:rsidR="005B5084" w:rsidRDefault="005B5084">
        <w:pPr>
          <w:pStyle w:val="Footer"/>
          <w:jc w:val="center"/>
        </w:pPr>
        <w:r>
          <w:fldChar w:fldCharType="begin"/>
        </w:r>
        <w:r>
          <w:instrText xml:space="preserve"> PAGE   \* MERGEFORMAT </w:instrText>
        </w:r>
        <w:r>
          <w:fldChar w:fldCharType="separate"/>
        </w:r>
        <w:r w:rsidR="00462C70">
          <w:rPr>
            <w:noProof/>
          </w:rPr>
          <w:t>20</w:t>
        </w:r>
        <w:r>
          <w:rPr>
            <w:noProof/>
          </w:rPr>
          <w:fldChar w:fldCharType="end"/>
        </w:r>
      </w:p>
    </w:sdtContent>
  </w:sdt>
  <w:p w14:paraId="61F01997" w14:textId="77777777" w:rsidR="005B5084" w:rsidRDefault="005B50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866A24" w14:textId="77777777" w:rsidR="009D0F0F" w:rsidRDefault="009D0F0F" w:rsidP="009A4751">
      <w:r>
        <w:separator/>
      </w:r>
    </w:p>
  </w:footnote>
  <w:footnote w:type="continuationSeparator" w:id="0">
    <w:p w14:paraId="69F42273" w14:textId="77777777" w:rsidR="009D0F0F" w:rsidRDefault="009D0F0F" w:rsidP="009A47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111FD"/>
    <w:multiLevelType w:val="hybridMultilevel"/>
    <w:tmpl w:val="D8A6E294"/>
    <w:lvl w:ilvl="0" w:tplc="BD38B024">
      <w:numFmt w:val="bullet"/>
      <w:lvlText w:val="-"/>
      <w:lvlJc w:val="left"/>
      <w:pPr>
        <w:ind w:left="720" w:hanging="360"/>
      </w:pPr>
      <w:rPr>
        <w:rFonts w:ascii="Calibri" w:eastAsia="Times New Roman" w:hAnsi="Calibri" w:cs="Calibr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9A697F"/>
    <w:multiLevelType w:val="hybridMultilevel"/>
    <w:tmpl w:val="8B56F15A"/>
    <w:lvl w:ilvl="0" w:tplc="A642B81C">
      <w:start w:val="1"/>
      <w:numFmt w:val="decimal"/>
      <w:lvlText w:val="%1."/>
      <w:lvlJc w:val="left"/>
      <w:pPr>
        <w:ind w:left="36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77EEF"/>
    <w:multiLevelType w:val="hybridMultilevel"/>
    <w:tmpl w:val="0C2C48D4"/>
    <w:lvl w:ilvl="0" w:tplc="7E1A0F0E">
      <w:numFmt w:val="bullet"/>
      <w:lvlText w:val="-"/>
      <w:lvlJc w:val="left"/>
      <w:pPr>
        <w:ind w:left="720" w:hanging="360"/>
      </w:pPr>
      <w:rPr>
        <w:rFonts w:ascii="Calibri" w:eastAsia="Calibr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 w15:restartNumberingAfterBreak="0">
    <w:nsid w:val="0F7E7B1E"/>
    <w:multiLevelType w:val="hybridMultilevel"/>
    <w:tmpl w:val="2188B384"/>
    <w:lvl w:ilvl="0" w:tplc="BD38B024">
      <w:numFmt w:val="bullet"/>
      <w:lvlText w:val="-"/>
      <w:lvlJc w:val="left"/>
      <w:pPr>
        <w:ind w:left="1440" w:hanging="360"/>
      </w:pPr>
      <w:rPr>
        <w:rFonts w:ascii="Calibri" w:eastAsia="Times New Roman" w:hAnsi="Calibri" w:cs="Calibri" w:hint="default"/>
        <w: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98526C"/>
    <w:multiLevelType w:val="hybridMultilevel"/>
    <w:tmpl w:val="9DB828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860B1"/>
    <w:multiLevelType w:val="hybridMultilevel"/>
    <w:tmpl w:val="55DC5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912138"/>
    <w:multiLevelType w:val="hybridMultilevel"/>
    <w:tmpl w:val="28EAEADE"/>
    <w:lvl w:ilvl="0" w:tplc="DC44DD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DF34BF"/>
    <w:multiLevelType w:val="hybridMultilevel"/>
    <w:tmpl w:val="6698616E"/>
    <w:lvl w:ilvl="0" w:tplc="08090001">
      <w:start w:val="1"/>
      <w:numFmt w:val="bullet"/>
      <w:lvlText w:val=""/>
      <w:lvlJc w:val="left"/>
      <w:pPr>
        <w:ind w:left="766" w:hanging="360"/>
      </w:pPr>
      <w:rPr>
        <w:rFonts w:ascii="Symbol" w:hAnsi="Symbol" w:hint="default"/>
      </w:rPr>
    </w:lvl>
    <w:lvl w:ilvl="1" w:tplc="08090003">
      <w:start w:val="1"/>
      <w:numFmt w:val="bullet"/>
      <w:lvlText w:val="o"/>
      <w:lvlJc w:val="left"/>
      <w:pPr>
        <w:ind w:left="1486" w:hanging="360"/>
      </w:pPr>
      <w:rPr>
        <w:rFonts w:ascii="Courier New" w:hAnsi="Courier New" w:cs="Courier New" w:hint="default"/>
      </w:rPr>
    </w:lvl>
    <w:lvl w:ilvl="2" w:tplc="08090005">
      <w:start w:val="1"/>
      <w:numFmt w:val="bullet"/>
      <w:lvlText w:val=""/>
      <w:lvlJc w:val="left"/>
      <w:pPr>
        <w:ind w:left="2206" w:hanging="360"/>
      </w:pPr>
      <w:rPr>
        <w:rFonts w:ascii="Wingdings" w:hAnsi="Wingdings" w:hint="default"/>
      </w:rPr>
    </w:lvl>
    <w:lvl w:ilvl="3" w:tplc="08090001">
      <w:start w:val="1"/>
      <w:numFmt w:val="bullet"/>
      <w:lvlText w:val=""/>
      <w:lvlJc w:val="left"/>
      <w:pPr>
        <w:ind w:left="2926" w:hanging="360"/>
      </w:pPr>
      <w:rPr>
        <w:rFonts w:ascii="Symbol" w:hAnsi="Symbol" w:hint="default"/>
      </w:rPr>
    </w:lvl>
    <w:lvl w:ilvl="4" w:tplc="08090003">
      <w:start w:val="1"/>
      <w:numFmt w:val="bullet"/>
      <w:lvlText w:val="o"/>
      <w:lvlJc w:val="left"/>
      <w:pPr>
        <w:ind w:left="3646" w:hanging="360"/>
      </w:pPr>
      <w:rPr>
        <w:rFonts w:ascii="Courier New" w:hAnsi="Courier New" w:cs="Courier New" w:hint="default"/>
      </w:rPr>
    </w:lvl>
    <w:lvl w:ilvl="5" w:tplc="08090005">
      <w:start w:val="1"/>
      <w:numFmt w:val="bullet"/>
      <w:lvlText w:val=""/>
      <w:lvlJc w:val="left"/>
      <w:pPr>
        <w:ind w:left="4366" w:hanging="360"/>
      </w:pPr>
      <w:rPr>
        <w:rFonts w:ascii="Wingdings" w:hAnsi="Wingdings" w:hint="default"/>
      </w:rPr>
    </w:lvl>
    <w:lvl w:ilvl="6" w:tplc="08090001">
      <w:start w:val="1"/>
      <w:numFmt w:val="bullet"/>
      <w:lvlText w:val=""/>
      <w:lvlJc w:val="left"/>
      <w:pPr>
        <w:ind w:left="5086" w:hanging="360"/>
      </w:pPr>
      <w:rPr>
        <w:rFonts w:ascii="Symbol" w:hAnsi="Symbol" w:hint="default"/>
      </w:rPr>
    </w:lvl>
    <w:lvl w:ilvl="7" w:tplc="08090003">
      <w:start w:val="1"/>
      <w:numFmt w:val="bullet"/>
      <w:lvlText w:val="o"/>
      <w:lvlJc w:val="left"/>
      <w:pPr>
        <w:ind w:left="5806" w:hanging="360"/>
      </w:pPr>
      <w:rPr>
        <w:rFonts w:ascii="Courier New" w:hAnsi="Courier New" w:cs="Courier New" w:hint="default"/>
      </w:rPr>
    </w:lvl>
    <w:lvl w:ilvl="8" w:tplc="08090005">
      <w:start w:val="1"/>
      <w:numFmt w:val="bullet"/>
      <w:lvlText w:val=""/>
      <w:lvlJc w:val="left"/>
      <w:pPr>
        <w:ind w:left="6526" w:hanging="360"/>
      </w:pPr>
      <w:rPr>
        <w:rFonts w:ascii="Wingdings" w:hAnsi="Wingdings" w:hint="default"/>
      </w:rPr>
    </w:lvl>
  </w:abstractNum>
  <w:abstractNum w:abstractNumId="8" w15:restartNumberingAfterBreak="0">
    <w:nsid w:val="21311B6A"/>
    <w:multiLevelType w:val="hybridMultilevel"/>
    <w:tmpl w:val="E3E0C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AD08D1"/>
    <w:multiLevelType w:val="hybridMultilevel"/>
    <w:tmpl w:val="637E4FAA"/>
    <w:lvl w:ilvl="0" w:tplc="8E2E26F2">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2B7E8B"/>
    <w:multiLevelType w:val="hybridMultilevel"/>
    <w:tmpl w:val="0C1AC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3B72E3"/>
    <w:multiLevelType w:val="multilevel"/>
    <w:tmpl w:val="6CE03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DD27A9"/>
    <w:multiLevelType w:val="hybridMultilevel"/>
    <w:tmpl w:val="3AAE8696"/>
    <w:lvl w:ilvl="0" w:tplc="188C0814">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E273C1A"/>
    <w:multiLevelType w:val="hybridMultilevel"/>
    <w:tmpl w:val="C24C54B6"/>
    <w:lvl w:ilvl="0" w:tplc="04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570AE6"/>
    <w:multiLevelType w:val="multilevel"/>
    <w:tmpl w:val="8EF02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FB7C06"/>
    <w:multiLevelType w:val="hybridMultilevel"/>
    <w:tmpl w:val="A96037A6"/>
    <w:lvl w:ilvl="0" w:tplc="6C300536">
      <w:start w:val="1"/>
      <w:numFmt w:val="bullet"/>
      <w:lvlText w:val="•"/>
      <w:lvlJc w:val="left"/>
      <w:pPr>
        <w:tabs>
          <w:tab w:val="num" w:pos="720"/>
        </w:tabs>
        <w:ind w:left="720" w:hanging="360"/>
      </w:pPr>
      <w:rPr>
        <w:rFonts w:ascii="Arial" w:hAnsi="Arial" w:hint="default"/>
      </w:rPr>
    </w:lvl>
    <w:lvl w:ilvl="1" w:tplc="698485C4">
      <w:start w:val="1"/>
      <w:numFmt w:val="bullet"/>
      <w:lvlText w:val="•"/>
      <w:lvlJc w:val="left"/>
      <w:pPr>
        <w:tabs>
          <w:tab w:val="num" w:pos="1440"/>
        </w:tabs>
        <w:ind w:left="1440" w:hanging="360"/>
      </w:pPr>
      <w:rPr>
        <w:rFonts w:ascii="Arial" w:hAnsi="Arial" w:hint="default"/>
      </w:rPr>
    </w:lvl>
    <w:lvl w:ilvl="2" w:tplc="39C80074" w:tentative="1">
      <w:start w:val="1"/>
      <w:numFmt w:val="bullet"/>
      <w:lvlText w:val="•"/>
      <w:lvlJc w:val="left"/>
      <w:pPr>
        <w:tabs>
          <w:tab w:val="num" w:pos="2160"/>
        </w:tabs>
        <w:ind w:left="2160" w:hanging="360"/>
      </w:pPr>
      <w:rPr>
        <w:rFonts w:ascii="Arial" w:hAnsi="Arial" w:hint="default"/>
      </w:rPr>
    </w:lvl>
    <w:lvl w:ilvl="3" w:tplc="BB52EB00" w:tentative="1">
      <w:start w:val="1"/>
      <w:numFmt w:val="bullet"/>
      <w:lvlText w:val="•"/>
      <w:lvlJc w:val="left"/>
      <w:pPr>
        <w:tabs>
          <w:tab w:val="num" w:pos="2880"/>
        </w:tabs>
        <w:ind w:left="2880" w:hanging="360"/>
      </w:pPr>
      <w:rPr>
        <w:rFonts w:ascii="Arial" w:hAnsi="Arial" w:hint="default"/>
      </w:rPr>
    </w:lvl>
    <w:lvl w:ilvl="4" w:tplc="0FFEFBF4" w:tentative="1">
      <w:start w:val="1"/>
      <w:numFmt w:val="bullet"/>
      <w:lvlText w:val="•"/>
      <w:lvlJc w:val="left"/>
      <w:pPr>
        <w:tabs>
          <w:tab w:val="num" w:pos="3600"/>
        </w:tabs>
        <w:ind w:left="3600" w:hanging="360"/>
      </w:pPr>
      <w:rPr>
        <w:rFonts w:ascii="Arial" w:hAnsi="Arial" w:hint="default"/>
      </w:rPr>
    </w:lvl>
    <w:lvl w:ilvl="5" w:tplc="65ACF39C" w:tentative="1">
      <w:start w:val="1"/>
      <w:numFmt w:val="bullet"/>
      <w:lvlText w:val="•"/>
      <w:lvlJc w:val="left"/>
      <w:pPr>
        <w:tabs>
          <w:tab w:val="num" w:pos="4320"/>
        </w:tabs>
        <w:ind w:left="4320" w:hanging="360"/>
      </w:pPr>
      <w:rPr>
        <w:rFonts w:ascii="Arial" w:hAnsi="Arial" w:hint="default"/>
      </w:rPr>
    </w:lvl>
    <w:lvl w:ilvl="6" w:tplc="30721448" w:tentative="1">
      <w:start w:val="1"/>
      <w:numFmt w:val="bullet"/>
      <w:lvlText w:val="•"/>
      <w:lvlJc w:val="left"/>
      <w:pPr>
        <w:tabs>
          <w:tab w:val="num" w:pos="5040"/>
        </w:tabs>
        <w:ind w:left="5040" w:hanging="360"/>
      </w:pPr>
      <w:rPr>
        <w:rFonts w:ascii="Arial" w:hAnsi="Arial" w:hint="default"/>
      </w:rPr>
    </w:lvl>
    <w:lvl w:ilvl="7" w:tplc="5824B262" w:tentative="1">
      <w:start w:val="1"/>
      <w:numFmt w:val="bullet"/>
      <w:lvlText w:val="•"/>
      <w:lvlJc w:val="left"/>
      <w:pPr>
        <w:tabs>
          <w:tab w:val="num" w:pos="5760"/>
        </w:tabs>
        <w:ind w:left="5760" w:hanging="360"/>
      </w:pPr>
      <w:rPr>
        <w:rFonts w:ascii="Arial" w:hAnsi="Arial" w:hint="default"/>
      </w:rPr>
    </w:lvl>
    <w:lvl w:ilvl="8" w:tplc="D30ABA8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65637C7"/>
    <w:multiLevelType w:val="hybridMultilevel"/>
    <w:tmpl w:val="3A78740A"/>
    <w:lvl w:ilvl="0" w:tplc="0409000F">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1B181C"/>
    <w:multiLevelType w:val="hybridMultilevel"/>
    <w:tmpl w:val="842C30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AB66C1"/>
    <w:multiLevelType w:val="multilevel"/>
    <w:tmpl w:val="8874524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437A4FF6"/>
    <w:multiLevelType w:val="hybridMultilevel"/>
    <w:tmpl w:val="4E1C14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79550A8"/>
    <w:multiLevelType w:val="multilevel"/>
    <w:tmpl w:val="2C540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3E7F7A"/>
    <w:multiLevelType w:val="hybridMultilevel"/>
    <w:tmpl w:val="7F5C577E"/>
    <w:lvl w:ilvl="0" w:tplc="BD38B024">
      <w:numFmt w:val="bullet"/>
      <w:lvlText w:val="-"/>
      <w:lvlJc w:val="left"/>
      <w:pPr>
        <w:ind w:left="1080" w:hanging="360"/>
      </w:pPr>
      <w:rPr>
        <w:rFonts w:ascii="Calibri" w:eastAsia="Times New Roman" w:hAnsi="Calibri" w:cs="Calibri" w:hint="default"/>
        <w: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B02591D"/>
    <w:multiLevelType w:val="hybridMultilevel"/>
    <w:tmpl w:val="E826AB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3B0273"/>
    <w:multiLevelType w:val="hybridMultilevel"/>
    <w:tmpl w:val="DB26C1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292F6F"/>
    <w:multiLevelType w:val="hybridMultilevel"/>
    <w:tmpl w:val="E26CF276"/>
    <w:lvl w:ilvl="0" w:tplc="04090011">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787022"/>
    <w:multiLevelType w:val="hybridMultilevel"/>
    <w:tmpl w:val="50068AA8"/>
    <w:lvl w:ilvl="0" w:tplc="70480EF6">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A1716C"/>
    <w:multiLevelType w:val="hybridMultilevel"/>
    <w:tmpl w:val="0D4EE6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5DD61B30"/>
    <w:multiLevelType w:val="multilevel"/>
    <w:tmpl w:val="60DE7E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ECF036B"/>
    <w:multiLevelType w:val="hybridMultilevel"/>
    <w:tmpl w:val="A1F6D2FE"/>
    <w:lvl w:ilvl="0" w:tplc="1338C04C">
      <w:start w:val="1"/>
      <w:numFmt w:val="lowerRoman"/>
      <w:lvlText w:val="%1)"/>
      <w:lvlJc w:val="left"/>
      <w:pPr>
        <w:ind w:left="720" w:hanging="360"/>
      </w:pPr>
      <w:rPr>
        <w:rFonts w:asciiTheme="minorHAnsi" w:eastAsia="Times New Roman" w:hAnsiTheme="minorHAnsi"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ED612E0"/>
    <w:multiLevelType w:val="hybridMultilevel"/>
    <w:tmpl w:val="A32440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FE6C4D"/>
    <w:multiLevelType w:val="hybridMultilevel"/>
    <w:tmpl w:val="15BA0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2035D0"/>
    <w:multiLevelType w:val="hybridMultilevel"/>
    <w:tmpl w:val="BAC0E6D0"/>
    <w:lvl w:ilvl="0" w:tplc="78385E72">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972CF0"/>
    <w:multiLevelType w:val="hybridMultilevel"/>
    <w:tmpl w:val="4B069046"/>
    <w:lvl w:ilvl="0" w:tplc="643CD57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41CFD"/>
    <w:multiLevelType w:val="hybridMultilevel"/>
    <w:tmpl w:val="BFB65ADA"/>
    <w:lvl w:ilvl="0" w:tplc="04090001">
      <w:start w:val="1"/>
      <w:numFmt w:val="bullet"/>
      <w:lvlText w:val=""/>
      <w:lvlJc w:val="left"/>
      <w:pPr>
        <w:ind w:left="720" w:hanging="360"/>
      </w:pPr>
      <w:rPr>
        <w:rFonts w:ascii="Symbol" w:hAnsi="Symbol"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F6335B"/>
    <w:multiLevelType w:val="multilevel"/>
    <w:tmpl w:val="B3264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B793E38"/>
    <w:multiLevelType w:val="hybridMultilevel"/>
    <w:tmpl w:val="6EBC9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B73CE4"/>
    <w:multiLevelType w:val="multilevel"/>
    <w:tmpl w:val="7242C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B540ED"/>
    <w:multiLevelType w:val="hybridMultilevel"/>
    <w:tmpl w:val="2D4E53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4B375B"/>
    <w:multiLevelType w:val="hybridMultilevel"/>
    <w:tmpl w:val="C0FE4148"/>
    <w:lvl w:ilvl="0" w:tplc="04090011">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1422ED"/>
    <w:multiLevelType w:val="hybridMultilevel"/>
    <w:tmpl w:val="CFF0BA4E"/>
    <w:lvl w:ilvl="0" w:tplc="E990F48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9"/>
  </w:num>
  <w:num w:numId="3">
    <w:abstractNumId w:val="32"/>
  </w:num>
  <w:num w:numId="4">
    <w:abstractNumId w:val="28"/>
  </w:num>
  <w:num w:numId="5">
    <w:abstractNumId w:val="6"/>
  </w:num>
  <w:num w:numId="6">
    <w:abstractNumId w:val="31"/>
  </w:num>
  <w:num w:numId="7">
    <w:abstractNumId w:val="1"/>
  </w:num>
  <w:num w:numId="8">
    <w:abstractNumId w:val="31"/>
  </w:num>
  <w:num w:numId="9">
    <w:abstractNumId w:val="31"/>
  </w:num>
  <w:num w:numId="10">
    <w:abstractNumId w:val="31"/>
  </w:num>
  <w:num w:numId="11">
    <w:abstractNumId w:val="36"/>
  </w:num>
  <w:num w:numId="12">
    <w:abstractNumId w:val="15"/>
  </w:num>
  <w:num w:numId="13">
    <w:abstractNumId w:val="40"/>
  </w:num>
  <w:num w:numId="14">
    <w:abstractNumId w:val="27"/>
  </w:num>
  <w:num w:numId="15">
    <w:abstractNumId w:val="0"/>
  </w:num>
  <w:num w:numId="16">
    <w:abstractNumId w:val="3"/>
  </w:num>
  <w:num w:numId="17">
    <w:abstractNumId w:val="21"/>
  </w:num>
  <w:num w:numId="18">
    <w:abstractNumId w:val="17"/>
  </w:num>
  <w:num w:numId="19">
    <w:abstractNumId w:val="38"/>
  </w:num>
  <w:num w:numId="20">
    <w:abstractNumId w:val="25"/>
  </w:num>
  <w:num w:numId="21">
    <w:abstractNumId w:val="34"/>
  </w:num>
  <w:num w:numId="22">
    <w:abstractNumId w:val="4"/>
  </w:num>
  <w:num w:numId="23">
    <w:abstractNumId w:val="23"/>
  </w:num>
  <w:num w:numId="24">
    <w:abstractNumId w:val="31"/>
  </w:num>
  <w:num w:numId="25">
    <w:abstractNumId w:val="31"/>
  </w:num>
  <w:num w:numId="26">
    <w:abstractNumId w:val="12"/>
  </w:num>
  <w:num w:numId="27">
    <w:abstractNumId w:val="7"/>
  </w:num>
  <w:num w:numId="28">
    <w:abstractNumId w:val="26"/>
  </w:num>
  <w:num w:numId="29">
    <w:abstractNumId w:val="20"/>
  </w:num>
  <w:num w:numId="30">
    <w:abstractNumId w:val="19"/>
  </w:num>
  <w:num w:numId="31">
    <w:abstractNumId w:val="35"/>
  </w:num>
  <w:num w:numId="32">
    <w:abstractNumId w:val="37"/>
  </w:num>
  <w:num w:numId="33">
    <w:abstractNumId w:val="5"/>
  </w:num>
  <w:num w:numId="34">
    <w:abstractNumId w:val="13"/>
  </w:num>
  <w:num w:numId="35">
    <w:abstractNumId w:val="39"/>
  </w:num>
  <w:num w:numId="36">
    <w:abstractNumId w:val="24"/>
  </w:num>
  <w:num w:numId="37">
    <w:abstractNumId w:val="31"/>
  </w:num>
  <w:num w:numId="38">
    <w:abstractNumId w:val="16"/>
  </w:num>
  <w:num w:numId="39">
    <w:abstractNumId w:val="33"/>
  </w:num>
  <w:num w:numId="40">
    <w:abstractNumId w:val="10"/>
  </w:num>
  <w:num w:numId="41">
    <w:abstractNumId w:val="14"/>
  </w:num>
  <w:num w:numId="42">
    <w:abstractNumId w:val="30"/>
  </w:num>
  <w:num w:numId="43">
    <w:abstractNumId w:val="8"/>
  </w:num>
  <w:num w:numId="44">
    <w:abstractNumId w:val="29"/>
  </w:num>
  <w:num w:numId="45">
    <w:abstractNumId w:val="22"/>
  </w:num>
  <w:num w:numId="46">
    <w:abstractNumId w:val="11"/>
  </w:num>
  <w:num w:numId="47">
    <w:abstractNumId w:val="18"/>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CA"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 Trans R Soc 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99ex5t792wv5e9ts7pvxz2sazzfp00ea5r&quot;&gt;AMR&lt;record-ids&gt;&lt;item&gt;724&lt;/item&gt;&lt;item&gt;770&lt;/item&gt;&lt;item&gt;1009&lt;/item&gt;&lt;item&gt;1011&lt;/item&gt;&lt;item&gt;1012&lt;/item&gt;&lt;item&gt;1013&lt;/item&gt;&lt;item&gt;1050&lt;/item&gt;&lt;item&gt;1053&lt;/item&gt;&lt;item&gt;1055&lt;/item&gt;&lt;item&gt;1066&lt;/item&gt;&lt;item&gt;1085&lt;/item&gt;&lt;item&gt;1087&lt;/item&gt;&lt;item&gt;1090&lt;/item&gt;&lt;item&gt;1115&lt;/item&gt;&lt;item&gt;1117&lt;/item&gt;&lt;item&gt;1118&lt;/item&gt;&lt;item&gt;1122&lt;/item&gt;&lt;item&gt;1125&lt;/item&gt;&lt;item&gt;1126&lt;/item&gt;&lt;item&gt;1132&lt;/item&gt;&lt;item&gt;1152&lt;/item&gt;&lt;item&gt;1155&lt;/item&gt;&lt;item&gt;1162&lt;/item&gt;&lt;item&gt;1166&lt;/item&gt;&lt;item&gt;1167&lt;/item&gt;&lt;item&gt;1173&lt;/item&gt;&lt;item&gt;1177&lt;/item&gt;&lt;item&gt;1192&lt;/item&gt;&lt;item&gt;1195&lt;/item&gt;&lt;item&gt;1196&lt;/item&gt;&lt;item&gt;1198&lt;/item&gt;&lt;item&gt;1199&lt;/item&gt;&lt;item&gt;1203&lt;/item&gt;&lt;item&gt;1207&lt;/item&gt;&lt;item&gt;1211&lt;/item&gt;&lt;item&gt;1214&lt;/item&gt;&lt;item&gt;1221&lt;/item&gt;&lt;item&gt;1277&lt;/item&gt;&lt;item&gt;1288&lt;/item&gt;&lt;item&gt;1290&lt;/item&gt;&lt;item&gt;1292&lt;/item&gt;&lt;item&gt;1293&lt;/item&gt;&lt;item&gt;1294&lt;/item&gt;&lt;item&gt;1315&lt;/item&gt;&lt;item&gt;1319&lt;/item&gt;&lt;item&gt;1326&lt;/item&gt;&lt;item&gt;1331&lt;/item&gt;&lt;item&gt;1342&lt;/item&gt;&lt;item&gt;1343&lt;/item&gt;&lt;item&gt;1344&lt;/item&gt;&lt;item&gt;1345&lt;/item&gt;&lt;item&gt;1347&lt;/item&gt;&lt;item&gt;1352&lt;/item&gt;&lt;item&gt;1354&lt;/item&gt;&lt;item&gt;1357&lt;/item&gt;&lt;item&gt;1364&lt;/item&gt;&lt;item&gt;1370&lt;/item&gt;&lt;/record-ids&gt;&lt;/item&gt;&lt;/Libraries&gt;"/>
  </w:docVars>
  <w:rsids>
    <w:rsidRoot w:val="00756711"/>
    <w:rsid w:val="000005BB"/>
    <w:rsid w:val="0000131B"/>
    <w:rsid w:val="00001E64"/>
    <w:rsid w:val="00002576"/>
    <w:rsid w:val="00003143"/>
    <w:rsid w:val="00005014"/>
    <w:rsid w:val="0000544C"/>
    <w:rsid w:val="00006ADC"/>
    <w:rsid w:val="00006C8B"/>
    <w:rsid w:val="00007936"/>
    <w:rsid w:val="000079C1"/>
    <w:rsid w:val="00007C13"/>
    <w:rsid w:val="00010691"/>
    <w:rsid w:val="00011423"/>
    <w:rsid w:val="000114F7"/>
    <w:rsid w:val="000125E5"/>
    <w:rsid w:val="00013F39"/>
    <w:rsid w:val="000144C5"/>
    <w:rsid w:val="000149F3"/>
    <w:rsid w:val="00015563"/>
    <w:rsid w:val="00015876"/>
    <w:rsid w:val="00015F69"/>
    <w:rsid w:val="0001764B"/>
    <w:rsid w:val="00020779"/>
    <w:rsid w:val="000214E3"/>
    <w:rsid w:val="0002152D"/>
    <w:rsid w:val="00021757"/>
    <w:rsid w:val="00021A76"/>
    <w:rsid w:val="00022330"/>
    <w:rsid w:val="00022497"/>
    <w:rsid w:val="00022ED4"/>
    <w:rsid w:val="00022F20"/>
    <w:rsid w:val="000234B3"/>
    <w:rsid w:val="00023657"/>
    <w:rsid w:val="000237EB"/>
    <w:rsid w:val="0002418D"/>
    <w:rsid w:val="00024BF7"/>
    <w:rsid w:val="00024CC8"/>
    <w:rsid w:val="00024EDC"/>
    <w:rsid w:val="000258BB"/>
    <w:rsid w:val="00025C92"/>
    <w:rsid w:val="000268BF"/>
    <w:rsid w:val="00026AE3"/>
    <w:rsid w:val="00026D40"/>
    <w:rsid w:val="0002768A"/>
    <w:rsid w:val="0002780B"/>
    <w:rsid w:val="00027D93"/>
    <w:rsid w:val="00027E48"/>
    <w:rsid w:val="00030238"/>
    <w:rsid w:val="000304C5"/>
    <w:rsid w:val="000304C6"/>
    <w:rsid w:val="0003051A"/>
    <w:rsid w:val="00030CAB"/>
    <w:rsid w:val="00031AE8"/>
    <w:rsid w:val="00032236"/>
    <w:rsid w:val="00033772"/>
    <w:rsid w:val="00033869"/>
    <w:rsid w:val="000338EC"/>
    <w:rsid w:val="00034027"/>
    <w:rsid w:val="00034872"/>
    <w:rsid w:val="000350F3"/>
    <w:rsid w:val="00035289"/>
    <w:rsid w:val="00035916"/>
    <w:rsid w:val="00035BA3"/>
    <w:rsid w:val="00035FE5"/>
    <w:rsid w:val="00036097"/>
    <w:rsid w:val="00036213"/>
    <w:rsid w:val="00036524"/>
    <w:rsid w:val="0003711A"/>
    <w:rsid w:val="000374CC"/>
    <w:rsid w:val="00037AFC"/>
    <w:rsid w:val="00037DF5"/>
    <w:rsid w:val="00040EF4"/>
    <w:rsid w:val="0004278A"/>
    <w:rsid w:val="00042C19"/>
    <w:rsid w:val="00043463"/>
    <w:rsid w:val="000436C5"/>
    <w:rsid w:val="000438B9"/>
    <w:rsid w:val="000447FB"/>
    <w:rsid w:val="0004498E"/>
    <w:rsid w:val="00044CED"/>
    <w:rsid w:val="0004562C"/>
    <w:rsid w:val="00045674"/>
    <w:rsid w:val="0004588E"/>
    <w:rsid w:val="00045970"/>
    <w:rsid w:val="00046849"/>
    <w:rsid w:val="00046FA5"/>
    <w:rsid w:val="00047314"/>
    <w:rsid w:val="0005015B"/>
    <w:rsid w:val="0005038A"/>
    <w:rsid w:val="00051232"/>
    <w:rsid w:val="00051811"/>
    <w:rsid w:val="0005182A"/>
    <w:rsid w:val="00051B67"/>
    <w:rsid w:val="000522F6"/>
    <w:rsid w:val="00052610"/>
    <w:rsid w:val="000526FB"/>
    <w:rsid w:val="0005307A"/>
    <w:rsid w:val="000534F1"/>
    <w:rsid w:val="00053EDC"/>
    <w:rsid w:val="00054674"/>
    <w:rsid w:val="000546A2"/>
    <w:rsid w:val="00054FC4"/>
    <w:rsid w:val="000560C5"/>
    <w:rsid w:val="00056B42"/>
    <w:rsid w:val="00056DBF"/>
    <w:rsid w:val="00062B02"/>
    <w:rsid w:val="00062B05"/>
    <w:rsid w:val="00062EEA"/>
    <w:rsid w:val="000632D1"/>
    <w:rsid w:val="00063CF7"/>
    <w:rsid w:val="00064B8B"/>
    <w:rsid w:val="00064EC3"/>
    <w:rsid w:val="0006563B"/>
    <w:rsid w:val="00065756"/>
    <w:rsid w:val="00066842"/>
    <w:rsid w:val="00066FC4"/>
    <w:rsid w:val="000674C0"/>
    <w:rsid w:val="00067CE6"/>
    <w:rsid w:val="0007041B"/>
    <w:rsid w:val="00070ABB"/>
    <w:rsid w:val="00070CEE"/>
    <w:rsid w:val="0007149A"/>
    <w:rsid w:val="00071B95"/>
    <w:rsid w:val="00071CE7"/>
    <w:rsid w:val="00073F29"/>
    <w:rsid w:val="000741C1"/>
    <w:rsid w:val="00074538"/>
    <w:rsid w:val="000749B3"/>
    <w:rsid w:val="00074F86"/>
    <w:rsid w:val="00075913"/>
    <w:rsid w:val="00076308"/>
    <w:rsid w:val="0007688E"/>
    <w:rsid w:val="000774D7"/>
    <w:rsid w:val="000776A4"/>
    <w:rsid w:val="00080573"/>
    <w:rsid w:val="000810BB"/>
    <w:rsid w:val="000817A1"/>
    <w:rsid w:val="00081D1C"/>
    <w:rsid w:val="000829D6"/>
    <w:rsid w:val="0008350E"/>
    <w:rsid w:val="00084D87"/>
    <w:rsid w:val="0008510B"/>
    <w:rsid w:val="00085A57"/>
    <w:rsid w:val="00086BB2"/>
    <w:rsid w:val="00086DE6"/>
    <w:rsid w:val="000873E5"/>
    <w:rsid w:val="000900A0"/>
    <w:rsid w:val="00090A5A"/>
    <w:rsid w:val="00090E9C"/>
    <w:rsid w:val="000916E5"/>
    <w:rsid w:val="0009199A"/>
    <w:rsid w:val="000925B0"/>
    <w:rsid w:val="00092E6E"/>
    <w:rsid w:val="00093118"/>
    <w:rsid w:val="000932C9"/>
    <w:rsid w:val="000934C0"/>
    <w:rsid w:val="0009351F"/>
    <w:rsid w:val="000935F5"/>
    <w:rsid w:val="00093E43"/>
    <w:rsid w:val="0009403B"/>
    <w:rsid w:val="000944E3"/>
    <w:rsid w:val="00094709"/>
    <w:rsid w:val="00094A2F"/>
    <w:rsid w:val="00094C43"/>
    <w:rsid w:val="000974F9"/>
    <w:rsid w:val="000979AF"/>
    <w:rsid w:val="00097CA3"/>
    <w:rsid w:val="00097EA7"/>
    <w:rsid w:val="000A0E3C"/>
    <w:rsid w:val="000A19D7"/>
    <w:rsid w:val="000A22BF"/>
    <w:rsid w:val="000A23E7"/>
    <w:rsid w:val="000A2879"/>
    <w:rsid w:val="000A2A29"/>
    <w:rsid w:val="000A31A5"/>
    <w:rsid w:val="000A34CB"/>
    <w:rsid w:val="000A4052"/>
    <w:rsid w:val="000A51FE"/>
    <w:rsid w:val="000A6A21"/>
    <w:rsid w:val="000A6B0F"/>
    <w:rsid w:val="000A7311"/>
    <w:rsid w:val="000A73EE"/>
    <w:rsid w:val="000A7926"/>
    <w:rsid w:val="000A7999"/>
    <w:rsid w:val="000B098B"/>
    <w:rsid w:val="000B12A1"/>
    <w:rsid w:val="000B27C7"/>
    <w:rsid w:val="000B503B"/>
    <w:rsid w:val="000B66A7"/>
    <w:rsid w:val="000B76FD"/>
    <w:rsid w:val="000C0CB7"/>
    <w:rsid w:val="000C1335"/>
    <w:rsid w:val="000C1F4C"/>
    <w:rsid w:val="000C2F69"/>
    <w:rsid w:val="000C3D08"/>
    <w:rsid w:val="000C3F0F"/>
    <w:rsid w:val="000C479E"/>
    <w:rsid w:val="000C5E68"/>
    <w:rsid w:val="000C603E"/>
    <w:rsid w:val="000C6211"/>
    <w:rsid w:val="000D067F"/>
    <w:rsid w:val="000D115F"/>
    <w:rsid w:val="000D17B4"/>
    <w:rsid w:val="000D1E20"/>
    <w:rsid w:val="000D30BD"/>
    <w:rsid w:val="000D3D23"/>
    <w:rsid w:val="000D4960"/>
    <w:rsid w:val="000D4A8D"/>
    <w:rsid w:val="000D5204"/>
    <w:rsid w:val="000D5FED"/>
    <w:rsid w:val="000D6186"/>
    <w:rsid w:val="000D6A11"/>
    <w:rsid w:val="000D71B1"/>
    <w:rsid w:val="000D7745"/>
    <w:rsid w:val="000D79C1"/>
    <w:rsid w:val="000D7A5A"/>
    <w:rsid w:val="000D7EAC"/>
    <w:rsid w:val="000E16CA"/>
    <w:rsid w:val="000E27F8"/>
    <w:rsid w:val="000E2A26"/>
    <w:rsid w:val="000E31EE"/>
    <w:rsid w:val="000E35F0"/>
    <w:rsid w:val="000E3816"/>
    <w:rsid w:val="000E3D0B"/>
    <w:rsid w:val="000E49AB"/>
    <w:rsid w:val="000E4ED3"/>
    <w:rsid w:val="000E57CC"/>
    <w:rsid w:val="000E7AFA"/>
    <w:rsid w:val="000F1057"/>
    <w:rsid w:val="000F15B5"/>
    <w:rsid w:val="000F1C61"/>
    <w:rsid w:val="000F1DE6"/>
    <w:rsid w:val="000F1FC7"/>
    <w:rsid w:val="000F2628"/>
    <w:rsid w:val="000F3061"/>
    <w:rsid w:val="000F3B16"/>
    <w:rsid w:val="000F4583"/>
    <w:rsid w:val="000F4F77"/>
    <w:rsid w:val="000F5338"/>
    <w:rsid w:val="000F6580"/>
    <w:rsid w:val="000F6805"/>
    <w:rsid w:val="000F6920"/>
    <w:rsid w:val="000F6B70"/>
    <w:rsid w:val="000F6CDF"/>
    <w:rsid w:val="000F714A"/>
    <w:rsid w:val="000F73B1"/>
    <w:rsid w:val="000F7800"/>
    <w:rsid w:val="000F7D47"/>
    <w:rsid w:val="0010092A"/>
    <w:rsid w:val="00100DE9"/>
    <w:rsid w:val="00100F34"/>
    <w:rsid w:val="00101397"/>
    <w:rsid w:val="00101879"/>
    <w:rsid w:val="00101CAB"/>
    <w:rsid w:val="0010217A"/>
    <w:rsid w:val="00103C73"/>
    <w:rsid w:val="00103E1B"/>
    <w:rsid w:val="00104836"/>
    <w:rsid w:val="00104E08"/>
    <w:rsid w:val="00105538"/>
    <w:rsid w:val="00105FF5"/>
    <w:rsid w:val="0010617F"/>
    <w:rsid w:val="001072A2"/>
    <w:rsid w:val="00107ECE"/>
    <w:rsid w:val="00107FD4"/>
    <w:rsid w:val="001113F2"/>
    <w:rsid w:val="00111579"/>
    <w:rsid w:val="00111DBB"/>
    <w:rsid w:val="0011210E"/>
    <w:rsid w:val="00112493"/>
    <w:rsid w:val="00112E32"/>
    <w:rsid w:val="00113203"/>
    <w:rsid w:val="001136FB"/>
    <w:rsid w:val="00113BA1"/>
    <w:rsid w:val="001142FA"/>
    <w:rsid w:val="00115186"/>
    <w:rsid w:val="0011524B"/>
    <w:rsid w:val="001160C9"/>
    <w:rsid w:val="00116D3C"/>
    <w:rsid w:val="00116DF5"/>
    <w:rsid w:val="001173DF"/>
    <w:rsid w:val="00120733"/>
    <w:rsid w:val="00120EB6"/>
    <w:rsid w:val="001210FE"/>
    <w:rsid w:val="00121312"/>
    <w:rsid w:val="00121782"/>
    <w:rsid w:val="00121DCF"/>
    <w:rsid w:val="00121EAD"/>
    <w:rsid w:val="00122B2D"/>
    <w:rsid w:val="0012372F"/>
    <w:rsid w:val="00123FEC"/>
    <w:rsid w:val="0012455A"/>
    <w:rsid w:val="00124ECC"/>
    <w:rsid w:val="001254AC"/>
    <w:rsid w:val="0012553C"/>
    <w:rsid w:val="00125764"/>
    <w:rsid w:val="00126B05"/>
    <w:rsid w:val="00126E11"/>
    <w:rsid w:val="00127030"/>
    <w:rsid w:val="00127649"/>
    <w:rsid w:val="00127F3D"/>
    <w:rsid w:val="0013042F"/>
    <w:rsid w:val="00130713"/>
    <w:rsid w:val="00130AB6"/>
    <w:rsid w:val="0013233B"/>
    <w:rsid w:val="0013251D"/>
    <w:rsid w:val="001329B8"/>
    <w:rsid w:val="00133670"/>
    <w:rsid w:val="0013368B"/>
    <w:rsid w:val="00133CC4"/>
    <w:rsid w:val="00133D2B"/>
    <w:rsid w:val="00134156"/>
    <w:rsid w:val="00135C48"/>
    <w:rsid w:val="00136794"/>
    <w:rsid w:val="00136F40"/>
    <w:rsid w:val="00137522"/>
    <w:rsid w:val="00137B0F"/>
    <w:rsid w:val="00137F4E"/>
    <w:rsid w:val="001402B0"/>
    <w:rsid w:val="00141902"/>
    <w:rsid w:val="00142217"/>
    <w:rsid w:val="00142524"/>
    <w:rsid w:val="001426FF"/>
    <w:rsid w:val="0014297E"/>
    <w:rsid w:val="00142CCF"/>
    <w:rsid w:val="00144B1E"/>
    <w:rsid w:val="00144EF7"/>
    <w:rsid w:val="001463C5"/>
    <w:rsid w:val="001465B2"/>
    <w:rsid w:val="00147B60"/>
    <w:rsid w:val="00147D84"/>
    <w:rsid w:val="001517F1"/>
    <w:rsid w:val="00154C33"/>
    <w:rsid w:val="0015668C"/>
    <w:rsid w:val="00157078"/>
    <w:rsid w:val="001574E2"/>
    <w:rsid w:val="00157B67"/>
    <w:rsid w:val="00157CF4"/>
    <w:rsid w:val="00160208"/>
    <w:rsid w:val="00160782"/>
    <w:rsid w:val="00160A60"/>
    <w:rsid w:val="0016143B"/>
    <w:rsid w:val="0016157C"/>
    <w:rsid w:val="0016187C"/>
    <w:rsid w:val="00162B3D"/>
    <w:rsid w:val="00163396"/>
    <w:rsid w:val="00163714"/>
    <w:rsid w:val="001644CD"/>
    <w:rsid w:val="00164CC9"/>
    <w:rsid w:val="00165339"/>
    <w:rsid w:val="00165CF3"/>
    <w:rsid w:val="001663CB"/>
    <w:rsid w:val="0016788B"/>
    <w:rsid w:val="00167CE6"/>
    <w:rsid w:val="00171922"/>
    <w:rsid w:val="001725B4"/>
    <w:rsid w:val="001727F3"/>
    <w:rsid w:val="001729D8"/>
    <w:rsid w:val="00172AD3"/>
    <w:rsid w:val="0017429B"/>
    <w:rsid w:val="001758F5"/>
    <w:rsid w:val="00177397"/>
    <w:rsid w:val="0018044D"/>
    <w:rsid w:val="00180463"/>
    <w:rsid w:val="001804AD"/>
    <w:rsid w:val="00180B21"/>
    <w:rsid w:val="00180D41"/>
    <w:rsid w:val="0018115A"/>
    <w:rsid w:val="0018134E"/>
    <w:rsid w:val="00181595"/>
    <w:rsid w:val="00181E06"/>
    <w:rsid w:val="0018230C"/>
    <w:rsid w:val="001824B9"/>
    <w:rsid w:val="0018359B"/>
    <w:rsid w:val="001838C8"/>
    <w:rsid w:val="00183B4D"/>
    <w:rsid w:val="001847BC"/>
    <w:rsid w:val="00184CE1"/>
    <w:rsid w:val="00184CF1"/>
    <w:rsid w:val="00184DAC"/>
    <w:rsid w:val="00185343"/>
    <w:rsid w:val="0018536A"/>
    <w:rsid w:val="001858E1"/>
    <w:rsid w:val="00185F29"/>
    <w:rsid w:val="00185F7B"/>
    <w:rsid w:val="00186132"/>
    <w:rsid w:val="00186666"/>
    <w:rsid w:val="00191C5D"/>
    <w:rsid w:val="00192388"/>
    <w:rsid w:val="00192507"/>
    <w:rsid w:val="0019380A"/>
    <w:rsid w:val="001943CB"/>
    <w:rsid w:val="00195487"/>
    <w:rsid w:val="00196537"/>
    <w:rsid w:val="0019660C"/>
    <w:rsid w:val="00197205"/>
    <w:rsid w:val="00197E30"/>
    <w:rsid w:val="001A4B7A"/>
    <w:rsid w:val="001A5230"/>
    <w:rsid w:val="001A5E09"/>
    <w:rsid w:val="001A7255"/>
    <w:rsid w:val="001A7740"/>
    <w:rsid w:val="001A7DC7"/>
    <w:rsid w:val="001B0021"/>
    <w:rsid w:val="001B09ED"/>
    <w:rsid w:val="001B0CFE"/>
    <w:rsid w:val="001B10DE"/>
    <w:rsid w:val="001B241B"/>
    <w:rsid w:val="001B2FBB"/>
    <w:rsid w:val="001B35A3"/>
    <w:rsid w:val="001B4BC5"/>
    <w:rsid w:val="001B5D3A"/>
    <w:rsid w:val="001B6066"/>
    <w:rsid w:val="001B77E1"/>
    <w:rsid w:val="001B7C77"/>
    <w:rsid w:val="001B7D94"/>
    <w:rsid w:val="001C0000"/>
    <w:rsid w:val="001C14FF"/>
    <w:rsid w:val="001C2193"/>
    <w:rsid w:val="001C33E8"/>
    <w:rsid w:val="001C3EE1"/>
    <w:rsid w:val="001C4024"/>
    <w:rsid w:val="001C452F"/>
    <w:rsid w:val="001C47D5"/>
    <w:rsid w:val="001C5B1D"/>
    <w:rsid w:val="001C6230"/>
    <w:rsid w:val="001C731E"/>
    <w:rsid w:val="001D07E0"/>
    <w:rsid w:val="001D1137"/>
    <w:rsid w:val="001D11E2"/>
    <w:rsid w:val="001D126A"/>
    <w:rsid w:val="001D1F44"/>
    <w:rsid w:val="001D2570"/>
    <w:rsid w:val="001D2778"/>
    <w:rsid w:val="001D2DC3"/>
    <w:rsid w:val="001D4059"/>
    <w:rsid w:val="001D4823"/>
    <w:rsid w:val="001D52E9"/>
    <w:rsid w:val="001D5A79"/>
    <w:rsid w:val="001D7124"/>
    <w:rsid w:val="001D74C0"/>
    <w:rsid w:val="001D7996"/>
    <w:rsid w:val="001D7B0D"/>
    <w:rsid w:val="001E0ACA"/>
    <w:rsid w:val="001E0E81"/>
    <w:rsid w:val="001E12DF"/>
    <w:rsid w:val="001E1907"/>
    <w:rsid w:val="001E3071"/>
    <w:rsid w:val="001E3619"/>
    <w:rsid w:val="001E38B5"/>
    <w:rsid w:val="001E39AC"/>
    <w:rsid w:val="001E3AFA"/>
    <w:rsid w:val="001E3FEF"/>
    <w:rsid w:val="001E475C"/>
    <w:rsid w:val="001E53B1"/>
    <w:rsid w:val="001E54E9"/>
    <w:rsid w:val="001E5C3D"/>
    <w:rsid w:val="001E6C0D"/>
    <w:rsid w:val="001E7F82"/>
    <w:rsid w:val="001F00C3"/>
    <w:rsid w:val="001F020A"/>
    <w:rsid w:val="001F0AD8"/>
    <w:rsid w:val="001F1319"/>
    <w:rsid w:val="001F1714"/>
    <w:rsid w:val="001F1E62"/>
    <w:rsid w:val="001F3286"/>
    <w:rsid w:val="001F381C"/>
    <w:rsid w:val="001F3C2C"/>
    <w:rsid w:val="001F5420"/>
    <w:rsid w:val="001F7012"/>
    <w:rsid w:val="001F745D"/>
    <w:rsid w:val="001F7BE1"/>
    <w:rsid w:val="00202731"/>
    <w:rsid w:val="00202918"/>
    <w:rsid w:val="00202A2D"/>
    <w:rsid w:val="002036A0"/>
    <w:rsid w:val="00203794"/>
    <w:rsid w:val="00203FCB"/>
    <w:rsid w:val="00204126"/>
    <w:rsid w:val="00204429"/>
    <w:rsid w:val="0020457E"/>
    <w:rsid w:val="00204D71"/>
    <w:rsid w:val="00207249"/>
    <w:rsid w:val="002077C3"/>
    <w:rsid w:val="00210115"/>
    <w:rsid w:val="00210B15"/>
    <w:rsid w:val="00210E4E"/>
    <w:rsid w:val="002119FF"/>
    <w:rsid w:val="00212EDC"/>
    <w:rsid w:val="00213204"/>
    <w:rsid w:val="002139C0"/>
    <w:rsid w:val="00213D78"/>
    <w:rsid w:val="002147F0"/>
    <w:rsid w:val="00214D6B"/>
    <w:rsid w:val="00214E95"/>
    <w:rsid w:val="00215489"/>
    <w:rsid w:val="00216873"/>
    <w:rsid w:val="002178E8"/>
    <w:rsid w:val="002208D2"/>
    <w:rsid w:val="00220D39"/>
    <w:rsid w:val="00220E7C"/>
    <w:rsid w:val="00221318"/>
    <w:rsid w:val="00225B67"/>
    <w:rsid w:val="00227038"/>
    <w:rsid w:val="00227965"/>
    <w:rsid w:val="002312D6"/>
    <w:rsid w:val="00231502"/>
    <w:rsid w:val="002316C7"/>
    <w:rsid w:val="0023188C"/>
    <w:rsid w:val="00231C15"/>
    <w:rsid w:val="00232CCC"/>
    <w:rsid w:val="00233873"/>
    <w:rsid w:val="00233C04"/>
    <w:rsid w:val="002348C4"/>
    <w:rsid w:val="00235253"/>
    <w:rsid w:val="00236802"/>
    <w:rsid w:val="00236A5B"/>
    <w:rsid w:val="00236B7E"/>
    <w:rsid w:val="002376CE"/>
    <w:rsid w:val="00237C4D"/>
    <w:rsid w:val="00237D70"/>
    <w:rsid w:val="00240086"/>
    <w:rsid w:val="0024032E"/>
    <w:rsid w:val="00240492"/>
    <w:rsid w:val="00240D71"/>
    <w:rsid w:val="00240E04"/>
    <w:rsid w:val="002413F1"/>
    <w:rsid w:val="00241804"/>
    <w:rsid w:val="00241B6E"/>
    <w:rsid w:val="00241E4D"/>
    <w:rsid w:val="002428F1"/>
    <w:rsid w:val="002435CE"/>
    <w:rsid w:val="00244055"/>
    <w:rsid w:val="00244183"/>
    <w:rsid w:val="002444A4"/>
    <w:rsid w:val="00244500"/>
    <w:rsid w:val="002446D6"/>
    <w:rsid w:val="00244C3B"/>
    <w:rsid w:val="00244CD3"/>
    <w:rsid w:val="002453A4"/>
    <w:rsid w:val="0024559A"/>
    <w:rsid w:val="00245EE2"/>
    <w:rsid w:val="00246166"/>
    <w:rsid w:val="002463E9"/>
    <w:rsid w:val="00247400"/>
    <w:rsid w:val="00250356"/>
    <w:rsid w:val="00250A20"/>
    <w:rsid w:val="00250B62"/>
    <w:rsid w:val="00250ECD"/>
    <w:rsid w:val="00250FCD"/>
    <w:rsid w:val="0025112B"/>
    <w:rsid w:val="002515F9"/>
    <w:rsid w:val="002517C4"/>
    <w:rsid w:val="00251B20"/>
    <w:rsid w:val="00251EBB"/>
    <w:rsid w:val="00251FD3"/>
    <w:rsid w:val="0025242C"/>
    <w:rsid w:val="00252CDC"/>
    <w:rsid w:val="002530D8"/>
    <w:rsid w:val="0025319B"/>
    <w:rsid w:val="0025389F"/>
    <w:rsid w:val="00253EEA"/>
    <w:rsid w:val="0025557A"/>
    <w:rsid w:val="00256E7F"/>
    <w:rsid w:val="0025786C"/>
    <w:rsid w:val="0026007F"/>
    <w:rsid w:val="00260306"/>
    <w:rsid w:val="002616C5"/>
    <w:rsid w:val="002627E3"/>
    <w:rsid w:val="002630F2"/>
    <w:rsid w:val="002635F3"/>
    <w:rsid w:val="00263848"/>
    <w:rsid w:val="0026393F"/>
    <w:rsid w:val="00264919"/>
    <w:rsid w:val="00266037"/>
    <w:rsid w:val="0027012C"/>
    <w:rsid w:val="0027053C"/>
    <w:rsid w:val="0027166B"/>
    <w:rsid w:val="00271B8A"/>
    <w:rsid w:val="00272636"/>
    <w:rsid w:val="00272B04"/>
    <w:rsid w:val="00272D75"/>
    <w:rsid w:val="00273B37"/>
    <w:rsid w:val="00273BF3"/>
    <w:rsid w:val="00273C04"/>
    <w:rsid w:val="002753C3"/>
    <w:rsid w:val="00275591"/>
    <w:rsid w:val="002755E1"/>
    <w:rsid w:val="00275E22"/>
    <w:rsid w:val="002765B0"/>
    <w:rsid w:val="00277F3A"/>
    <w:rsid w:val="00280D23"/>
    <w:rsid w:val="00280F0D"/>
    <w:rsid w:val="00281690"/>
    <w:rsid w:val="00284117"/>
    <w:rsid w:val="0028490F"/>
    <w:rsid w:val="00284FCA"/>
    <w:rsid w:val="002852DB"/>
    <w:rsid w:val="00285558"/>
    <w:rsid w:val="002879E8"/>
    <w:rsid w:val="00287AEF"/>
    <w:rsid w:val="00287D73"/>
    <w:rsid w:val="00287F02"/>
    <w:rsid w:val="00290279"/>
    <w:rsid w:val="002907D9"/>
    <w:rsid w:val="0029106B"/>
    <w:rsid w:val="00291562"/>
    <w:rsid w:val="0029215C"/>
    <w:rsid w:val="00292FB9"/>
    <w:rsid w:val="002933E8"/>
    <w:rsid w:val="00294140"/>
    <w:rsid w:val="002941A5"/>
    <w:rsid w:val="002946CB"/>
    <w:rsid w:val="0029516D"/>
    <w:rsid w:val="00295602"/>
    <w:rsid w:val="0029561D"/>
    <w:rsid w:val="00295B3B"/>
    <w:rsid w:val="00297395"/>
    <w:rsid w:val="002A055F"/>
    <w:rsid w:val="002A07DC"/>
    <w:rsid w:val="002A0DB9"/>
    <w:rsid w:val="002A20EA"/>
    <w:rsid w:val="002A265D"/>
    <w:rsid w:val="002A26F5"/>
    <w:rsid w:val="002A307E"/>
    <w:rsid w:val="002A3ECE"/>
    <w:rsid w:val="002A3FDE"/>
    <w:rsid w:val="002A41F9"/>
    <w:rsid w:val="002A4E7A"/>
    <w:rsid w:val="002A5AB8"/>
    <w:rsid w:val="002A65AE"/>
    <w:rsid w:val="002A6A2E"/>
    <w:rsid w:val="002A6E77"/>
    <w:rsid w:val="002A70B6"/>
    <w:rsid w:val="002B10E9"/>
    <w:rsid w:val="002B1285"/>
    <w:rsid w:val="002B1527"/>
    <w:rsid w:val="002B1ECB"/>
    <w:rsid w:val="002B2795"/>
    <w:rsid w:val="002B39E4"/>
    <w:rsid w:val="002B48CC"/>
    <w:rsid w:val="002B4ECA"/>
    <w:rsid w:val="002B51B0"/>
    <w:rsid w:val="002B559E"/>
    <w:rsid w:val="002B586A"/>
    <w:rsid w:val="002B6663"/>
    <w:rsid w:val="002B6A8E"/>
    <w:rsid w:val="002B7CE2"/>
    <w:rsid w:val="002C0119"/>
    <w:rsid w:val="002C0623"/>
    <w:rsid w:val="002C1144"/>
    <w:rsid w:val="002C1415"/>
    <w:rsid w:val="002C152A"/>
    <w:rsid w:val="002C2605"/>
    <w:rsid w:val="002C2789"/>
    <w:rsid w:val="002C57FB"/>
    <w:rsid w:val="002C75C7"/>
    <w:rsid w:val="002D0006"/>
    <w:rsid w:val="002D007A"/>
    <w:rsid w:val="002D00F2"/>
    <w:rsid w:val="002D11D5"/>
    <w:rsid w:val="002D147F"/>
    <w:rsid w:val="002D1531"/>
    <w:rsid w:val="002D17E0"/>
    <w:rsid w:val="002D18A7"/>
    <w:rsid w:val="002D1FB0"/>
    <w:rsid w:val="002D2EA6"/>
    <w:rsid w:val="002D3454"/>
    <w:rsid w:val="002D3E7F"/>
    <w:rsid w:val="002D593D"/>
    <w:rsid w:val="002D5EAB"/>
    <w:rsid w:val="002D5FE7"/>
    <w:rsid w:val="002D64C0"/>
    <w:rsid w:val="002E08BB"/>
    <w:rsid w:val="002E0AA8"/>
    <w:rsid w:val="002E0D4F"/>
    <w:rsid w:val="002E1271"/>
    <w:rsid w:val="002E13F5"/>
    <w:rsid w:val="002E14B4"/>
    <w:rsid w:val="002E1A77"/>
    <w:rsid w:val="002E1DA8"/>
    <w:rsid w:val="002E34F2"/>
    <w:rsid w:val="002E3C93"/>
    <w:rsid w:val="002E4554"/>
    <w:rsid w:val="002E4E47"/>
    <w:rsid w:val="002E532F"/>
    <w:rsid w:val="002E631D"/>
    <w:rsid w:val="002E653B"/>
    <w:rsid w:val="002E7846"/>
    <w:rsid w:val="002E7B31"/>
    <w:rsid w:val="002E7FAF"/>
    <w:rsid w:val="002F0410"/>
    <w:rsid w:val="002F1411"/>
    <w:rsid w:val="002F14DD"/>
    <w:rsid w:val="002F1878"/>
    <w:rsid w:val="002F2E60"/>
    <w:rsid w:val="002F3426"/>
    <w:rsid w:val="002F40EE"/>
    <w:rsid w:val="002F4178"/>
    <w:rsid w:val="002F5195"/>
    <w:rsid w:val="002F5257"/>
    <w:rsid w:val="002F5659"/>
    <w:rsid w:val="002F5738"/>
    <w:rsid w:val="002F58E6"/>
    <w:rsid w:val="002F5A46"/>
    <w:rsid w:val="002F5CC5"/>
    <w:rsid w:val="002F5CC7"/>
    <w:rsid w:val="002F5F91"/>
    <w:rsid w:val="002F65D5"/>
    <w:rsid w:val="002F78D2"/>
    <w:rsid w:val="002F7B44"/>
    <w:rsid w:val="002F7B47"/>
    <w:rsid w:val="0030062C"/>
    <w:rsid w:val="00300D06"/>
    <w:rsid w:val="003017A2"/>
    <w:rsid w:val="003018FD"/>
    <w:rsid w:val="00301909"/>
    <w:rsid w:val="003031CE"/>
    <w:rsid w:val="00303B34"/>
    <w:rsid w:val="00303D90"/>
    <w:rsid w:val="0030587D"/>
    <w:rsid w:val="003075A9"/>
    <w:rsid w:val="0031070C"/>
    <w:rsid w:val="003119D0"/>
    <w:rsid w:val="00311DFF"/>
    <w:rsid w:val="003120B6"/>
    <w:rsid w:val="003129D4"/>
    <w:rsid w:val="003141B4"/>
    <w:rsid w:val="0031451A"/>
    <w:rsid w:val="003154F4"/>
    <w:rsid w:val="00315783"/>
    <w:rsid w:val="00316F02"/>
    <w:rsid w:val="003200A5"/>
    <w:rsid w:val="00320103"/>
    <w:rsid w:val="00320FBE"/>
    <w:rsid w:val="0032136D"/>
    <w:rsid w:val="00321627"/>
    <w:rsid w:val="00322B4A"/>
    <w:rsid w:val="003230FD"/>
    <w:rsid w:val="00323D16"/>
    <w:rsid w:val="00324019"/>
    <w:rsid w:val="003245CA"/>
    <w:rsid w:val="003248FF"/>
    <w:rsid w:val="00324E8D"/>
    <w:rsid w:val="00325348"/>
    <w:rsid w:val="00325DE7"/>
    <w:rsid w:val="0032628B"/>
    <w:rsid w:val="00326E2A"/>
    <w:rsid w:val="00327427"/>
    <w:rsid w:val="00330A45"/>
    <w:rsid w:val="00331359"/>
    <w:rsid w:val="00332A27"/>
    <w:rsid w:val="00332BA6"/>
    <w:rsid w:val="0033318A"/>
    <w:rsid w:val="00333574"/>
    <w:rsid w:val="00333DBC"/>
    <w:rsid w:val="003342BE"/>
    <w:rsid w:val="0033467A"/>
    <w:rsid w:val="003358CB"/>
    <w:rsid w:val="0033699A"/>
    <w:rsid w:val="00336ED1"/>
    <w:rsid w:val="00337CE6"/>
    <w:rsid w:val="003402BE"/>
    <w:rsid w:val="00340F98"/>
    <w:rsid w:val="0034102E"/>
    <w:rsid w:val="0034146D"/>
    <w:rsid w:val="003414F0"/>
    <w:rsid w:val="00342CFB"/>
    <w:rsid w:val="0034346F"/>
    <w:rsid w:val="00343DD7"/>
    <w:rsid w:val="00344A7E"/>
    <w:rsid w:val="00345B1C"/>
    <w:rsid w:val="00345BE8"/>
    <w:rsid w:val="003460AF"/>
    <w:rsid w:val="00346DD7"/>
    <w:rsid w:val="00347425"/>
    <w:rsid w:val="003501D3"/>
    <w:rsid w:val="0035070C"/>
    <w:rsid w:val="00350C0A"/>
    <w:rsid w:val="00350E33"/>
    <w:rsid w:val="00352119"/>
    <w:rsid w:val="00352139"/>
    <w:rsid w:val="00352261"/>
    <w:rsid w:val="003522E6"/>
    <w:rsid w:val="0035295E"/>
    <w:rsid w:val="00353495"/>
    <w:rsid w:val="00353C9B"/>
    <w:rsid w:val="00353E85"/>
    <w:rsid w:val="00354726"/>
    <w:rsid w:val="0035487C"/>
    <w:rsid w:val="00354EDC"/>
    <w:rsid w:val="00356446"/>
    <w:rsid w:val="0035696C"/>
    <w:rsid w:val="00356B9B"/>
    <w:rsid w:val="00356D41"/>
    <w:rsid w:val="00356F71"/>
    <w:rsid w:val="003579C2"/>
    <w:rsid w:val="00357CD1"/>
    <w:rsid w:val="00360994"/>
    <w:rsid w:val="00360FBF"/>
    <w:rsid w:val="0036137C"/>
    <w:rsid w:val="003618A1"/>
    <w:rsid w:val="003626C9"/>
    <w:rsid w:val="00362F9F"/>
    <w:rsid w:val="00363964"/>
    <w:rsid w:val="00363B1B"/>
    <w:rsid w:val="00364199"/>
    <w:rsid w:val="00364385"/>
    <w:rsid w:val="0036459A"/>
    <w:rsid w:val="00364C0C"/>
    <w:rsid w:val="003653B7"/>
    <w:rsid w:val="003656FB"/>
    <w:rsid w:val="00366CC7"/>
    <w:rsid w:val="00367A88"/>
    <w:rsid w:val="003707C4"/>
    <w:rsid w:val="0037166D"/>
    <w:rsid w:val="00371909"/>
    <w:rsid w:val="003721CD"/>
    <w:rsid w:val="00372911"/>
    <w:rsid w:val="00372A09"/>
    <w:rsid w:val="0037340E"/>
    <w:rsid w:val="00373D86"/>
    <w:rsid w:val="00373EF1"/>
    <w:rsid w:val="003748E0"/>
    <w:rsid w:val="00374AAB"/>
    <w:rsid w:val="0037606B"/>
    <w:rsid w:val="0037674E"/>
    <w:rsid w:val="0037685C"/>
    <w:rsid w:val="003769CD"/>
    <w:rsid w:val="00376A01"/>
    <w:rsid w:val="003772BC"/>
    <w:rsid w:val="00377B15"/>
    <w:rsid w:val="00377FC8"/>
    <w:rsid w:val="003803B7"/>
    <w:rsid w:val="003810EB"/>
    <w:rsid w:val="00381BBE"/>
    <w:rsid w:val="00382090"/>
    <w:rsid w:val="003821B6"/>
    <w:rsid w:val="0038258D"/>
    <w:rsid w:val="003833AA"/>
    <w:rsid w:val="003833EE"/>
    <w:rsid w:val="00384027"/>
    <w:rsid w:val="0038441E"/>
    <w:rsid w:val="00385438"/>
    <w:rsid w:val="00385AAA"/>
    <w:rsid w:val="00386956"/>
    <w:rsid w:val="003870CB"/>
    <w:rsid w:val="00387198"/>
    <w:rsid w:val="003876C4"/>
    <w:rsid w:val="0039041F"/>
    <w:rsid w:val="00390BA2"/>
    <w:rsid w:val="00391AB3"/>
    <w:rsid w:val="00391BD7"/>
    <w:rsid w:val="0039275B"/>
    <w:rsid w:val="00392BAA"/>
    <w:rsid w:val="00392BDB"/>
    <w:rsid w:val="00392C58"/>
    <w:rsid w:val="00392DF9"/>
    <w:rsid w:val="003947BC"/>
    <w:rsid w:val="0039492A"/>
    <w:rsid w:val="00394DD5"/>
    <w:rsid w:val="00395BB3"/>
    <w:rsid w:val="00395CF6"/>
    <w:rsid w:val="003967DC"/>
    <w:rsid w:val="00396CC3"/>
    <w:rsid w:val="00397289"/>
    <w:rsid w:val="003972C6"/>
    <w:rsid w:val="0039743C"/>
    <w:rsid w:val="003974AE"/>
    <w:rsid w:val="003975A9"/>
    <w:rsid w:val="00397685"/>
    <w:rsid w:val="003A0A0B"/>
    <w:rsid w:val="003A1D01"/>
    <w:rsid w:val="003A28B5"/>
    <w:rsid w:val="003A2B01"/>
    <w:rsid w:val="003A2F96"/>
    <w:rsid w:val="003A3EC9"/>
    <w:rsid w:val="003A3F08"/>
    <w:rsid w:val="003A4D56"/>
    <w:rsid w:val="003A58C8"/>
    <w:rsid w:val="003A5B2D"/>
    <w:rsid w:val="003A5B35"/>
    <w:rsid w:val="003A646E"/>
    <w:rsid w:val="003A775D"/>
    <w:rsid w:val="003B01BD"/>
    <w:rsid w:val="003B0528"/>
    <w:rsid w:val="003B0D18"/>
    <w:rsid w:val="003B1156"/>
    <w:rsid w:val="003B116E"/>
    <w:rsid w:val="003B117C"/>
    <w:rsid w:val="003B12E0"/>
    <w:rsid w:val="003B131C"/>
    <w:rsid w:val="003B1777"/>
    <w:rsid w:val="003B1ACD"/>
    <w:rsid w:val="003B1D81"/>
    <w:rsid w:val="003B21C7"/>
    <w:rsid w:val="003B2581"/>
    <w:rsid w:val="003B265F"/>
    <w:rsid w:val="003B2B09"/>
    <w:rsid w:val="003B4CDA"/>
    <w:rsid w:val="003B4E6B"/>
    <w:rsid w:val="003B53A8"/>
    <w:rsid w:val="003B5947"/>
    <w:rsid w:val="003B5CE8"/>
    <w:rsid w:val="003C0187"/>
    <w:rsid w:val="003C13F0"/>
    <w:rsid w:val="003C170A"/>
    <w:rsid w:val="003C22B9"/>
    <w:rsid w:val="003C3304"/>
    <w:rsid w:val="003C361D"/>
    <w:rsid w:val="003C374C"/>
    <w:rsid w:val="003C3E98"/>
    <w:rsid w:val="003C4087"/>
    <w:rsid w:val="003C44B1"/>
    <w:rsid w:val="003C4678"/>
    <w:rsid w:val="003C5B14"/>
    <w:rsid w:val="003C5BC2"/>
    <w:rsid w:val="003C6238"/>
    <w:rsid w:val="003C6899"/>
    <w:rsid w:val="003C6916"/>
    <w:rsid w:val="003C7E14"/>
    <w:rsid w:val="003C7FDB"/>
    <w:rsid w:val="003D04FA"/>
    <w:rsid w:val="003D1B19"/>
    <w:rsid w:val="003D1E2B"/>
    <w:rsid w:val="003D30C5"/>
    <w:rsid w:val="003D31D3"/>
    <w:rsid w:val="003D343F"/>
    <w:rsid w:val="003D4DEE"/>
    <w:rsid w:val="003D4E34"/>
    <w:rsid w:val="003D5421"/>
    <w:rsid w:val="003D5651"/>
    <w:rsid w:val="003D5A33"/>
    <w:rsid w:val="003D7035"/>
    <w:rsid w:val="003D729F"/>
    <w:rsid w:val="003D7465"/>
    <w:rsid w:val="003D7FB8"/>
    <w:rsid w:val="003D7FBD"/>
    <w:rsid w:val="003E0A9C"/>
    <w:rsid w:val="003E0E14"/>
    <w:rsid w:val="003E123F"/>
    <w:rsid w:val="003E16AC"/>
    <w:rsid w:val="003E1DD3"/>
    <w:rsid w:val="003E1FC8"/>
    <w:rsid w:val="003E29EE"/>
    <w:rsid w:val="003E2CE3"/>
    <w:rsid w:val="003E328C"/>
    <w:rsid w:val="003E339E"/>
    <w:rsid w:val="003E3405"/>
    <w:rsid w:val="003E46EA"/>
    <w:rsid w:val="003E48D8"/>
    <w:rsid w:val="003E51AB"/>
    <w:rsid w:val="003E5962"/>
    <w:rsid w:val="003E5DD2"/>
    <w:rsid w:val="003E6013"/>
    <w:rsid w:val="003E62B8"/>
    <w:rsid w:val="003E6617"/>
    <w:rsid w:val="003E70E7"/>
    <w:rsid w:val="003E71D3"/>
    <w:rsid w:val="003E7219"/>
    <w:rsid w:val="003E7D09"/>
    <w:rsid w:val="003F17BB"/>
    <w:rsid w:val="003F2D8B"/>
    <w:rsid w:val="003F33AF"/>
    <w:rsid w:val="003F3736"/>
    <w:rsid w:val="003F3C0D"/>
    <w:rsid w:val="003F4811"/>
    <w:rsid w:val="003F5434"/>
    <w:rsid w:val="003F57AB"/>
    <w:rsid w:val="003F5BEE"/>
    <w:rsid w:val="003F7F79"/>
    <w:rsid w:val="00400349"/>
    <w:rsid w:val="004003F9"/>
    <w:rsid w:val="0040050C"/>
    <w:rsid w:val="00400561"/>
    <w:rsid w:val="00401808"/>
    <w:rsid w:val="004018BC"/>
    <w:rsid w:val="00401E95"/>
    <w:rsid w:val="004023FD"/>
    <w:rsid w:val="0040259B"/>
    <w:rsid w:val="00402FE2"/>
    <w:rsid w:val="00403288"/>
    <w:rsid w:val="0040336A"/>
    <w:rsid w:val="00403760"/>
    <w:rsid w:val="004037DD"/>
    <w:rsid w:val="00403EE8"/>
    <w:rsid w:val="00403F10"/>
    <w:rsid w:val="00406980"/>
    <w:rsid w:val="0040756F"/>
    <w:rsid w:val="004117A3"/>
    <w:rsid w:val="004122C6"/>
    <w:rsid w:val="00412C11"/>
    <w:rsid w:val="00413A6E"/>
    <w:rsid w:val="00413C15"/>
    <w:rsid w:val="004141C0"/>
    <w:rsid w:val="00414211"/>
    <w:rsid w:val="00414D26"/>
    <w:rsid w:val="00414DDD"/>
    <w:rsid w:val="0041515F"/>
    <w:rsid w:val="004151A5"/>
    <w:rsid w:val="00415C0C"/>
    <w:rsid w:val="00415CD9"/>
    <w:rsid w:val="0041607A"/>
    <w:rsid w:val="004160A2"/>
    <w:rsid w:val="00417B90"/>
    <w:rsid w:val="004201B3"/>
    <w:rsid w:val="004223C7"/>
    <w:rsid w:val="00423175"/>
    <w:rsid w:val="004238AF"/>
    <w:rsid w:val="00424999"/>
    <w:rsid w:val="00425118"/>
    <w:rsid w:val="00425337"/>
    <w:rsid w:val="00425965"/>
    <w:rsid w:val="00425EA5"/>
    <w:rsid w:val="004267EA"/>
    <w:rsid w:val="00427927"/>
    <w:rsid w:val="004303E3"/>
    <w:rsid w:val="004306EF"/>
    <w:rsid w:val="00431242"/>
    <w:rsid w:val="00431A45"/>
    <w:rsid w:val="00432238"/>
    <w:rsid w:val="004329CD"/>
    <w:rsid w:val="00432BA9"/>
    <w:rsid w:val="0043454D"/>
    <w:rsid w:val="00434578"/>
    <w:rsid w:val="00436426"/>
    <w:rsid w:val="00436472"/>
    <w:rsid w:val="00436B2A"/>
    <w:rsid w:val="004378CC"/>
    <w:rsid w:val="00437A8B"/>
    <w:rsid w:val="00437F38"/>
    <w:rsid w:val="0044160A"/>
    <w:rsid w:val="004418BE"/>
    <w:rsid w:val="00441939"/>
    <w:rsid w:val="00441B65"/>
    <w:rsid w:val="00441B88"/>
    <w:rsid w:val="00442746"/>
    <w:rsid w:val="00442BCE"/>
    <w:rsid w:val="00442DDE"/>
    <w:rsid w:val="004431CB"/>
    <w:rsid w:val="0044388C"/>
    <w:rsid w:val="004452DA"/>
    <w:rsid w:val="004460C1"/>
    <w:rsid w:val="0044626E"/>
    <w:rsid w:val="00447B2E"/>
    <w:rsid w:val="00447F16"/>
    <w:rsid w:val="00447FE3"/>
    <w:rsid w:val="00451468"/>
    <w:rsid w:val="00451528"/>
    <w:rsid w:val="00451616"/>
    <w:rsid w:val="00451F31"/>
    <w:rsid w:val="00453258"/>
    <w:rsid w:val="0045361F"/>
    <w:rsid w:val="00454B94"/>
    <w:rsid w:val="004558D0"/>
    <w:rsid w:val="00456222"/>
    <w:rsid w:val="00456377"/>
    <w:rsid w:val="00456C3C"/>
    <w:rsid w:val="00456D3B"/>
    <w:rsid w:val="00456FCC"/>
    <w:rsid w:val="004579CB"/>
    <w:rsid w:val="004600FD"/>
    <w:rsid w:val="0046199A"/>
    <w:rsid w:val="00461ADB"/>
    <w:rsid w:val="00461D6D"/>
    <w:rsid w:val="0046210E"/>
    <w:rsid w:val="00462155"/>
    <w:rsid w:val="004623A0"/>
    <w:rsid w:val="00462C70"/>
    <w:rsid w:val="00462E51"/>
    <w:rsid w:val="00464762"/>
    <w:rsid w:val="0046503E"/>
    <w:rsid w:val="00465B4C"/>
    <w:rsid w:val="00465DF8"/>
    <w:rsid w:val="004662A3"/>
    <w:rsid w:val="004662DB"/>
    <w:rsid w:val="0046651A"/>
    <w:rsid w:val="00466A72"/>
    <w:rsid w:val="00466C3C"/>
    <w:rsid w:val="004679CD"/>
    <w:rsid w:val="00471040"/>
    <w:rsid w:val="004714EA"/>
    <w:rsid w:val="004716B3"/>
    <w:rsid w:val="00471CAB"/>
    <w:rsid w:val="00472888"/>
    <w:rsid w:val="00472FD3"/>
    <w:rsid w:val="00474C0B"/>
    <w:rsid w:val="00475906"/>
    <w:rsid w:val="00476024"/>
    <w:rsid w:val="00476A91"/>
    <w:rsid w:val="0047737F"/>
    <w:rsid w:val="004804E1"/>
    <w:rsid w:val="004817BD"/>
    <w:rsid w:val="0048187B"/>
    <w:rsid w:val="00482124"/>
    <w:rsid w:val="00482ECD"/>
    <w:rsid w:val="00484612"/>
    <w:rsid w:val="00485ED7"/>
    <w:rsid w:val="00487034"/>
    <w:rsid w:val="00487CF1"/>
    <w:rsid w:val="00490021"/>
    <w:rsid w:val="0049115B"/>
    <w:rsid w:val="00493457"/>
    <w:rsid w:val="00493C70"/>
    <w:rsid w:val="00495C64"/>
    <w:rsid w:val="00496306"/>
    <w:rsid w:val="00496AA6"/>
    <w:rsid w:val="00496BF9"/>
    <w:rsid w:val="00497709"/>
    <w:rsid w:val="00497A3D"/>
    <w:rsid w:val="00497D75"/>
    <w:rsid w:val="004A0F2F"/>
    <w:rsid w:val="004A0FED"/>
    <w:rsid w:val="004A1395"/>
    <w:rsid w:val="004A15DD"/>
    <w:rsid w:val="004A23F0"/>
    <w:rsid w:val="004A3AA5"/>
    <w:rsid w:val="004A4548"/>
    <w:rsid w:val="004A45DB"/>
    <w:rsid w:val="004A496A"/>
    <w:rsid w:val="004A5BBC"/>
    <w:rsid w:val="004A5C32"/>
    <w:rsid w:val="004A602C"/>
    <w:rsid w:val="004A6AF8"/>
    <w:rsid w:val="004B0DCC"/>
    <w:rsid w:val="004B19B8"/>
    <w:rsid w:val="004B1F28"/>
    <w:rsid w:val="004B1FFF"/>
    <w:rsid w:val="004B2C8F"/>
    <w:rsid w:val="004B3330"/>
    <w:rsid w:val="004B382D"/>
    <w:rsid w:val="004B4687"/>
    <w:rsid w:val="004B5D26"/>
    <w:rsid w:val="004B6714"/>
    <w:rsid w:val="004B6B42"/>
    <w:rsid w:val="004B6C74"/>
    <w:rsid w:val="004B7478"/>
    <w:rsid w:val="004C0746"/>
    <w:rsid w:val="004C18A0"/>
    <w:rsid w:val="004C3E4E"/>
    <w:rsid w:val="004C4241"/>
    <w:rsid w:val="004C43DB"/>
    <w:rsid w:val="004C4444"/>
    <w:rsid w:val="004C48F3"/>
    <w:rsid w:val="004C4DC0"/>
    <w:rsid w:val="004C5215"/>
    <w:rsid w:val="004C670F"/>
    <w:rsid w:val="004C6920"/>
    <w:rsid w:val="004C7F23"/>
    <w:rsid w:val="004D0412"/>
    <w:rsid w:val="004D134C"/>
    <w:rsid w:val="004D29C9"/>
    <w:rsid w:val="004D39BD"/>
    <w:rsid w:val="004D3C1E"/>
    <w:rsid w:val="004D41B7"/>
    <w:rsid w:val="004D4944"/>
    <w:rsid w:val="004D5F95"/>
    <w:rsid w:val="004D649F"/>
    <w:rsid w:val="004D6765"/>
    <w:rsid w:val="004D6A81"/>
    <w:rsid w:val="004D6BF8"/>
    <w:rsid w:val="004E0592"/>
    <w:rsid w:val="004E154D"/>
    <w:rsid w:val="004E16D1"/>
    <w:rsid w:val="004E1F07"/>
    <w:rsid w:val="004E26DF"/>
    <w:rsid w:val="004E2B8D"/>
    <w:rsid w:val="004E2CAD"/>
    <w:rsid w:val="004E38BC"/>
    <w:rsid w:val="004E3A73"/>
    <w:rsid w:val="004E463D"/>
    <w:rsid w:val="004E5387"/>
    <w:rsid w:val="004E5D49"/>
    <w:rsid w:val="004E61AC"/>
    <w:rsid w:val="004E73C8"/>
    <w:rsid w:val="004F0033"/>
    <w:rsid w:val="004F0C2B"/>
    <w:rsid w:val="004F14E5"/>
    <w:rsid w:val="004F17C3"/>
    <w:rsid w:val="004F2084"/>
    <w:rsid w:val="004F24D0"/>
    <w:rsid w:val="004F2B9D"/>
    <w:rsid w:val="004F2FF8"/>
    <w:rsid w:val="004F393C"/>
    <w:rsid w:val="004F3CDC"/>
    <w:rsid w:val="004F3FFD"/>
    <w:rsid w:val="004F5F35"/>
    <w:rsid w:val="004F6383"/>
    <w:rsid w:val="004F71BC"/>
    <w:rsid w:val="004F7CD2"/>
    <w:rsid w:val="004F7FB1"/>
    <w:rsid w:val="005000B9"/>
    <w:rsid w:val="005000BF"/>
    <w:rsid w:val="0050011C"/>
    <w:rsid w:val="00500C1B"/>
    <w:rsid w:val="00500F89"/>
    <w:rsid w:val="0050106E"/>
    <w:rsid w:val="00501660"/>
    <w:rsid w:val="005025E1"/>
    <w:rsid w:val="00502ACE"/>
    <w:rsid w:val="00504739"/>
    <w:rsid w:val="00504ED0"/>
    <w:rsid w:val="005057D0"/>
    <w:rsid w:val="005062E6"/>
    <w:rsid w:val="005068A2"/>
    <w:rsid w:val="005075C8"/>
    <w:rsid w:val="0051009E"/>
    <w:rsid w:val="00510885"/>
    <w:rsid w:val="00510DA8"/>
    <w:rsid w:val="00511EF0"/>
    <w:rsid w:val="00511F63"/>
    <w:rsid w:val="005129DC"/>
    <w:rsid w:val="00512E42"/>
    <w:rsid w:val="00513A3E"/>
    <w:rsid w:val="00513C48"/>
    <w:rsid w:val="00513C58"/>
    <w:rsid w:val="00513E44"/>
    <w:rsid w:val="00514ECD"/>
    <w:rsid w:val="00515668"/>
    <w:rsid w:val="005163A6"/>
    <w:rsid w:val="00516E18"/>
    <w:rsid w:val="00516E73"/>
    <w:rsid w:val="005172E4"/>
    <w:rsid w:val="00520F3E"/>
    <w:rsid w:val="005228C6"/>
    <w:rsid w:val="00523124"/>
    <w:rsid w:val="005232B7"/>
    <w:rsid w:val="00523CF8"/>
    <w:rsid w:val="005241F4"/>
    <w:rsid w:val="005242B5"/>
    <w:rsid w:val="0052452D"/>
    <w:rsid w:val="00524F0B"/>
    <w:rsid w:val="00525029"/>
    <w:rsid w:val="005254FE"/>
    <w:rsid w:val="00525D37"/>
    <w:rsid w:val="00526F6B"/>
    <w:rsid w:val="005278B5"/>
    <w:rsid w:val="00527C83"/>
    <w:rsid w:val="00527FCF"/>
    <w:rsid w:val="00530506"/>
    <w:rsid w:val="00530704"/>
    <w:rsid w:val="005316D2"/>
    <w:rsid w:val="00531A35"/>
    <w:rsid w:val="0053276C"/>
    <w:rsid w:val="00532F5A"/>
    <w:rsid w:val="0053389A"/>
    <w:rsid w:val="00533AF8"/>
    <w:rsid w:val="005345A9"/>
    <w:rsid w:val="00534BB1"/>
    <w:rsid w:val="005351B0"/>
    <w:rsid w:val="005359F2"/>
    <w:rsid w:val="005364C1"/>
    <w:rsid w:val="00536B4D"/>
    <w:rsid w:val="005372C7"/>
    <w:rsid w:val="005402FA"/>
    <w:rsid w:val="0054069E"/>
    <w:rsid w:val="005407C6"/>
    <w:rsid w:val="005410B1"/>
    <w:rsid w:val="00541E99"/>
    <w:rsid w:val="005428E5"/>
    <w:rsid w:val="0054292D"/>
    <w:rsid w:val="005429EA"/>
    <w:rsid w:val="005431B8"/>
    <w:rsid w:val="005437B6"/>
    <w:rsid w:val="00544801"/>
    <w:rsid w:val="00544DCD"/>
    <w:rsid w:val="0054522A"/>
    <w:rsid w:val="00545BC8"/>
    <w:rsid w:val="0054616B"/>
    <w:rsid w:val="00546362"/>
    <w:rsid w:val="0054640E"/>
    <w:rsid w:val="00547B48"/>
    <w:rsid w:val="00550E96"/>
    <w:rsid w:val="005511E0"/>
    <w:rsid w:val="005516E7"/>
    <w:rsid w:val="0055360C"/>
    <w:rsid w:val="0055397C"/>
    <w:rsid w:val="00554EF6"/>
    <w:rsid w:val="005558F9"/>
    <w:rsid w:val="005561AD"/>
    <w:rsid w:val="00556699"/>
    <w:rsid w:val="00557C85"/>
    <w:rsid w:val="00557C9A"/>
    <w:rsid w:val="00557EF6"/>
    <w:rsid w:val="00557F37"/>
    <w:rsid w:val="00557F81"/>
    <w:rsid w:val="00560010"/>
    <w:rsid w:val="00560911"/>
    <w:rsid w:val="005613EA"/>
    <w:rsid w:val="00561987"/>
    <w:rsid w:val="00561A41"/>
    <w:rsid w:val="00561E5E"/>
    <w:rsid w:val="0056240C"/>
    <w:rsid w:val="00562D15"/>
    <w:rsid w:val="00563765"/>
    <w:rsid w:val="005638E0"/>
    <w:rsid w:val="0056487C"/>
    <w:rsid w:val="005648DD"/>
    <w:rsid w:val="00565063"/>
    <w:rsid w:val="00565461"/>
    <w:rsid w:val="00565D7C"/>
    <w:rsid w:val="00565F37"/>
    <w:rsid w:val="005660A2"/>
    <w:rsid w:val="0056654C"/>
    <w:rsid w:val="00566D38"/>
    <w:rsid w:val="00566E41"/>
    <w:rsid w:val="0056727C"/>
    <w:rsid w:val="005672AA"/>
    <w:rsid w:val="005674F2"/>
    <w:rsid w:val="00567ECF"/>
    <w:rsid w:val="00571764"/>
    <w:rsid w:val="005733F8"/>
    <w:rsid w:val="0057391E"/>
    <w:rsid w:val="00573BE4"/>
    <w:rsid w:val="00573D69"/>
    <w:rsid w:val="0057490F"/>
    <w:rsid w:val="00576C08"/>
    <w:rsid w:val="005801DC"/>
    <w:rsid w:val="0058074F"/>
    <w:rsid w:val="0058077E"/>
    <w:rsid w:val="00580F50"/>
    <w:rsid w:val="00581AD7"/>
    <w:rsid w:val="00582156"/>
    <w:rsid w:val="005822A4"/>
    <w:rsid w:val="005827FC"/>
    <w:rsid w:val="00582D11"/>
    <w:rsid w:val="0058321D"/>
    <w:rsid w:val="005836C4"/>
    <w:rsid w:val="00583B0D"/>
    <w:rsid w:val="005842BE"/>
    <w:rsid w:val="0058491E"/>
    <w:rsid w:val="00586135"/>
    <w:rsid w:val="0058614A"/>
    <w:rsid w:val="005867E1"/>
    <w:rsid w:val="00586E73"/>
    <w:rsid w:val="00586E75"/>
    <w:rsid w:val="00586FD8"/>
    <w:rsid w:val="00587968"/>
    <w:rsid w:val="00587AC8"/>
    <w:rsid w:val="00587CE4"/>
    <w:rsid w:val="005904E7"/>
    <w:rsid w:val="00590A1C"/>
    <w:rsid w:val="00591A1E"/>
    <w:rsid w:val="0059248B"/>
    <w:rsid w:val="0059325B"/>
    <w:rsid w:val="00593470"/>
    <w:rsid w:val="00593746"/>
    <w:rsid w:val="00593A35"/>
    <w:rsid w:val="00593E29"/>
    <w:rsid w:val="00593F25"/>
    <w:rsid w:val="00593F99"/>
    <w:rsid w:val="00594946"/>
    <w:rsid w:val="005951AB"/>
    <w:rsid w:val="00595361"/>
    <w:rsid w:val="00595433"/>
    <w:rsid w:val="00595889"/>
    <w:rsid w:val="00596015"/>
    <w:rsid w:val="005961B4"/>
    <w:rsid w:val="005968F2"/>
    <w:rsid w:val="00597F4B"/>
    <w:rsid w:val="005A172E"/>
    <w:rsid w:val="005A325C"/>
    <w:rsid w:val="005A35D8"/>
    <w:rsid w:val="005A414C"/>
    <w:rsid w:val="005A45EA"/>
    <w:rsid w:val="005A4C31"/>
    <w:rsid w:val="005A4EDA"/>
    <w:rsid w:val="005A4FBB"/>
    <w:rsid w:val="005A579B"/>
    <w:rsid w:val="005A5FDE"/>
    <w:rsid w:val="005A625F"/>
    <w:rsid w:val="005A6E43"/>
    <w:rsid w:val="005A70C1"/>
    <w:rsid w:val="005B0003"/>
    <w:rsid w:val="005B043A"/>
    <w:rsid w:val="005B184A"/>
    <w:rsid w:val="005B1D71"/>
    <w:rsid w:val="005B2646"/>
    <w:rsid w:val="005B2824"/>
    <w:rsid w:val="005B295F"/>
    <w:rsid w:val="005B3360"/>
    <w:rsid w:val="005B3856"/>
    <w:rsid w:val="005B3B1D"/>
    <w:rsid w:val="005B5084"/>
    <w:rsid w:val="005B5253"/>
    <w:rsid w:val="005B54A4"/>
    <w:rsid w:val="005B54B3"/>
    <w:rsid w:val="005B54C3"/>
    <w:rsid w:val="005B5A46"/>
    <w:rsid w:val="005B5D91"/>
    <w:rsid w:val="005B5E89"/>
    <w:rsid w:val="005B6DE7"/>
    <w:rsid w:val="005B73A9"/>
    <w:rsid w:val="005B7430"/>
    <w:rsid w:val="005B7C04"/>
    <w:rsid w:val="005B7F3E"/>
    <w:rsid w:val="005C01D1"/>
    <w:rsid w:val="005C1063"/>
    <w:rsid w:val="005C1668"/>
    <w:rsid w:val="005C1D38"/>
    <w:rsid w:val="005C2ABB"/>
    <w:rsid w:val="005C2D67"/>
    <w:rsid w:val="005C3998"/>
    <w:rsid w:val="005C4800"/>
    <w:rsid w:val="005C48FA"/>
    <w:rsid w:val="005C4D9E"/>
    <w:rsid w:val="005C5DB6"/>
    <w:rsid w:val="005C6288"/>
    <w:rsid w:val="005C63F6"/>
    <w:rsid w:val="005C6D5A"/>
    <w:rsid w:val="005C6E1F"/>
    <w:rsid w:val="005C7947"/>
    <w:rsid w:val="005C7B13"/>
    <w:rsid w:val="005D02B5"/>
    <w:rsid w:val="005D09A0"/>
    <w:rsid w:val="005D14FB"/>
    <w:rsid w:val="005D2098"/>
    <w:rsid w:val="005D25C9"/>
    <w:rsid w:val="005D28B5"/>
    <w:rsid w:val="005D2CCF"/>
    <w:rsid w:val="005D3FF2"/>
    <w:rsid w:val="005D43C3"/>
    <w:rsid w:val="005D5942"/>
    <w:rsid w:val="005D5A15"/>
    <w:rsid w:val="005D5A2F"/>
    <w:rsid w:val="005D6C2A"/>
    <w:rsid w:val="005D6CE9"/>
    <w:rsid w:val="005D7257"/>
    <w:rsid w:val="005D7661"/>
    <w:rsid w:val="005D7B86"/>
    <w:rsid w:val="005D7FDB"/>
    <w:rsid w:val="005E07BF"/>
    <w:rsid w:val="005E0C3B"/>
    <w:rsid w:val="005E10FB"/>
    <w:rsid w:val="005E1DDF"/>
    <w:rsid w:val="005E1E2E"/>
    <w:rsid w:val="005E1F7E"/>
    <w:rsid w:val="005E238E"/>
    <w:rsid w:val="005E2A50"/>
    <w:rsid w:val="005E2C11"/>
    <w:rsid w:val="005E31E3"/>
    <w:rsid w:val="005E33BE"/>
    <w:rsid w:val="005E3411"/>
    <w:rsid w:val="005E3927"/>
    <w:rsid w:val="005E4173"/>
    <w:rsid w:val="005E4408"/>
    <w:rsid w:val="005E45EC"/>
    <w:rsid w:val="005E590A"/>
    <w:rsid w:val="005E5C5F"/>
    <w:rsid w:val="005E768A"/>
    <w:rsid w:val="005E7C00"/>
    <w:rsid w:val="005E7C1C"/>
    <w:rsid w:val="005F0C16"/>
    <w:rsid w:val="005F1884"/>
    <w:rsid w:val="005F2AF5"/>
    <w:rsid w:val="005F2C9D"/>
    <w:rsid w:val="005F2FCB"/>
    <w:rsid w:val="005F35CE"/>
    <w:rsid w:val="005F36A4"/>
    <w:rsid w:val="005F4711"/>
    <w:rsid w:val="005F476F"/>
    <w:rsid w:val="005F4C72"/>
    <w:rsid w:val="005F5A92"/>
    <w:rsid w:val="005F6476"/>
    <w:rsid w:val="005F66C2"/>
    <w:rsid w:val="005F6916"/>
    <w:rsid w:val="005F7267"/>
    <w:rsid w:val="005F7694"/>
    <w:rsid w:val="00600074"/>
    <w:rsid w:val="006004C6"/>
    <w:rsid w:val="00600505"/>
    <w:rsid w:val="006010D0"/>
    <w:rsid w:val="0060183B"/>
    <w:rsid w:val="0060209A"/>
    <w:rsid w:val="00603831"/>
    <w:rsid w:val="00603A0B"/>
    <w:rsid w:val="006044DB"/>
    <w:rsid w:val="00604906"/>
    <w:rsid w:val="00606ADC"/>
    <w:rsid w:val="00606B57"/>
    <w:rsid w:val="0060775D"/>
    <w:rsid w:val="006106CA"/>
    <w:rsid w:val="00611EB4"/>
    <w:rsid w:val="00611FB5"/>
    <w:rsid w:val="006121AE"/>
    <w:rsid w:val="006138CC"/>
    <w:rsid w:val="006148CA"/>
    <w:rsid w:val="0061490F"/>
    <w:rsid w:val="00614E90"/>
    <w:rsid w:val="006162E9"/>
    <w:rsid w:val="00616561"/>
    <w:rsid w:val="00617201"/>
    <w:rsid w:val="0061768A"/>
    <w:rsid w:val="00620226"/>
    <w:rsid w:val="006209C3"/>
    <w:rsid w:val="0062120E"/>
    <w:rsid w:val="00621637"/>
    <w:rsid w:val="00621B3B"/>
    <w:rsid w:val="006224FB"/>
    <w:rsid w:val="006238E4"/>
    <w:rsid w:val="006239D9"/>
    <w:rsid w:val="00624524"/>
    <w:rsid w:val="00624817"/>
    <w:rsid w:val="00625F6D"/>
    <w:rsid w:val="00626225"/>
    <w:rsid w:val="00626660"/>
    <w:rsid w:val="00626D3C"/>
    <w:rsid w:val="00627073"/>
    <w:rsid w:val="00627C1E"/>
    <w:rsid w:val="006302B6"/>
    <w:rsid w:val="00630462"/>
    <w:rsid w:val="006304EA"/>
    <w:rsid w:val="00630A67"/>
    <w:rsid w:val="00630A8A"/>
    <w:rsid w:val="00630DF5"/>
    <w:rsid w:val="00630E7A"/>
    <w:rsid w:val="00630F1E"/>
    <w:rsid w:val="0063171D"/>
    <w:rsid w:val="006319C8"/>
    <w:rsid w:val="00631D9E"/>
    <w:rsid w:val="006327F7"/>
    <w:rsid w:val="00632915"/>
    <w:rsid w:val="00632CD7"/>
    <w:rsid w:val="00633421"/>
    <w:rsid w:val="006338D2"/>
    <w:rsid w:val="00633F19"/>
    <w:rsid w:val="00633FA1"/>
    <w:rsid w:val="00634505"/>
    <w:rsid w:val="006358EA"/>
    <w:rsid w:val="00636982"/>
    <w:rsid w:val="006369BB"/>
    <w:rsid w:val="006372D0"/>
    <w:rsid w:val="00637422"/>
    <w:rsid w:val="006377F2"/>
    <w:rsid w:val="00637B46"/>
    <w:rsid w:val="00637B8A"/>
    <w:rsid w:val="0064122A"/>
    <w:rsid w:val="00641858"/>
    <w:rsid w:val="00643189"/>
    <w:rsid w:val="006444ED"/>
    <w:rsid w:val="006445F7"/>
    <w:rsid w:val="0064577B"/>
    <w:rsid w:val="0064588A"/>
    <w:rsid w:val="00645BC5"/>
    <w:rsid w:val="00646769"/>
    <w:rsid w:val="00646CCA"/>
    <w:rsid w:val="0064716F"/>
    <w:rsid w:val="006504B4"/>
    <w:rsid w:val="00651D2A"/>
    <w:rsid w:val="00651E6B"/>
    <w:rsid w:val="00652251"/>
    <w:rsid w:val="00652484"/>
    <w:rsid w:val="0065248E"/>
    <w:rsid w:val="006526E0"/>
    <w:rsid w:val="00653681"/>
    <w:rsid w:val="00653DAC"/>
    <w:rsid w:val="0065417F"/>
    <w:rsid w:val="00654C8A"/>
    <w:rsid w:val="00655372"/>
    <w:rsid w:val="006568BF"/>
    <w:rsid w:val="0065696F"/>
    <w:rsid w:val="00657825"/>
    <w:rsid w:val="00657EAB"/>
    <w:rsid w:val="006600C3"/>
    <w:rsid w:val="00660764"/>
    <w:rsid w:val="0066201A"/>
    <w:rsid w:val="0066257B"/>
    <w:rsid w:val="0066285D"/>
    <w:rsid w:val="00662B31"/>
    <w:rsid w:val="00664059"/>
    <w:rsid w:val="006641CA"/>
    <w:rsid w:val="00664ADC"/>
    <w:rsid w:val="00664B53"/>
    <w:rsid w:val="006651F0"/>
    <w:rsid w:val="006654ED"/>
    <w:rsid w:val="00665FA7"/>
    <w:rsid w:val="00666825"/>
    <w:rsid w:val="006673D2"/>
    <w:rsid w:val="006675F6"/>
    <w:rsid w:val="00670C06"/>
    <w:rsid w:val="00670D23"/>
    <w:rsid w:val="00671AA1"/>
    <w:rsid w:val="00671EB1"/>
    <w:rsid w:val="006720C6"/>
    <w:rsid w:val="00672335"/>
    <w:rsid w:val="006730D2"/>
    <w:rsid w:val="00673D7D"/>
    <w:rsid w:val="0067461F"/>
    <w:rsid w:val="00674B97"/>
    <w:rsid w:val="00675843"/>
    <w:rsid w:val="00675B66"/>
    <w:rsid w:val="00675E2F"/>
    <w:rsid w:val="006768A7"/>
    <w:rsid w:val="00676A7F"/>
    <w:rsid w:val="00677BF3"/>
    <w:rsid w:val="00677DA5"/>
    <w:rsid w:val="00677E5C"/>
    <w:rsid w:val="00677F33"/>
    <w:rsid w:val="006801E7"/>
    <w:rsid w:val="00680497"/>
    <w:rsid w:val="00680E64"/>
    <w:rsid w:val="0068217B"/>
    <w:rsid w:val="0068227B"/>
    <w:rsid w:val="00682289"/>
    <w:rsid w:val="00682AE2"/>
    <w:rsid w:val="00682DD3"/>
    <w:rsid w:val="0068330C"/>
    <w:rsid w:val="0068485A"/>
    <w:rsid w:val="0068555C"/>
    <w:rsid w:val="00686C7A"/>
    <w:rsid w:val="00687B96"/>
    <w:rsid w:val="0069009E"/>
    <w:rsid w:val="006900B9"/>
    <w:rsid w:val="006911D5"/>
    <w:rsid w:val="00691750"/>
    <w:rsid w:val="00692211"/>
    <w:rsid w:val="0069323F"/>
    <w:rsid w:val="00693B3F"/>
    <w:rsid w:val="00693DC4"/>
    <w:rsid w:val="00694025"/>
    <w:rsid w:val="00694AED"/>
    <w:rsid w:val="00694C9A"/>
    <w:rsid w:val="00694D45"/>
    <w:rsid w:val="0069543F"/>
    <w:rsid w:val="006955B6"/>
    <w:rsid w:val="0069620D"/>
    <w:rsid w:val="0069722A"/>
    <w:rsid w:val="00697636"/>
    <w:rsid w:val="006A1DDE"/>
    <w:rsid w:val="006A201D"/>
    <w:rsid w:val="006A2180"/>
    <w:rsid w:val="006A2654"/>
    <w:rsid w:val="006A353B"/>
    <w:rsid w:val="006A35D2"/>
    <w:rsid w:val="006A3A0E"/>
    <w:rsid w:val="006A46E2"/>
    <w:rsid w:val="006A4F1A"/>
    <w:rsid w:val="006A5480"/>
    <w:rsid w:val="006A5876"/>
    <w:rsid w:val="006A637A"/>
    <w:rsid w:val="006A6759"/>
    <w:rsid w:val="006A67C2"/>
    <w:rsid w:val="006A6A8E"/>
    <w:rsid w:val="006A78DF"/>
    <w:rsid w:val="006A78ED"/>
    <w:rsid w:val="006B02AF"/>
    <w:rsid w:val="006B03F5"/>
    <w:rsid w:val="006B097A"/>
    <w:rsid w:val="006B0E49"/>
    <w:rsid w:val="006B0ED0"/>
    <w:rsid w:val="006B1673"/>
    <w:rsid w:val="006B22AC"/>
    <w:rsid w:val="006B3187"/>
    <w:rsid w:val="006B408C"/>
    <w:rsid w:val="006B41B2"/>
    <w:rsid w:val="006B443A"/>
    <w:rsid w:val="006B502B"/>
    <w:rsid w:val="006B57E2"/>
    <w:rsid w:val="006B59E0"/>
    <w:rsid w:val="006B6D7E"/>
    <w:rsid w:val="006B6DC1"/>
    <w:rsid w:val="006B6DCC"/>
    <w:rsid w:val="006C04C0"/>
    <w:rsid w:val="006C0F8F"/>
    <w:rsid w:val="006C19B7"/>
    <w:rsid w:val="006C2298"/>
    <w:rsid w:val="006C24D8"/>
    <w:rsid w:val="006C2742"/>
    <w:rsid w:val="006C2B11"/>
    <w:rsid w:val="006C3C90"/>
    <w:rsid w:val="006C402B"/>
    <w:rsid w:val="006C435E"/>
    <w:rsid w:val="006C44A3"/>
    <w:rsid w:val="006C6679"/>
    <w:rsid w:val="006C72F9"/>
    <w:rsid w:val="006D0E71"/>
    <w:rsid w:val="006D12CC"/>
    <w:rsid w:val="006D156D"/>
    <w:rsid w:val="006D158E"/>
    <w:rsid w:val="006D18AB"/>
    <w:rsid w:val="006D1DC3"/>
    <w:rsid w:val="006D2460"/>
    <w:rsid w:val="006D3FD9"/>
    <w:rsid w:val="006D52F1"/>
    <w:rsid w:val="006D5B46"/>
    <w:rsid w:val="006D6C58"/>
    <w:rsid w:val="006D768A"/>
    <w:rsid w:val="006D7D14"/>
    <w:rsid w:val="006E00EF"/>
    <w:rsid w:val="006E13EC"/>
    <w:rsid w:val="006E1B74"/>
    <w:rsid w:val="006E1FFF"/>
    <w:rsid w:val="006E31D8"/>
    <w:rsid w:val="006E330B"/>
    <w:rsid w:val="006E3493"/>
    <w:rsid w:val="006E366F"/>
    <w:rsid w:val="006E3C56"/>
    <w:rsid w:val="006E4CF6"/>
    <w:rsid w:val="006E6161"/>
    <w:rsid w:val="006E61CA"/>
    <w:rsid w:val="006E658B"/>
    <w:rsid w:val="006E7354"/>
    <w:rsid w:val="006E7A30"/>
    <w:rsid w:val="006F0231"/>
    <w:rsid w:val="006F024A"/>
    <w:rsid w:val="006F04C3"/>
    <w:rsid w:val="006F0667"/>
    <w:rsid w:val="006F18DA"/>
    <w:rsid w:val="006F1C32"/>
    <w:rsid w:val="006F1D85"/>
    <w:rsid w:val="006F36F3"/>
    <w:rsid w:val="006F3D18"/>
    <w:rsid w:val="006F4112"/>
    <w:rsid w:val="006F457B"/>
    <w:rsid w:val="006F5737"/>
    <w:rsid w:val="006F6328"/>
    <w:rsid w:val="006F695C"/>
    <w:rsid w:val="006F77B3"/>
    <w:rsid w:val="006F7AA4"/>
    <w:rsid w:val="007008C0"/>
    <w:rsid w:val="00700C3E"/>
    <w:rsid w:val="007011C3"/>
    <w:rsid w:val="00703A0C"/>
    <w:rsid w:val="00703B7B"/>
    <w:rsid w:val="00703CD1"/>
    <w:rsid w:val="00706CF9"/>
    <w:rsid w:val="00707B41"/>
    <w:rsid w:val="0071072B"/>
    <w:rsid w:val="00711219"/>
    <w:rsid w:val="007113A5"/>
    <w:rsid w:val="007113EE"/>
    <w:rsid w:val="00711558"/>
    <w:rsid w:val="007117BF"/>
    <w:rsid w:val="00714583"/>
    <w:rsid w:val="00714975"/>
    <w:rsid w:val="00715B3F"/>
    <w:rsid w:val="007160B0"/>
    <w:rsid w:val="00716B1E"/>
    <w:rsid w:val="00716BEE"/>
    <w:rsid w:val="00716F3E"/>
    <w:rsid w:val="007179B2"/>
    <w:rsid w:val="007203CA"/>
    <w:rsid w:val="00722780"/>
    <w:rsid w:val="00723484"/>
    <w:rsid w:val="00724F5D"/>
    <w:rsid w:val="007250DC"/>
    <w:rsid w:val="007250F8"/>
    <w:rsid w:val="007252D6"/>
    <w:rsid w:val="00725999"/>
    <w:rsid w:val="00725B39"/>
    <w:rsid w:val="00725DDE"/>
    <w:rsid w:val="00725EA8"/>
    <w:rsid w:val="007268FA"/>
    <w:rsid w:val="007275EB"/>
    <w:rsid w:val="00727B94"/>
    <w:rsid w:val="00727FB6"/>
    <w:rsid w:val="007310AD"/>
    <w:rsid w:val="007310CF"/>
    <w:rsid w:val="00732302"/>
    <w:rsid w:val="00732823"/>
    <w:rsid w:val="0073282B"/>
    <w:rsid w:val="00733971"/>
    <w:rsid w:val="00733F94"/>
    <w:rsid w:val="00734291"/>
    <w:rsid w:val="007342D1"/>
    <w:rsid w:val="007344B9"/>
    <w:rsid w:val="00734D48"/>
    <w:rsid w:val="007359F1"/>
    <w:rsid w:val="007367EC"/>
    <w:rsid w:val="007367ED"/>
    <w:rsid w:val="00736AFC"/>
    <w:rsid w:val="00737327"/>
    <w:rsid w:val="00737441"/>
    <w:rsid w:val="007401DA"/>
    <w:rsid w:val="0074099F"/>
    <w:rsid w:val="00741272"/>
    <w:rsid w:val="00741F89"/>
    <w:rsid w:val="00743FED"/>
    <w:rsid w:val="00744990"/>
    <w:rsid w:val="00745980"/>
    <w:rsid w:val="00746A4D"/>
    <w:rsid w:val="00746B10"/>
    <w:rsid w:val="00746C27"/>
    <w:rsid w:val="00746ECC"/>
    <w:rsid w:val="00747188"/>
    <w:rsid w:val="007476CF"/>
    <w:rsid w:val="00750409"/>
    <w:rsid w:val="0075109D"/>
    <w:rsid w:val="00751302"/>
    <w:rsid w:val="0075197B"/>
    <w:rsid w:val="00751DED"/>
    <w:rsid w:val="0075243E"/>
    <w:rsid w:val="007532D1"/>
    <w:rsid w:val="00753847"/>
    <w:rsid w:val="00754D73"/>
    <w:rsid w:val="00754E1F"/>
    <w:rsid w:val="00755270"/>
    <w:rsid w:val="0075550C"/>
    <w:rsid w:val="00755866"/>
    <w:rsid w:val="00756065"/>
    <w:rsid w:val="00756180"/>
    <w:rsid w:val="007562CA"/>
    <w:rsid w:val="00756711"/>
    <w:rsid w:val="007577B2"/>
    <w:rsid w:val="00757B72"/>
    <w:rsid w:val="00757E8A"/>
    <w:rsid w:val="00757F6E"/>
    <w:rsid w:val="00761844"/>
    <w:rsid w:val="00761AB0"/>
    <w:rsid w:val="00761D16"/>
    <w:rsid w:val="007625F5"/>
    <w:rsid w:val="00763363"/>
    <w:rsid w:val="00764305"/>
    <w:rsid w:val="00764553"/>
    <w:rsid w:val="0076459E"/>
    <w:rsid w:val="0076549D"/>
    <w:rsid w:val="00765D7D"/>
    <w:rsid w:val="00767155"/>
    <w:rsid w:val="00767AA2"/>
    <w:rsid w:val="00767D8A"/>
    <w:rsid w:val="00770579"/>
    <w:rsid w:val="00770A8A"/>
    <w:rsid w:val="00770B8B"/>
    <w:rsid w:val="0077156E"/>
    <w:rsid w:val="007716C3"/>
    <w:rsid w:val="0077204C"/>
    <w:rsid w:val="007728C3"/>
    <w:rsid w:val="00773B7C"/>
    <w:rsid w:val="00773D62"/>
    <w:rsid w:val="00775551"/>
    <w:rsid w:val="00775679"/>
    <w:rsid w:val="00775F3B"/>
    <w:rsid w:val="007769C3"/>
    <w:rsid w:val="00776F1E"/>
    <w:rsid w:val="00777123"/>
    <w:rsid w:val="00780125"/>
    <w:rsid w:val="00780232"/>
    <w:rsid w:val="00780F3B"/>
    <w:rsid w:val="00782474"/>
    <w:rsid w:val="007832C0"/>
    <w:rsid w:val="00786D39"/>
    <w:rsid w:val="00787F74"/>
    <w:rsid w:val="00790226"/>
    <w:rsid w:val="0079068B"/>
    <w:rsid w:val="00791B11"/>
    <w:rsid w:val="00792CF3"/>
    <w:rsid w:val="00792FE9"/>
    <w:rsid w:val="00793CEB"/>
    <w:rsid w:val="00794019"/>
    <w:rsid w:val="0079402C"/>
    <w:rsid w:val="00794223"/>
    <w:rsid w:val="00794E6A"/>
    <w:rsid w:val="007950AF"/>
    <w:rsid w:val="007950E9"/>
    <w:rsid w:val="007952C6"/>
    <w:rsid w:val="007953ED"/>
    <w:rsid w:val="00795B91"/>
    <w:rsid w:val="00795CC7"/>
    <w:rsid w:val="007976BC"/>
    <w:rsid w:val="00797E61"/>
    <w:rsid w:val="00797FA0"/>
    <w:rsid w:val="007A0405"/>
    <w:rsid w:val="007A253B"/>
    <w:rsid w:val="007A2664"/>
    <w:rsid w:val="007A298E"/>
    <w:rsid w:val="007A4413"/>
    <w:rsid w:val="007A5F4C"/>
    <w:rsid w:val="007A62A5"/>
    <w:rsid w:val="007A6EDD"/>
    <w:rsid w:val="007A7EAA"/>
    <w:rsid w:val="007A7EE6"/>
    <w:rsid w:val="007B0B6B"/>
    <w:rsid w:val="007B108E"/>
    <w:rsid w:val="007B1D9D"/>
    <w:rsid w:val="007B1DBE"/>
    <w:rsid w:val="007B2B1C"/>
    <w:rsid w:val="007B3047"/>
    <w:rsid w:val="007B3089"/>
    <w:rsid w:val="007B36EE"/>
    <w:rsid w:val="007B3BE3"/>
    <w:rsid w:val="007B3D1E"/>
    <w:rsid w:val="007B515A"/>
    <w:rsid w:val="007B5638"/>
    <w:rsid w:val="007B65AB"/>
    <w:rsid w:val="007B6B39"/>
    <w:rsid w:val="007C0478"/>
    <w:rsid w:val="007C06EC"/>
    <w:rsid w:val="007C202E"/>
    <w:rsid w:val="007C2B24"/>
    <w:rsid w:val="007C3ED3"/>
    <w:rsid w:val="007C4045"/>
    <w:rsid w:val="007C43E3"/>
    <w:rsid w:val="007C47F8"/>
    <w:rsid w:val="007C5324"/>
    <w:rsid w:val="007C59E9"/>
    <w:rsid w:val="007C6927"/>
    <w:rsid w:val="007D0B39"/>
    <w:rsid w:val="007D1F6A"/>
    <w:rsid w:val="007D2041"/>
    <w:rsid w:val="007D2891"/>
    <w:rsid w:val="007D29BA"/>
    <w:rsid w:val="007D2A9B"/>
    <w:rsid w:val="007D3089"/>
    <w:rsid w:val="007D3BC2"/>
    <w:rsid w:val="007D42B3"/>
    <w:rsid w:val="007D45A2"/>
    <w:rsid w:val="007D4672"/>
    <w:rsid w:val="007D4DEC"/>
    <w:rsid w:val="007D5A72"/>
    <w:rsid w:val="007D69CA"/>
    <w:rsid w:val="007D7B4D"/>
    <w:rsid w:val="007E0182"/>
    <w:rsid w:val="007E0372"/>
    <w:rsid w:val="007E09DC"/>
    <w:rsid w:val="007E0C1D"/>
    <w:rsid w:val="007E0C70"/>
    <w:rsid w:val="007E1F9B"/>
    <w:rsid w:val="007E2728"/>
    <w:rsid w:val="007E33FA"/>
    <w:rsid w:val="007E3F7F"/>
    <w:rsid w:val="007E4FEF"/>
    <w:rsid w:val="007E620F"/>
    <w:rsid w:val="007E73EF"/>
    <w:rsid w:val="007E75BB"/>
    <w:rsid w:val="007E7EA4"/>
    <w:rsid w:val="007E7ECE"/>
    <w:rsid w:val="007E7FF5"/>
    <w:rsid w:val="007F0D4D"/>
    <w:rsid w:val="007F0D67"/>
    <w:rsid w:val="007F10C5"/>
    <w:rsid w:val="007F208A"/>
    <w:rsid w:val="007F2436"/>
    <w:rsid w:val="007F2AFE"/>
    <w:rsid w:val="007F44EB"/>
    <w:rsid w:val="007F4ACB"/>
    <w:rsid w:val="007F4B97"/>
    <w:rsid w:val="007F4D75"/>
    <w:rsid w:val="007F5292"/>
    <w:rsid w:val="007F5757"/>
    <w:rsid w:val="007F59FB"/>
    <w:rsid w:val="007F5C15"/>
    <w:rsid w:val="008002D6"/>
    <w:rsid w:val="00800945"/>
    <w:rsid w:val="00800E70"/>
    <w:rsid w:val="008019ED"/>
    <w:rsid w:val="00801F10"/>
    <w:rsid w:val="00802222"/>
    <w:rsid w:val="00802397"/>
    <w:rsid w:val="00802985"/>
    <w:rsid w:val="0080446E"/>
    <w:rsid w:val="00805977"/>
    <w:rsid w:val="008059BD"/>
    <w:rsid w:val="00805ECF"/>
    <w:rsid w:val="008063C9"/>
    <w:rsid w:val="00806771"/>
    <w:rsid w:val="00806D1E"/>
    <w:rsid w:val="008100D4"/>
    <w:rsid w:val="00811408"/>
    <w:rsid w:val="00811ED0"/>
    <w:rsid w:val="00812049"/>
    <w:rsid w:val="00812252"/>
    <w:rsid w:val="00813145"/>
    <w:rsid w:val="00813C5B"/>
    <w:rsid w:val="008145F6"/>
    <w:rsid w:val="008146EB"/>
    <w:rsid w:val="008148E1"/>
    <w:rsid w:val="00814BE0"/>
    <w:rsid w:val="00814FC7"/>
    <w:rsid w:val="00815675"/>
    <w:rsid w:val="00815C26"/>
    <w:rsid w:val="00815D72"/>
    <w:rsid w:val="00816707"/>
    <w:rsid w:val="00816853"/>
    <w:rsid w:val="00817383"/>
    <w:rsid w:val="008173CC"/>
    <w:rsid w:val="0081784B"/>
    <w:rsid w:val="00820CE1"/>
    <w:rsid w:val="00821664"/>
    <w:rsid w:val="00821C47"/>
    <w:rsid w:val="00822B77"/>
    <w:rsid w:val="00822DC4"/>
    <w:rsid w:val="00823091"/>
    <w:rsid w:val="00826303"/>
    <w:rsid w:val="0082638A"/>
    <w:rsid w:val="00826451"/>
    <w:rsid w:val="008268A3"/>
    <w:rsid w:val="00826E10"/>
    <w:rsid w:val="008302A2"/>
    <w:rsid w:val="0083033C"/>
    <w:rsid w:val="00832949"/>
    <w:rsid w:val="00832C65"/>
    <w:rsid w:val="00832DB3"/>
    <w:rsid w:val="008332D5"/>
    <w:rsid w:val="00834479"/>
    <w:rsid w:val="008347C0"/>
    <w:rsid w:val="008352CB"/>
    <w:rsid w:val="00835987"/>
    <w:rsid w:val="00835B8D"/>
    <w:rsid w:val="008360EB"/>
    <w:rsid w:val="00836175"/>
    <w:rsid w:val="00837BBA"/>
    <w:rsid w:val="0084178C"/>
    <w:rsid w:val="00841A13"/>
    <w:rsid w:val="00841A8C"/>
    <w:rsid w:val="00841F14"/>
    <w:rsid w:val="00842900"/>
    <w:rsid w:val="00842CB7"/>
    <w:rsid w:val="00844185"/>
    <w:rsid w:val="0084441B"/>
    <w:rsid w:val="00844A09"/>
    <w:rsid w:val="00844A11"/>
    <w:rsid w:val="00846B00"/>
    <w:rsid w:val="008471BA"/>
    <w:rsid w:val="00847701"/>
    <w:rsid w:val="00847B78"/>
    <w:rsid w:val="00847F20"/>
    <w:rsid w:val="00851661"/>
    <w:rsid w:val="00852BCC"/>
    <w:rsid w:val="00853001"/>
    <w:rsid w:val="008530D4"/>
    <w:rsid w:val="00854F52"/>
    <w:rsid w:val="00855444"/>
    <w:rsid w:val="00855734"/>
    <w:rsid w:val="00855CD0"/>
    <w:rsid w:val="008563FA"/>
    <w:rsid w:val="00856444"/>
    <w:rsid w:val="00857190"/>
    <w:rsid w:val="0085724D"/>
    <w:rsid w:val="00857BF6"/>
    <w:rsid w:val="008606E0"/>
    <w:rsid w:val="00861134"/>
    <w:rsid w:val="00861CBD"/>
    <w:rsid w:val="0086203E"/>
    <w:rsid w:val="00862108"/>
    <w:rsid w:val="0086269A"/>
    <w:rsid w:val="00862C64"/>
    <w:rsid w:val="00863597"/>
    <w:rsid w:val="008635CB"/>
    <w:rsid w:val="008639F6"/>
    <w:rsid w:val="00863A03"/>
    <w:rsid w:val="00864019"/>
    <w:rsid w:val="008643D1"/>
    <w:rsid w:val="00864752"/>
    <w:rsid w:val="00864AE6"/>
    <w:rsid w:val="00864BA2"/>
    <w:rsid w:val="00865ECE"/>
    <w:rsid w:val="008672AA"/>
    <w:rsid w:val="00870693"/>
    <w:rsid w:val="0087081E"/>
    <w:rsid w:val="008710E2"/>
    <w:rsid w:val="00871A08"/>
    <w:rsid w:val="00871C35"/>
    <w:rsid w:val="008729F8"/>
    <w:rsid w:val="00872D11"/>
    <w:rsid w:val="0087385E"/>
    <w:rsid w:val="00873913"/>
    <w:rsid w:val="00874CFC"/>
    <w:rsid w:val="00874F20"/>
    <w:rsid w:val="00875D47"/>
    <w:rsid w:val="008772DC"/>
    <w:rsid w:val="00877AC4"/>
    <w:rsid w:val="00880150"/>
    <w:rsid w:val="00880383"/>
    <w:rsid w:val="00881D53"/>
    <w:rsid w:val="0088252B"/>
    <w:rsid w:val="008847B2"/>
    <w:rsid w:val="00884995"/>
    <w:rsid w:val="00885F46"/>
    <w:rsid w:val="00886040"/>
    <w:rsid w:val="008872E0"/>
    <w:rsid w:val="0088762D"/>
    <w:rsid w:val="008878CC"/>
    <w:rsid w:val="00887ABA"/>
    <w:rsid w:val="00887E0D"/>
    <w:rsid w:val="00890B72"/>
    <w:rsid w:val="008917BD"/>
    <w:rsid w:val="008918E9"/>
    <w:rsid w:val="00891F02"/>
    <w:rsid w:val="00894275"/>
    <w:rsid w:val="00894724"/>
    <w:rsid w:val="008948BA"/>
    <w:rsid w:val="00896228"/>
    <w:rsid w:val="00896F7A"/>
    <w:rsid w:val="0089726F"/>
    <w:rsid w:val="00897BEF"/>
    <w:rsid w:val="008A04BD"/>
    <w:rsid w:val="008A0B99"/>
    <w:rsid w:val="008A1FB7"/>
    <w:rsid w:val="008A21CD"/>
    <w:rsid w:val="008A22A5"/>
    <w:rsid w:val="008A31FF"/>
    <w:rsid w:val="008A3723"/>
    <w:rsid w:val="008A3D03"/>
    <w:rsid w:val="008A58E0"/>
    <w:rsid w:val="008A6CF2"/>
    <w:rsid w:val="008A7697"/>
    <w:rsid w:val="008B00D1"/>
    <w:rsid w:val="008B122B"/>
    <w:rsid w:val="008B1509"/>
    <w:rsid w:val="008B270A"/>
    <w:rsid w:val="008B2F98"/>
    <w:rsid w:val="008B3AEF"/>
    <w:rsid w:val="008B3F81"/>
    <w:rsid w:val="008B4608"/>
    <w:rsid w:val="008B49CB"/>
    <w:rsid w:val="008B5308"/>
    <w:rsid w:val="008B606D"/>
    <w:rsid w:val="008B698C"/>
    <w:rsid w:val="008B77BA"/>
    <w:rsid w:val="008C0B7A"/>
    <w:rsid w:val="008C1238"/>
    <w:rsid w:val="008C144D"/>
    <w:rsid w:val="008C1A43"/>
    <w:rsid w:val="008C2522"/>
    <w:rsid w:val="008C2E6C"/>
    <w:rsid w:val="008C41F4"/>
    <w:rsid w:val="008C4911"/>
    <w:rsid w:val="008C555E"/>
    <w:rsid w:val="008C5D78"/>
    <w:rsid w:val="008C730B"/>
    <w:rsid w:val="008C7733"/>
    <w:rsid w:val="008D0192"/>
    <w:rsid w:val="008D03BD"/>
    <w:rsid w:val="008D061E"/>
    <w:rsid w:val="008D06AC"/>
    <w:rsid w:val="008D0FE0"/>
    <w:rsid w:val="008D1775"/>
    <w:rsid w:val="008D1EA0"/>
    <w:rsid w:val="008D24EF"/>
    <w:rsid w:val="008D292E"/>
    <w:rsid w:val="008D326F"/>
    <w:rsid w:val="008D4F05"/>
    <w:rsid w:val="008D516B"/>
    <w:rsid w:val="008D51B3"/>
    <w:rsid w:val="008D5D58"/>
    <w:rsid w:val="008D679F"/>
    <w:rsid w:val="008D6C4A"/>
    <w:rsid w:val="008D7846"/>
    <w:rsid w:val="008E09FD"/>
    <w:rsid w:val="008E271F"/>
    <w:rsid w:val="008E281D"/>
    <w:rsid w:val="008E324A"/>
    <w:rsid w:val="008E3260"/>
    <w:rsid w:val="008E467D"/>
    <w:rsid w:val="008E4D21"/>
    <w:rsid w:val="008E55C8"/>
    <w:rsid w:val="008E687B"/>
    <w:rsid w:val="008E762D"/>
    <w:rsid w:val="008E7D19"/>
    <w:rsid w:val="008F0A75"/>
    <w:rsid w:val="008F1561"/>
    <w:rsid w:val="008F2051"/>
    <w:rsid w:val="008F2226"/>
    <w:rsid w:val="008F2C04"/>
    <w:rsid w:val="008F335D"/>
    <w:rsid w:val="008F36CF"/>
    <w:rsid w:val="008F3774"/>
    <w:rsid w:val="008F49B2"/>
    <w:rsid w:val="008F4C72"/>
    <w:rsid w:val="008F510A"/>
    <w:rsid w:val="008F5186"/>
    <w:rsid w:val="008F55E2"/>
    <w:rsid w:val="008F63CA"/>
    <w:rsid w:val="008F6431"/>
    <w:rsid w:val="008F69EE"/>
    <w:rsid w:val="008F794B"/>
    <w:rsid w:val="0090023B"/>
    <w:rsid w:val="0090031C"/>
    <w:rsid w:val="0090137C"/>
    <w:rsid w:val="00901E67"/>
    <w:rsid w:val="00902140"/>
    <w:rsid w:val="009036CE"/>
    <w:rsid w:val="00903C21"/>
    <w:rsid w:val="0090442C"/>
    <w:rsid w:val="009057F2"/>
    <w:rsid w:val="009069CA"/>
    <w:rsid w:val="009105F1"/>
    <w:rsid w:val="009110B4"/>
    <w:rsid w:val="00911114"/>
    <w:rsid w:val="00911339"/>
    <w:rsid w:val="00912F2D"/>
    <w:rsid w:val="009136CD"/>
    <w:rsid w:val="00914B04"/>
    <w:rsid w:val="00916052"/>
    <w:rsid w:val="00916153"/>
    <w:rsid w:val="00916552"/>
    <w:rsid w:val="00916954"/>
    <w:rsid w:val="00916ABD"/>
    <w:rsid w:val="00916BBB"/>
    <w:rsid w:val="009172E1"/>
    <w:rsid w:val="00917FFB"/>
    <w:rsid w:val="00920234"/>
    <w:rsid w:val="00920BEB"/>
    <w:rsid w:val="00921B74"/>
    <w:rsid w:val="00922598"/>
    <w:rsid w:val="0092343F"/>
    <w:rsid w:val="00923DA1"/>
    <w:rsid w:val="0092432A"/>
    <w:rsid w:val="00924756"/>
    <w:rsid w:val="00924E36"/>
    <w:rsid w:val="00925F41"/>
    <w:rsid w:val="00926468"/>
    <w:rsid w:val="009264A7"/>
    <w:rsid w:val="009266DF"/>
    <w:rsid w:val="00926D3C"/>
    <w:rsid w:val="00926DA2"/>
    <w:rsid w:val="00927114"/>
    <w:rsid w:val="00927257"/>
    <w:rsid w:val="00930863"/>
    <w:rsid w:val="00931848"/>
    <w:rsid w:val="0093199B"/>
    <w:rsid w:val="00932C8B"/>
    <w:rsid w:val="0093300E"/>
    <w:rsid w:val="009335ED"/>
    <w:rsid w:val="00933828"/>
    <w:rsid w:val="00934673"/>
    <w:rsid w:val="0093616E"/>
    <w:rsid w:val="00936A75"/>
    <w:rsid w:val="00936C59"/>
    <w:rsid w:val="00937AEB"/>
    <w:rsid w:val="0094054C"/>
    <w:rsid w:val="0094099A"/>
    <w:rsid w:val="00940A6F"/>
    <w:rsid w:val="00940B6D"/>
    <w:rsid w:val="00941D7B"/>
    <w:rsid w:val="00942D02"/>
    <w:rsid w:val="00943841"/>
    <w:rsid w:val="00943E6F"/>
    <w:rsid w:val="00943F53"/>
    <w:rsid w:val="0094558F"/>
    <w:rsid w:val="00945C64"/>
    <w:rsid w:val="0094603C"/>
    <w:rsid w:val="00946743"/>
    <w:rsid w:val="0094782A"/>
    <w:rsid w:val="0095069F"/>
    <w:rsid w:val="0095090D"/>
    <w:rsid w:val="00951BF4"/>
    <w:rsid w:val="00951D64"/>
    <w:rsid w:val="00953A47"/>
    <w:rsid w:val="00953E43"/>
    <w:rsid w:val="00954A10"/>
    <w:rsid w:val="00954E07"/>
    <w:rsid w:val="009559B3"/>
    <w:rsid w:val="0096061C"/>
    <w:rsid w:val="00960D54"/>
    <w:rsid w:val="009610D3"/>
    <w:rsid w:val="00962936"/>
    <w:rsid w:val="0096298B"/>
    <w:rsid w:val="009632E6"/>
    <w:rsid w:val="00963DC4"/>
    <w:rsid w:val="00964C92"/>
    <w:rsid w:val="00964FB2"/>
    <w:rsid w:val="009662E0"/>
    <w:rsid w:val="00966C20"/>
    <w:rsid w:val="00970705"/>
    <w:rsid w:val="00970A57"/>
    <w:rsid w:val="00971250"/>
    <w:rsid w:val="00971B69"/>
    <w:rsid w:val="00972096"/>
    <w:rsid w:val="009724A5"/>
    <w:rsid w:val="00972718"/>
    <w:rsid w:val="009727DB"/>
    <w:rsid w:val="00973C67"/>
    <w:rsid w:val="00973C99"/>
    <w:rsid w:val="00976528"/>
    <w:rsid w:val="00976A84"/>
    <w:rsid w:val="00976BDE"/>
    <w:rsid w:val="009775A0"/>
    <w:rsid w:val="00977BE7"/>
    <w:rsid w:val="00980217"/>
    <w:rsid w:val="009802D2"/>
    <w:rsid w:val="00980A64"/>
    <w:rsid w:val="00980AEB"/>
    <w:rsid w:val="00980D35"/>
    <w:rsid w:val="0098108E"/>
    <w:rsid w:val="009816A7"/>
    <w:rsid w:val="00982875"/>
    <w:rsid w:val="009829E8"/>
    <w:rsid w:val="00982CAC"/>
    <w:rsid w:val="00983064"/>
    <w:rsid w:val="00983382"/>
    <w:rsid w:val="009838F1"/>
    <w:rsid w:val="00983CA6"/>
    <w:rsid w:val="009843E2"/>
    <w:rsid w:val="00984529"/>
    <w:rsid w:val="00984B6B"/>
    <w:rsid w:val="00984C89"/>
    <w:rsid w:val="00985052"/>
    <w:rsid w:val="009855FD"/>
    <w:rsid w:val="00986534"/>
    <w:rsid w:val="009876A3"/>
    <w:rsid w:val="00991333"/>
    <w:rsid w:val="009920D6"/>
    <w:rsid w:val="00992450"/>
    <w:rsid w:val="00993299"/>
    <w:rsid w:val="009948A7"/>
    <w:rsid w:val="00995D83"/>
    <w:rsid w:val="00996DA3"/>
    <w:rsid w:val="009A1064"/>
    <w:rsid w:val="009A1C8C"/>
    <w:rsid w:val="009A22B0"/>
    <w:rsid w:val="009A2537"/>
    <w:rsid w:val="009A2851"/>
    <w:rsid w:val="009A28B6"/>
    <w:rsid w:val="009A2A64"/>
    <w:rsid w:val="009A37FF"/>
    <w:rsid w:val="009A4751"/>
    <w:rsid w:val="009A51F5"/>
    <w:rsid w:val="009A5F4D"/>
    <w:rsid w:val="009A631D"/>
    <w:rsid w:val="009A673A"/>
    <w:rsid w:val="009A6D06"/>
    <w:rsid w:val="009A6E4B"/>
    <w:rsid w:val="009A7396"/>
    <w:rsid w:val="009A77A4"/>
    <w:rsid w:val="009B1836"/>
    <w:rsid w:val="009B2790"/>
    <w:rsid w:val="009B2A14"/>
    <w:rsid w:val="009B2F77"/>
    <w:rsid w:val="009B41C7"/>
    <w:rsid w:val="009B42AE"/>
    <w:rsid w:val="009B65AB"/>
    <w:rsid w:val="009B668D"/>
    <w:rsid w:val="009B6B47"/>
    <w:rsid w:val="009B6C24"/>
    <w:rsid w:val="009C0400"/>
    <w:rsid w:val="009C04E6"/>
    <w:rsid w:val="009C085C"/>
    <w:rsid w:val="009C0EF5"/>
    <w:rsid w:val="009C1424"/>
    <w:rsid w:val="009C1A03"/>
    <w:rsid w:val="009C23F8"/>
    <w:rsid w:val="009C2547"/>
    <w:rsid w:val="009C262E"/>
    <w:rsid w:val="009C2F49"/>
    <w:rsid w:val="009C36A0"/>
    <w:rsid w:val="009C3B8E"/>
    <w:rsid w:val="009C3EE0"/>
    <w:rsid w:val="009C557A"/>
    <w:rsid w:val="009C587C"/>
    <w:rsid w:val="009C5C4C"/>
    <w:rsid w:val="009C5DCD"/>
    <w:rsid w:val="009C5E26"/>
    <w:rsid w:val="009C6917"/>
    <w:rsid w:val="009C7337"/>
    <w:rsid w:val="009C7470"/>
    <w:rsid w:val="009C765F"/>
    <w:rsid w:val="009C7D36"/>
    <w:rsid w:val="009C7D9D"/>
    <w:rsid w:val="009D0462"/>
    <w:rsid w:val="009D0F0F"/>
    <w:rsid w:val="009D147E"/>
    <w:rsid w:val="009D169D"/>
    <w:rsid w:val="009D1AA8"/>
    <w:rsid w:val="009D1C5A"/>
    <w:rsid w:val="009D22DF"/>
    <w:rsid w:val="009D304D"/>
    <w:rsid w:val="009D34C3"/>
    <w:rsid w:val="009D56A3"/>
    <w:rsid w:val="009D5E05"/>
    <w:rsid w:val="009D60E2"/>
    <w:rsid w:val="009D6606"/>
    <w:rsid w:val="009D6AE7"/>
    <w:rsid w:val="009D6E16"/>
    <w:rsid w:val="009D7AF7"/>
    <w:rsid w:val="009E0424"/>
    <w:rsid w:val="009E0C26"/>
    <w:rsid w:val="009E2449"/>
    <w:rsid w:val="009E2E3F"/>
    <w:rsid w:val="009E33FA"/>
    <w:rsid w:val="009E3E0B"/>
    <w:rsid w:val="009E4DB5"/>
    <w:rsid w:val="009E530D"/>
    <w:rsid w:val="009E6160"/>
    <w:rsid w:val="009E6210"/>
    <w:rsid w:val="009E6717"/>
    <w:rsid w:val="009E68D9"/>
    <w:rsid w:val="009E764F"/>
    <w:rsid w:val="009E78F4"/>
    <w:rsid w:val="009E7C10"/>
    <w:rsid w:val="009E7FE9"/>
    <w:rsid w:val="009F0305"/>
    <w:rsid w:val="009F0A18"/>
    <w:rsid w:val="009F18AE"/>
    <w:rsid w:val="009F1A8B"/>
    <w:rsid w:val="009F1C45"/>
    <w:rsid w:val="009F2537"/>
    <w:rsid w:val="009F4FE1"/>
    <w:rsid w:val="009F5037"/>
    <w:rsid w:val="009F542A"/>
    <w:rsid w:val="009F56AE"/>
    <w:rsid w:val="009F5857"/>
    <w:rsid w:val="009F5ADA"/>
    <w:rsid w:val="009F5E28"/>
    <w:rsid w:val="009F5FAB"/>
    <w:rsid w:val="009F6091"/>
    <w:rsid w:val="009F63C8"/>
    <w:rsid w:val="009F691A"/>
    <w:rsid w:val="009F7C65"/>
    <w:rsid w:val="00A0004E"/>
    <w:rsid w:val="00A002F3"/>
    <w:rsid w:val="00A00340"/>
    <w:rsid w:val="00A00D68"/>
    <w:rsid w:val="00A01257"/>
    <w:rsid w:val="00A0230C"/>
    <w:rsid w:val="00A0261C"/>
    <w:rsid w:val="00A0270D"/>
    <w:rsid w:val="00A02E0F"/>
    <w:rsid w:val="00A030DF"/>
    <w:rsid w:val="00A038F0"/>
    <w:rsid w:val="00A03C92"/>
    <w:rsid w:val="00A0445E"/>
    <w:rsid w:val="00A04A51"/>
    <w:rsid w:val="00A04F8A"/>
    <w:rsid w:val="00A05923"/>
    <w:rsid w:val="00A06B34"/>
    <w:rsid w:val="00A06B37"/>
    <w:rsid w:val="00A10901"/>
    <w:rsid w:val="00A10A7F"/>
    <w:rsid w:val="00A10B3C"/>
    <w:rsid w:val="00A11459"/>
    <w:rsid w:val="00A12360"/>
    <w:rsid w:val="00A129A7"/>
    <w:rsid w:val="00A135CA"/>
    <w:rsid w:val="00A1386D"/>
    <w:rsid w:val="00A14C3D"/>
    <w:rsid w:val="00A14F33"/>
    <w:rsid w:val="00A14F38"/>
    <w:rsid w:val="00A152C7"/>
    <w:rsid w:val="00A1548C"/>
    <w:rsid w:val="00A160C1"/>
    <w:rsid w:val="00A16855"/>
    <w:rsid w:val="00A16B9F"/>
    <w:rsid w:val="00A1710F"/>
    <w:rsid w:val="00A2005E"/>
    <w:rsid w:val="00A20324"/>
    <w:rsid w:val="00A207D7"/>
    <w:rsid w:val="00A20981"/>
    <w:rsid w:val="00A210FE"/>
    <w:rsid w:val="00A2158B"/>
    <w:rsid w:val="00A21E8F"/>
    <w:rsid w:val="00A221BC"/>
    <w:rsid w:val="00A22702"/>
    <w:rsid w:val="00A227B8"/>
    <w:rsid w:val="00A22CB6"/>
    <w:rsid w:val="00A23312"/>
    <w:rsid w:val="00A234E2"/>
    <w:rsid w:val="00A239D5"/>
    <w:rsid w:val="00A23BF4"/>
    <w:rsid w:val="00A25A1A"/>
    <w:rsid w:val="00A25A96"/>
    <w:rsid w:val="00A25C48"/>
    <w:rsid w:val="00A260B6"/>
    <w:rsid w:val="00A2639D"/>
    <w:rsid w:val="00A26591"/>
    <w:rsid w:val="00A2685C"/>
    <w:rsid w:val="00A26BF6"/>
    <w:rsid w:val="00A272EB"/>
    <w:rsid w:val="00A2774A"/>
    <w:rsid w:val="00A30FA4"/>
    <w:rsid w:val="00A31218"/>
    <w:rsid w:val="00A315BF"/>
    <w:rsid w:val="00A32002"/>
    <w:rsid w:val="00A3222F"/>
    <w:rsid w:val="00A3259E"/>
    <w:rsid w:val="00A32CFA"/>
    <w:rsid w:val="00A33B5A"/>
    <w:rsid w:val="00A33F83"/>
    <w:rsid w:val="00A350AE"/>
    <w:rsid w:val="00A3582B"/>
    <w:rsid w:val="00A3609B"/>
    <w:rsid w:val="00A37A35"/>
    <w:rsid w:val="00A37E5D"/>
    <w:rsid w:val="00A401ED"/>
    <w:rsid w:val="00A4037A"/>
    <w:rsid w:val="00A40502"/>
    <w:rsid w:val="00A409B1"/>
    <w:rsid w:val="00A4129A"/>
    <w:rsid w:val="00A4297B"/>
    <w:rsid w:val="00A42B63"/>
    <w:rsid w:val="00A4427C"/>
    <w:rsid w:val="00A45EAD"/>
    <w:rsid w:val="00A464D4"/>
    <w:rsid w:val="00A46DB6"/>
    <w:rsid w:val="00A46F4D"/>
    <w:rsid w:val="00A47066"/>
    <w:rsid w:val="00A47228"/>
    <w:rsid w:val="00A472C7"/>
    <w:rsid w:val="00A4763A"/>
    <w:rsid w:val="00A47720"/>
    <w:rsid w:val="00A5051B"/>
    <w:rsid w:val="00A50D96"/>
    <w:rsid w:val="00A5204B"/>
    <w:rsid w:val="00A534AB"/>
    <w:rsid w:val="00A537B0"/>
    <w:rsid w:val="00A53A76"/>
    <w:rsid w:val="00A53B6D"/>
    <w:rsid w:val="00A54E91"/>
    <w:rsid w:val="00A558CB"/>
    <w:rsid w:val="00A56044"/>
    <w:rsid w:val="00A562D4"/>
    <w:rsid w:val="00A56360"/>
    <w:rsid w:val="00A5769B"/>
    <w:rsid w:val="00A60103"/>
    <w:rsid w:val="00A60996"/>
    <w:rsid w:val="00A60F9D"/>
    <w:rsid w:val="00A611C2"/>
    <w:rsid w:val="00A62EDF"/>
    <w:rsid w:val="00A6330B"/>
    <w:rsid w:val="00A63971"/>
    <w:rsid w:val="00A639DE"/>
    <w:rsid w:val="00A646AB"/>
    <w:rsid w:val="00A6495E"/>
    <w:rsid w:val="00A65060"/>
    <w:rsid w:val="00A651FF"/>
    <w:rsid w:val="00A65F16"/>
    <w:rsid w:val="00A675D8"/>
    <w:rsid w:val="00A6763A"/>
    <w:rsid w:val="00A679E8"/>
    <w:rsid w:val="00A70D29"/>
    <w:rsid w:val="00A7175C"/>
    <w:rsid w:val="00A717B7"/>
    <w:rsid w:val="00A71FA5"/>
    <w:rsid w:val="00A72230"/>
    <w:rsid w:val="00A7230B"/>
    <w:rsid w:val="00A73722"/>
    <w:rsid w:val="00A73CDC"/>
    <w:rsid w:val="00A74010"/>
    <w:rsid w:val="00A7401D"/>
    <w:rsid w:val="00A740A6"/>
    <w:rsid w:val="00A74512"/>
    <w:rsid w:val="00A7487D"/>
    <w:rsid w:val="00A74C75"/>
    <w:rsid w:val="00A759D2"/>
    <w:rsid w:val="00A75B6F"/>
    <w:rsid w:val="00A75E19"/>
    <w:rsid w:val="00A767A8"/>
    <w:rsid w:val="00A76B9A"/>
    <w:rsid w:val="00A76D0B"/>
    <w:rsid w:val="00A774B3"/>
    <w:rsid w:val="00A805B7"/>
    <w:rsid w:val="00A805D5"/>
    <w:rsid w:val="00A807DB"/>
    <w:rsid w:val="00A8167B"/>
    <w:rsid w:val="00A82D88"/>
    <w:rsid w:val="00A830FE"/>
    <w:rsid w:val="00A84B12"/>
    <w:rsid w:val="00A85363"/>
    <w:rsid w:val="00A85887"/>
    <w:rsid w:val="00A859CA"/>
    <w:rsid w:val="00A85FA9"/>
    <w:rsid w:val="00A85FE4"/>
    <w:rsid w:val="00A87B6C"/>
    <w:rsid w:val="00A87FBF"/>
    <w:rsid w:val="00A903FF"/>
    <w:rsid w:val="00A90594"/>
    <w:rsid w:val="00A911F0"/>
    <w:rsid w:val="00A91496"/>
    <w:rsid w:val="00A92056"/>
    <w:rsid w:val="00A92C86"/>
    <w:rsid w:val="00A92DAD"/>
    <w:rsid w:val="00A93925"/>
    <w:rsid w:val="00A93BA3"/>
    <w:rsid w:val="00A941F0"/>
    <w:rsid w:val="00A94916"/>
    <w:rsid w:val="00A94D14"/>
    <w:rsid w:val="00A960D6"/>
    <w:rsid w:val="00A9624D"/>
    <w:rsid w:val="00A965EE"/>
    <w:rsid w:val="00A9717A"/>
    <w:rsid w:val="00A97299"/>
    <w:rsid w:val="00AA04AE"/>
    <w:rsid w:val="00AA2DC7"/>
    <w:rsid w:val="00AA381E"/>
    <w:rsid w:val="00AA4028"/>
    <w:rsid w:val="00AA454A"/>
    <w:rsid w:val="00AA4D10"/>
    <w:rsid w:val="00AA4E71"/>
    <w:rsid w:val="00AA4FC2"/>
    <w:rsid w:val="00AA57E1"/>
    <w:rsid w:val="00AA5B07"/>
    <w:rsid w:val="00AA6073"/>
    <w:rsid w:val="00AA65A2"/>
    <w:rsid w:val="00AA6E97"/>
    <w:rsid w:val="00AA6F54"/>
    <w:rsid w:val="00AA71AC"/>
    <w:rsid w:val="00AA79A4"/>
    <w:rsid w:val="00AB0100"/>
    <w:rsid w:val="00AB07EB"/>
    <w:rsid w:val="00AB0A8A"/>
    <w:rsid w:val="00AB0B79"/>
    <w:rsid w:val="00AB14AA"/>
    <w:rsid w:val="00AB24BF"/>
    <w:rsid w:val="00AB2A47"/>
    <w:rsid w:val="00AB3067"/>
    <w:rsid w:val="00AB3C0F"/>
    <w:rsid w:val="00AB3F08"/>
    <w:rsid w:val="00AB42E3"/>
    <w:rsid w:val="00AB4CBD"/>
    <w:rsid w:val="00AB4DE0"/>
    <w:rsid w:val="00AB506E"/>
    <w:rsid w:val="00AB50A1"/>
    <w:rsid w:val="00AB5652"/>
    <w:rsid w:val="00AB56B6"/>
    <w:rsid w:val="00AB56DA"/>
    <w:rsid w:val="00AB5A96"/>
    <w:rsid w:val="00AB64FE"/>
    <w:rsid w:val="00AB6BD0"/>
    <w:rsid w:val="00AB6CC6"/>
    <w:rsid w:val="00AC01A2"/>
    <w:rsid w:val="00AC07E6"/>
    <w:rsid w:val="00AC1F78"/>
    <w:rsid w:val="00AC3895"/>
    <w:rsid w:val="00AC43F5"/>
    <w:rsid w:val="00AC443B"/>
    <w:rsid w:val="00AC570C"/>
    <w:rsid w:val="00AC6F64"/>
    <w:rsid w:val="00AD03E2"/>
    <w:rsid w:val="00AD0B10"/>
    <w:rsid w:val="00AD1438"/>
    <w:rsid w:val="00AD1A89"/>
    <w:rsid w:val="00AD2F82"/>
    <w:rsid w:val="00AD30BC"/>
    <w:rsid w:val="00AD390B"/>
    <w:rsid w:val="00AD3CFA"/>
    <w:rsid w:val="00AD3F37"/>
    <w:rsid w:val="00AD46F6"/>
    <w:rsid w:val="00AD4729"/>
    <w:rsid w:val="00AD4EF1"/>
    <w:rsid w:val="00AD532D"/>
    <w:rsid w:val="00AD5BC1"/>
    <w:rsid w:val="00AD5ED2"/>
    <w:rsid w:val="00AD620D"/>
    <w:rsid w:val="00AD6458"/>
    <w:rsid w:val="00AD68E4"/>
    <w:rsid w:val="00AD7A63"/>
    <w:rsid w:val="00AE2092"/>
    <w:rsid w:val="00AE238F"/>
    <w:rsid w:val="00AE23AE"/>
    <w:rsid w:val="00AE296C"/>
    <w:rsid w:val="00AE3503"/>
    <w:rsid w:val="00AE3627"/>
    <w:rsid w:val="00AE39E2"/>
    <w:rsid w:val="00AE3AA8"/>
    <w:rsid w:val="00AE3B3A"/>
    <w:rsid w:val="00AE44E8"/>
    <w:rsid w:val="00AE4646"/>
    <w:rsid w:val="00AE676C"/>
    <w:rsid w:val="00AE70E6"/>
    <w:rsid w:val="00AE7B33"/>
    <w:rsid w:val="00AF0469"/>
    <w:rsid w:val="00AF077D"/>
    <w:rsid w:val="00AF097E"/>
    <w:rsid w:val="00AF12F6"/>
    <w:rsid w:val="00AF24F4"/>
    <w:rsid w:val="00AF296F"/>
    <w:rsid w:val="00AF2F43"/>
    <w:rsid w:val="00AF3529"/>
    <w:rsid w:val="00AF45E2"/>
    <w:rsid w:val="00AF4790"/>
    <w:rsid w:val="00AF480F"/>
    <w:rsid w:val="00AF51B3"/>
    <w:rsid w:val="00AF5526"/>
    <w:rsid w:val="00AF555D"/>
    <w:rsid w:val="00AF558F"/>
    <w:rsid w:val="00AF5A61"/>
    <w:rsid w:val="00AF644B"/>
    <w:rsid w:val="00AF6F37"/>
    <w:rsid w:val="00AF74A6"/>
    <w:rsid w:val="00B0052A"/>
    <w:rsid w:val="00B008AE"/>
    <w:rsid w:val="00B011A8"/>
    <w:rsid w:val="00B01967"/>
    <w:rsid w:val="00B01D74"/>
    <w:rsid w:val="00B0253A"/>
    <w:rsid w:val="00B026B2"/>
    <w:rsid w:val="00B02E44"/>
    <w:rsid w:val="00B03DD2"/>
    <w:rsid w:val="00B0415C"/>
    <w:rsid w:val="00B04344"/>
    <w:rsid w:val="00B056E4"/>
    <w:rsid w:val="00B05B20"/>
    <w:rsid w:val="00B05BFC"/>
    <w:rsid w:val="00B0621F"/>
    <w:rsid w:val="00B06400"/>
    <w:rsid w:val="00B06D10"/>
    <w:rsid w:val="00B07496"/>
    <w:rsid w:val="00B07749"/>
    <w:rsid w:val="00B077BB"/>
    <w:rsid w:val="00B10093"/>
    <w:rsid w:val="00B10C0A"/>
    <w:rsid w:val="00B10D0D"/>
    <w:rsid w:val="00B10DE0"/>
    <w:rsid w:val="00B11CE8"/>
    <w:rsid w:val="00B1269A"/>
    <w:rsid w:val="00B13DBF"/>
    <w:rsid w:val="00B14168"/>
    <w:rsid w:val="00B14B89"/>
    <w:rsid w:val="00B1587F"/>
    <w:rsid w:val="00B16083"/>
    <w:rsid w:val="00B16908"/>
    <w:rsid w:val="00B16CC2"/>
    <w:rsid w:val="00B16FC1"/>
    <w:rsid w:val="00B17227"/>
    <w:rsid w:val="00B17518"/>
    <w:rsid w:val="00B17FBF"/>
    <w:rsid w:val="00B20593"/>
    <w:rsid w:val="00B21178"/>
    <w:rsid w:val="00B21569"/>
    <w:rsid w:val="00B2182F"/>
    <w:rsid w:val="00B21BF9"/>
    <w:rsid w:val="00B231C3"/>
    <w:rsid w:val="00B232BF"/>
    <w:rsid w:val="00B23A17"/>
    <w:rsid w:val="00B241E3"/>
    <w:rsid w:val="00B24E72"/>
    <w:rsid w:val="00B253A3"/>
    <w:rsid w:val="00B27FB5"/>
    <w:rsid w:val="00B302B5"/>
    <w:rsid w:val="00B3066E"/>
    <w:rsid w:val="00B30DEA"/>
    <w:rsid w:val="00B31465"/>
    <w:rsid w:val="00B32043"/>
    <w:rsid w:val="00B32CFB"/>
    <w:rsid w:val="00B32E95"/>
    <w:rsid w:val="00B332AA"/>
    <w:rsid w:val="00B334FA"/>
    <w:rsid w:val="00B33697"/>
    <w:rsid w:val="00B336DB"/>
    <w:rsid w:val="00B33DA0"/>
    <w:rsid w:val="00B340C9"/>
    <w:rsid w:val="00B3469B"/>
    <w:rsid w:val="00B34B3B"/>
    <w:rsid w:val="00B351A5"/>
    <w:rsid w:val="00B354E6"/>
    <w:rsid w:val="00B35754"/>
    <w:rsid w:val="00B3634D"/>
    <w:rsid w:val="00B3636A"/>
    <w:rsid w:val="00B364E3"/>
    <w:rsid w:val="00B36548"/>
    <w:rsid w:val="00B366C2"/>
    <w:rsid w:val="00B379B9"/>
    <w:rsid w:val="00B40409"/>
    <w:rsid w:val="00B40ED8"/>
    <w:rsid w:val="00B4260A"/>
    <w:rsid w:val="00B42A78"/>
    <w:rsid w:val="00B42B41"/>
    <w:rsid w:val="00B42F03"/>
    <w:rsid w:val="00B42F9D"/>
    <w:rsid w:val="00B43262"/>
    <w:rsid w:val="00B4342D"/>
    <w:rsid w:val="00B4360A"/>
    <w:rsid w:val="00B43A73"/>
    <w:rsid w:val="00B43D2B"/>
    <w:rsid w:val="00B45FBB"/>
    <w:rsid w:val="00B47155"/>
    <w:rsid w:val="00B472C8"/>
    <w:rsid w:val="00B4738F"/>
    <w:rsid w:val="00B47F61"/>
    <w:rsid w:val="00B503D5"/>
    <w:rsid w:val="00B51416"/>
    <w:rsid w:val="00B51599"/>
    <w:rsid w:val="00B518F6"/>
    <w:rsid w:val="00B52E8E"/>
    <w:rsid w:val="00B53C7D"/>
    <w:rsid w:val="00B53E52"/>
    <w:rsid w:val="00B55B70"/>
    <w:rsid w:val="00B55CF1"/>
    <w:rsid w:val="00B55F58"/>
    <w:rsid w:val="00B561A2"/>
    <w:rsid w:val="00B56E9E"/>
    <w:rsid w:val="00B57691"/>
    <w:rsid w:val="00B577E9"/>
    <w:rsid w:val="00B57B28"/>
    <w:rsid w:val="00B57B31"/>
    <w:rsid w:val="00B605B8"/>
    <w:rsid w:val="00B605DE"/>
    <w:rsid w:val="00B614D0"/>
    <w:rsid w:val="00B61E21"/>
    <w:rsid w:val="00B6276A"/>
    <w:rsid w:val="00B6298D"/>
    <w:rsid w:val="00B63319"/>
    <w:rsid w:val="00B633BF"/>
    <w:rsid w:val="00B63BBD"/>
    <w:rsid w:val="00B63DCD"/>
    <w:rsid w:val="00B642AF"/>
    <w:rsid w:val="00B65EBF"/>
    <w:rsid w:val="00B66171"/>
    <w:rsid w:val="00B66219"/>
    <w:rsid w:val="00B66595"/>
    <w:rsid w:val="00B665F7"/>
    <w:rsid w:val="00B6678B"/>
    <w:rsid w:val="00B66F4A"/>
    <w:rsid w:val="00B674AB"/>
    <w:rsid w:val="00B675EE"/>
    <w:rsid w:val="00B6778E"/>
    <w:rsid w:val="00B67A4D"/>
    <w:rsid w:val="00B67ADF"/>
    <w:rsid w:val="00B70251"/>
    <w:rsid w:val="00B709C9"/>
    <w:rsid w:val="00B71485"/>
    <w:rsid w:val="00B71972"/>
    <w:rsid w:val="00B71A87"/>
    <w:rsid w:val="00B71ACC"/>
    <w:rsid w:val="00B71EDC"/>
    <w:rsid w:val="00B7537F"/>
    <w:rsid w:val="00B760A4"/>
    <w:rsid w:val="00B76922"/>
    <w:rsid w:val="00B7707C"/>
    <w:rsid w:val="00B77391"/>
    <w:rsid w:val="00B7765D"/>
    <w:rsid w:val="00B7788E"/>
    <w:rsid w:val="00B77E25"/>
    <w:rsid w:val="00B8034A"/>
    <w:rsid w:val="00B81350"/>
    <w:rsid w:val="00B8173E"/>
    <w:rsid w:val="00B8465A"/>
    <w:rsid w:val="00B84F9E"/>
    <w:rsid w:val="00B85CD4"/>
    <w:rsid w:val="00B86116"/>
    <w:rsid w:val="00B86B5C"/>
    <w:rsid w:val="00B872F6"/>
    <w:rsid w:val="00B8748E"/>
    <w:rsid w:val="00B8796D"/>
    <w:rsid w:val="00B87B65"/>
    <w:rsid w:val="00B87FE3"/>
    <w:rsid w:val="00B91FE5"/>
    <w:rsid w:val="00B92FBA"/>
    <w:rsid w:val="00B93506"/>
    <w:rsid w:val="00B93670"/>
    <w:rsid w:val="00B939BF"/>
    <w:rsid w:val="00B93C3E"/>
    <w:rsid w:val="00B93DC5"/>
    <w:rsid w:val="00B95F9B"/>
    <w:rsid w:val="00B96411"/>
    <w:rsid w:val="00BA00B7"/>
    <w:rsid w:val="00BA01B5"/>
    <w:rsid w:val="00BA0AC7"/>
    <w:rsid w:val="00BA191F"/>
    <w:rsid w:val="00BA1C39"/>
    <w:rsid w:val="00BA1DA0"/>
    <w:rsid w:val="00BA31B2"/>
    <w:rsid w:val="00BA352A"/>
    <w:rsid w:val="00BA549B"/>
    <w:rsid w:val="00BA5B92"/>
    <w:rsid w:val="00BA70B2"/>
    <w:rsid w:val="00BA79C2"/>
    <w:rsid w:val="00BB1209"/>
    <w:rsid w:val="00BB16AC"/>
    <w:rsid w:val="00BB1B4F"/>
    <w:rsid w:val="00BB2F12"/>
    <w:rsid w:val="00BB3373"/>
    <w:rsid w:val="00BB3703"/>
    <w:rsid w:val="00BB4B8D"/>
    <w:rsid w:val="00BB4E79"/>
    <w:rsid w:val="00BB50F9"/>
    <w:rsid w:val="00BB64BC"/>
    <w:rsid w:val="00BB6872"/>
    <w:rsid w:val="00BB687A"/>
    <w:rsid w:val="00BB7014"/>
    <w:rsid w:val="00BC0514"/>
    <w:rsid w:val="00BC0F23"/>
    <w:rsid w:val="00BC18BF"/>
    <w:rsid w:val="00BC1C77"/>
    <w:rsid w:val="00BC4855"/>
    <w:rsid w:val="00BC51D4"/>
    <w:rsid w:val="00BC63B1"/>
    <w:rsid w:val="00BC663D"/>
    <w:rsid w:val="00BC6C2A"/>
    <w:rsid w:val="00BC6E9F"/>
    <w:rsid w:val="00BD048D"/>
    <w:rsid w:val="00BD0622"/>
    <w:rsid w:val="00BD0B25"/>
    <w:rsid w:val="00BD41DC"/>
    <w:rsid w:val="00BD4511"/>
    <w:rsid w:val="00BD47D5"/>
    <w:rsid w:val="00BD4E85"/>
    <w:rsid w:val="00BD5713"/>
    <w:rsid w:val="00BD6689"/>
    <w:rsid w:val="00BD6EC8"/>
    <w:rsid w:val="00BD75A2"/>
    <w:rsid w:val="00BE2501"/>
    <w:rsid w:val="00BE2776"/>
    <w:rsid w:val="00BE2908"/>
    <w:rsid w:val="00BE3393"/>
    <w:rsid w:val="00BE34C8"/>
    <w:rsid w:val="00BE45B5"/>
    <w:rsid w:val="00BE56D1"/>
    <w:rsid w:val="00BE5BB3"/>
    <w:rsid w:val="00BE62E6"/>
    <w:rsid w:val="00BE6F3C"/>
    <w:rsid w:val="00BE7B41"/>
    <w:rsid w:val="00BE7C13"/>
    <w:rsid w:val="00BF06F1"/>
    <w:rsid w:val="00BF0F17"/>
    <w:rsid w:val="00BF1677"/>
    <w:rsid w:val="00BF1A5F"/>
    <w:rsid w:val="00BF242E"/>
    <w:rsid w:val="00BF274E"/>
    <w:rsid w:val="00BF2B31"/>
    <w:rsid w:val="00BF3216"/>
    <w:rsid w:val="00BF36FF"/>
    <w:rsid w:val="00BF3EB5"/>
    <w:rsid w:val="00BF41B4"/>
    <w:rsid w:val="00BF4890"/>
    <w:rsid w:val="00BF527A"/>
    <w:rsid w:val="00BF6531"/>
    <w:rsid w:val="00BF6D51"/>
    <w:rsid w:val="00BF7CDA"/>
    <w:rsid w:val="00C01827"/>
    <w:rsid w:val="00C022EC"/>
    <w:rsid w:val="00C02740"/>
    <w:rsid w:val="00C0287F"/>
    <w:rsid w:val="00C04956"/>
    <w:rsid w:val="00C04CDE"/>
    <w:rsid w:val="00C05D9E"/>
    <w:rsid w:val="00C06155"/>
    <w:rsid w:val="00C06C01"/>
    <w:rsid w:val="00C071C0"/>
    <w:rsid w:val="00C07428"/>
    <w:rsid w:val="00C075E6"/>
    <w:rsid w:val="00C07F01"/>
    <w:rsid w:val="00C07FCF"/>
    <w:rsid w:val="00C10B18"/>
    <w:rsid w:val="00C10CE5"/>
    <w:rsid w:val="00C10EF5"/>
    <w:rsid w:val="00C11223"/>
    <w:rsid w:val="00C11376"/>
    <w:rsid w:val="00C113F0"/>
    <w:rsid w:val="00C119FC"/>
    <w:rsid w:val="00C11E39"/>
    <w:rsid w:val="00C12ED0"/>
    <w:rsid w:val="00C13049"/>
    <w:rsid w:val="00C134B4"/>
    <w:rsid w:val="00C138AA"/>
    <w:rsid w:val="00C14995"/>
    <w:rsid w:val="00C14B5A"/>
    <w:rsid w:val="00C150BE"/>
    <w:rsid w:val="00C15F73"/>
    <w:rsid w:val="00C1608D"/>
    <w:rsid w:val="00C1648F"/>
    <w:rsid w:val="00C16EF4"/>
    <w:rsid w:val="00C173A9"/>
    <w:rsid w:val="00C1752B"/>
    <w:rsid w:val="00C178F4"/>
    <w:rsid w:val="00C179FB"/>
    <w:rsid w:val="00C17D5A"/>
    <w:rsid w:val="00C17E66"/>
    <w:rsid w:val="00C20450"/>
    <w:rsid w:val="00C20683"/>
    <w:rsid w:val="00C20DDA"/>
    <w:rsid w:val="00C218DA"/>
    <w:rsid w:val="00C23591"/>
    <w:rsid w:val="00C235EE"/>
    <w:rsid w:val="00C23E23"/>
    <w:rsid w:val="00C2462E"/>
    <w:rsid w:val="00C24CFF"/>
    <w:rsid w:val="00C26E96"/>
    <w:rsid w:val="00C27987"/>
    <w:rsid w:val="00C30953"/>
    <w:rsid w:val="00C30D34"/>
    <w:rsid w:val="00C33732"/>
    <w:rsid w:val="00C33CB4"/>
    <w:rsid w:val="00C3464C"/>
    <w:rsid w:val="00C3464D"/>
    <w:rsid w:val="00C34670"/>
    <w:rsid w:val="00C34D76"/>
    <w:rsid w:val="00C35309"/>
    <w:rsid w:val="00C366E7"/>
    <w:rsid w:val="00C37007"/>
    <w:rsid w:val="00C37D0F"/>
    <w:rsid w:val="00C404EF"/>
    <w:rsid w:val="00C40C91"/>
    <w:rsid w:val="00C4174C"/>
    <w:rsid w:val="00C41973"/>
    <w:rsid w:val="00C41C79"/>
    <w:rsid w:val="00C4287D"/>
    <w:rsid w:val="00C42922"/>
    <w:rsid w:val="00C43C9F"/>
    <w:rsid w:val="00C43F0F"/>
    <w:rsid w:val="00C442D3"/>
    <w:rsid w:val="00C45E8D"/>
    <w:rsid w:val="00C46F7D"/>
    <w:rsid w:val="00C4713A"/>
    <w:rsid w:val="00C47C4A"/>
    <w:rsid w:val="00C47EB8"/>
    <w:rsid w:val="00C50353"/>
    <w:rsid w:val="00C50AB0"/>
    <w:rsid w:val="00C50BF2"/>
    <w:rsid w:val="00C515AC"/>
    <w:rsid w:val="00C52D25"/>
    <w:rsid w:val="00C52DF6"/>
    <w:rsid w:val="00C537E8"/>
    <w:rsid w:val="00C5383B"/>
    <w:rsid w:val="00C5383F"/>
    <w:rsid w:val="00C53C75"/>
    <w:rsid w:val="00C54811"/>
    <w:rsid w:val="00C556A9"/>
    <w:rsid w:val="00C60010"/>
    <w:rsid w:val="00C60369"/>
    <w:rsid w:val="00C603F9"/>
    <w:rsid w:val="00C6117F"/>
    <w:rsid w:val="00C61502"/>
    <w:rsid w:val="00C61BC1"/>
    <w:rsid w:val="00C63ACD"/>
    <w:rsid w:val="00C64DF0"/>
    <w:rsid w:val="00C65198"/>
    <w:rsid w:val="00C65399"/>
    <w:rsid w:val="00C65B4C"/>
    <w:rsid w:val="00C66643"/>
    <w:rsid w:val="00C66DFF"/>
    <w:rsid w:val="00C674B2"/>
    <w:rsid w:val="00C709FC"/>
    <w:rsid w:val="00C71471"/>
    <w:rsid w:val="00C717D6"/>
    <w:rsid w:val="00C71945"/>
    <w:rsid w:val="00C7223A"/>
    <w:rsid w:val="00C72C40"/>
    <w:rsid w:val="00C72E44"/>
    <w:rsid w:val="00C72EE4"/>
    <w:rsid w:val="00C7381F"/>
    <w:rsid w:val="00C73ADE"/>
    <w:rsid w:val="00C74534"/>
    <w:rsid w:val="00C75071"/>
    <w:rsid w:val="00C75206"/>
    <w:rsid w:val="00C752B5"/>
    <w:rsid w:val="00C766F8"/>
    <w:rsid w:val="00C76E1C"/>
    <w:rsid w:val="00C77056"/>
    <w:rsid w:val="00C771B5"/>
    <w:rsid w:val="00C775C4"/>
    <w:rsid w:val="00C77765"/>
    <w:rsid w:val="00C80219"/>
    <w:rsid w:val="00C80B6D"/>
    <w:rsid w:val="00C81136"/>
    <w:rsid w:val="00C8138A"/>
    <w:rsid w:val="00C82149"/>
    <w:rsid w:val="00C824D0"/>
    <w:rsid w:val="00C83795"/>
    <w:rsid w:val="00C84A13"/>
    <w:rsid w:val="00C84D4D"/>
    <w:rsid w:val="00C853E5"/>
    <w:rsid w:val="00C85810"/>
    <w:rsid w:val="00C8606B"/>
    <w:rsid w:val="00C8610C"/>
    <w:rsid w:val="00C8615D"/>
    <w:rsid w:val="00C87AEC"/>
    <w:rsid w:val="00C90CFC"/>
    <w:rsid w:val="00C910F0"/>
    <w:rsid w:val="00C91120"/>
    <w:rsid w:val="00C9192D"/>
    <w:rsid w:val="00C92374"/>
    <w:rsid w:val="00C92500"/>
    <w:rsid w:val="00C94DB3"/>
    <w:rsid w:val="00C95099"/>
    <w:rsid w:val="00C9542A"/>
    <w:rsid w:val="00C9543C"/>
    <w:rsid w:val="00C954FA"/>
    <w:rsid w:val="00C95E01"/>
    <w:rsid w:val="00C96371"/>
    <w:rsid w:val="00C969FD"/>
    <w:rsid w:val="00C97053"/>
    <w:rsid w:val="00CA0B1E"/>
    <w:rsid w:val="00CA0E8F"/>
    <w:rsid w:val="00CA3002"/>
    <w:rsid w:val="00CA319C"/>
    <w:rsid w:val="00CA33CF"/>
    <w:rsid w:val="00CA3406"/>
    <w:rsid w:val="00CA3930"/>
    <w:rsid w:val="00CA3DB8"/>
    <w:rsid w:val="00CA59B5"/>
    <w:rsid w:val="00CB03AC"/>
    <w:rsid w:val="00CB0D28"/>
    <w:rsid w:val="00CB1A33"/>
    <w:rsid w:val="00CB25C1"/>
    <w:rsid w:val="00CB2E14"/>
    <w:rsid w:val="00CB4DC7"/>
    <w:rsid w:val="00CB4F6C"/>
    <w:rsid w:val="00CB5934"/>
    <w:rsid w:val="00CB688C"/>
    <w:rsid w:val="00CB689A"/>
    <w:rsid w:val="00CB693D"/>
    <w:rsid w:val="00CB6D26"/>
    <w:rsid w:val="00CB6EE9"/>
    <w:rsid w:val="00CB6F4A"/>
    <w:rsid w:val="00CB7343"/>
    <w:rsid w:val="00CB74F7"/>
    <w:rsid w:val="00CB759F"/>
    <w:rsid w:val="00CB77B9"/>
    <w:rsid w:val="00CC0F60"/>
    <w:rsid w:val="00CC1488"/>
    <w:rsid w:val="00CC2223"/>
    <w:rsid w:val="00CC27A8"/>
    <w:rsid w:val="00CC3816"/>
    <w:rsid w:val="00CC384F"/>
    <w:rsid w:val="00CC4BB8"/>
    <w:rsid w:val="00CC4C25"/>
    <w:rsid w:val="00CC4E32"/>
    <w:rsid w:val="00CC6B8C"/>
    <w:rsid w:val="00CC6F84"/>
    <w:rsid w:val="00CC70C2"/>
    <w:rsid w:val="00CC75CE"/>
    <w:rsid w:val="00CD00DB"/>
    <w:rsid w:val="00CD0887"/>
    <w:rsid w:val="00CD094A"/>
    <w:rsid w:val="00CD0DDD"/>
    <w:rsid w:val="00CD2507"/>
    <w:rsid w:val="00CD263A"/>
    <w:rsid w:val="00CD280C"/>
    <w:rsid w:val="00CD2D68"/>
    <w:rsid w:val="00CD31C0"/>
    <w:rsid w:val="00CD43B8"/>
    <w:rsid w:val="00CD474A"/>
    <w:rsid w:val="00CD5B96"/>
    <w:rsid w:val="00CD5C7B"/>
    <w:rsid w:val="00CD5D76"/>
    <w:rsid w:val="00CD6F54"/>
    <w:rsid w:val="00CE049F"/>
    <w:rsid w:val="00CE0E40"/>
    <w:rsid w:val="00CE0F05"/>
    <w:rsid w:val="00CE1454"/>
    <w:rsid w:val="00CE34F5"/>
    <w:rsid w:val="00CE377C"/>
    <w:rsid w:val="00CE399D"/>
    <w:rsid w:val="00CE47F9"/>
    <w:rsid w:val="00CE49C8"/>
    <w:rsid w:val="00CE4B31"/>
    <w:rsid w:val="00CE5202"/>
    <w:rsid w:val="00CE52D6"/>
    <w:rsid w:val="00CE5B4C"/>
    <w:rsid w:val="00CE6E61"/>
    <w:rsid w:val="00CF1DA3"/>
    <w:rsid w:val="00CF2CD7"/>
    <w:rsid w:val="00CF3B44"/>
    <w:rsid w:val="00CF3DF4"/>
    <w:rsid w:val="00CF42C2"/>
    <w:rsid w:val="00CF43BA"/>
    <w:rsid w:val="00CF4B44"/>
    <w:rsid w:val="00CF4CFF"/>
    <w:rsid w:val="00CF5C7B"/>
    <w:rsid w:val="00CF5FFB"/>
    <w:rsid w:val="00CF77EC"/>
    <w:rsid w:val="00D00421"/>
    <w:rsid w:val="00D010D1"/>
    <w:rsid w:val="00D017AE"/>
    <w:rsid w:val="00D04293"/>
    <w:rsid w:val="00D05053"/>
    <w:rsid w:val="00D06B50"/>
    <w:rsid w:val="00D106F6"/>
    <w:rsid w:val="00D10ABA"/>
    <w:rsid w:val="00D1124A"/>
    <w:rsid w:val="00D11FEF"/>
    <w:rsid w:val="00D12134"/>
    <w:rsid w:val="00D12228"/>
    <w:rsid w:val="00D14FE0"/>
    <w:rsid w:val="00D1562F"/>
    <w:rsid w:val="00D15B28"/>
    <w:rsid w:val="00D15D6B"/>
    <w:rsid w:val="00D16899"/>
    <w:rsid w:val="00D16ABB"/>
    <w:rsid w:val="00D16D37"/>
    <w:rsid w:val="00D171E2"/>
    <w:rsid w:val="00D17E2C"/>
    <w:rsid w:val="00D207C5"/>
    <w:rsid w:val="00D21112"/>
    <w:rsid w:val="00D2280F"/>
    <w:rsid w:val="00D22CAE"/>
    <w:rsid w:val="00D22CD8"/>
    <w:rsid w:val="00D22D82"/>
    <w:rsid w:val="00D23045"/>
    <w:rsid w:val="00D234E4"/>
    <w:rsid w:val="00D24714"/>
    <w:rsid w:val="00D24B96"/>
    <w:rsid w:val="00D24FC7"/>
    <w:rsid w:val="00D26EA4"/>
    <w:rsid w:val="00D271F5"/>
    <w:rsid w:val="00D27792"/>
    <w:rsid w:val="00D27E7A"/>
    <w:rsid w:val="00D27E92"/>
    <w:rsid w:val="00D31302"/>
    <w:rsid w:val="00D313A8"/>
    <w:rsid w:val="00D315D3"/>
    <w:rsid w:val="00D31A4E"/>
    <w:rsid w:val="00D31CA2"/>
    <w:rsid w:val="00D329D7"/>
    <w:rsid w:val="00D33FDD"/>
    <w:rsid w:val="00D34434"/>
    <w:rsid w:val="00D344C1"/>
    <w:rsid w:val="00D350E7"/>
    <w:rsid w:val="00D35724"/>
    <w:rsid w:val="00D35E9C"/>
    <w:rsid w:val="00D36265"/>
    <w:rsid w:val="00D372E0"/>
    <w:rsid w:val="00D3780D"/>
    <w:rsid w:val="00D37823"/>
    <w:rsid w:val="00D40100"/>
    <w:rsid w:val="00D40661"/>
    <w:rsid w:val="00D41768"/>
    <w:rsid w:val="00D431E0"/>
    <w:rsid w:val="00D436C7"/>
    <w:rsid w:val="00D43C37"/>
    <w:rsid w:val="00D43C66"/>
    <w:rsid w:val="00D44036"/>
    <w:rsid w:val="00D44385"/>
    <w:rsid w:val="00D4496C"/>
    <w:rsid w:val="00D449D7"/>
    <w:rsid w:val="00D45665"/>
    <w:rsid w:val="00D459C9"/>
    <w:rsid w:val="00D45A99"/>
    <w:rsid w:val="00D47483"/>
    <w:rsid w:val="00D5171C"/>
    <w:rsid w:val="00D525B8"/>
    <w:rsid w:val="00D52DFC"/>
    <w:rsid w:val="00D5335D"/>
    <w:rsid w:val="00D5406D"/>
    <w:rsid w:val="00D54084"/>
    <w:rsid w:val="00D54845"/>
    <w:rsid w:val="00D552AF"/>
    <w:rsid w:val="00D55B8E"/>
    <w:rsid w:val="00D55C90"/>
    <w:rsid w:val="00D567A6"/>
    <w:rsid w:val="00D60103"/>
    <w:rsid w:val="00D604E1"/>
    <w:rsid w:val="00D60852"/>
    <w:rsid w:val="00D610DF"/>
    <w:rsid w:val="00D61188"/>
    <w:rsid w:val="00D6188F"/>
    <w:rsid w:val="00D61969"/>
    <w:rsid w:val="00D62CFF"/>
    <w:rsid w:val="00D63461"/>
    <w:rsid w:val="00D63EA6"/>
    <w:rsid w:val="00D63F0B"/>
    <w:rsid w:val="00D640FD"/>
    <w:rsid w:val="00D64606"/>
    <w:rsid w:val="00D65127"/>
    <w:rsid w:val="00D654DE"/>
    <w:rsid w:val="00D65579"/>
    <w:rsid w:val="00D65693"/>
    <w:rsid w:val="00D66EDC"/>
    <w:rsid w:val="00D70488"/>
    <w:rsid w:val="00D71CCC"/>
    <w:rsid w:val="00D71CFA"/>
    <w:rsid w:val="00D71DE6"/>
    <w:rsid w:val="00D71E2A"/>
    <w:rsid w:val="00D72507"/>
    <w:rsid w:val="00D73DFF"/>
    <w:rsid w:val="00D743C1"/>
    <w:rsid w:val="00D74442"/>
    <w:rsid w:val="00D74455"/>
    <w:rsid w:val="00D744DB"/>
    <w:rsid w:val="00D749E9"/>
    <w:rsid w:val="00D752DD"/>
    <w:rsid w:val="00D754FB"/>
    <w:rsid w:val="00D756B7"/>
    <w:rsid w:val="00D8007F"/>
    <w:rsid w:val="00D80B3A"/>
    <w:rsid w:val="00D81F04"/>
    <w:rsid w:val="00D82520"/>
    <w:rsid w:val="00D82AC1"/>
    <w:rsid w:val="00D839E1"/>
    <w:rsid w:val="00D84335"/>
    <w:rsid w:val="00D84675"/>
    <w:rsid w:val="00D8519B"/>
    <w:rsid w:val="00D8566B"/>
    <w:rsid w:val="00D85EE1"/>
    <w:rsid w:val="00D90797"/>
    <w:rsid w:val="00D907FC"/>
    <w:rsid w:val="00D90A63"/>
    <w:rsid w:val="00D90BC0"/>
    <w:rsid w:val="00D90E05"/>
    <w:rsid w:val="00D91076"/>
    <w:rsid w:val="00D912CE"/>
    <w:rsid w:val="00D92FA3"/>
    <w:rsid w:val="00D9310D"/>
    <w:rsid w:val="00D93249"/>
    <w:rsid w:val="00D93E10"/>
    <w:rsid w:val="00D94F37"/>
    <w:rsid w:val="00D964A9"/>
    <w:rsid w:val="00D96B1A"/>
    <w:rsid w:val="00D97CDD"/>
    <w:rsid w:val="00DA05FA"/>
    <w:rsid w:val="00DA084B"/>
    <w:rsid w:val="00DA13A3"/>
    <w:rsid w:val="00DA269F"/>
    <w:rsid w:val="00DA36F8"/>
    <w:rsid w:val="00DA3C7C"/>
    <w:rsid w:val="00DA41FC"/>
    <w:rsid w:val="00DA42EC"/>
    <w:rsid w:val="00DA5033"/>
    <w:rsid w:val="00DA5C44"/>
    <w:rsid w:val="00DA5D88"/>
    <w:rsid w:val="00DA6382"/>
    <w:rsid w:val="00DA6942"/>
    <w:rsid w:val="00DA6A73"/>
    <w:rsid w:val="00DA7237"/>
    <w:rsid w:val="00DB1521"/>
    <w:rsid w:val="00DB16B2"/>
    <w:rsid w:val="00DB18AE"/>
    <w:rsid w:val="00DB2C36"/>
    <w:rsid w:val="00DB2D12"/>
    <w:rsid w:val="00DB3008"/>
    <w:rsid w:val="00DB32DF"/>
    <w:rsid w:val="00DB3366"/>
    <w:rsid w:val="00DB4089"/>
    <w:rsid w:val="00DB435E"/>
    <w:rsid w:val="00DB4B58"/>
    <w:rsid w:val="00DB4EC9"/>
    <w:rsid w:val="00DB50E6"/>
    <w:rsid w:val="00DB645B"/>
    <w:rsid w:val="00DB666D"/>
    <w:rsid w:val="00DB72D0"/>
    <w:rsid w:val="00DC05A4"/>
    <w:rsid w:val="00DC05E5"/>
    <w:rsid w:val="00DC0DD2"/>
    <w:rsid w:val="00DC144F"/>
    <w:rsid w:val="00DC211B"/>
    <w:rsid w:val="00DC3273"/>
    <w:rsid w:val="00DC3D30"/>
    <w:rsid w:val="00DC45D9"/>
    <w:rsid w:val="00DC5580"/>
    <w:rsid w:val="00DC58E3"/>
    <w:rsid w:val="00DC5B0C"/>
    <w:rsid w:val="00DC5FA5"/>
    <w:rsid w:val="00DC6F5F"/>
    <w:rsid w:val="00DC6FFC"/>
    <w:rsid w:val="00DC7666"/>
    <w:rsid w:val="00DD1960"/>
    <w:rsid w:val="00DD23DF"/>
    <w:rsid w:val="00DD3C86"/>
    <w:rsid w:val="00DD4A05"/>
    <w:rsid w:val="00DD56D9"/>
    <w:rsid w:val="00DD5B35"/>
    <w:rsid w:val="00DD5C94"/>
    <w:rsid w:val="00DD7CC0"/>
    <w:rsid w:val="00DE1A1C"/>
    <w:rsid w:val="00DE1FEB"/>
    <w:rsid w:val="00DE20CB"/>
    <w:rsid w:val="00DE2999"/>
    <w:rsid w:val="00DE41CA"/>
    <w:rsid w:val="00DE4AE3"/>
    <w:rsid w:val="00DE551E"/>
    <w:rsid w:val="00DE5DC0"/>
    <w:rsid w:val="00DE60B5"/>
    <w:rsid w:val="00DE63D2"/>
    <w:rsid w:val="00DE6462"/>
    <w:rsid w:val="00DE66F1"/>
    <w:rsid w:val="00DE700A"/>
    <w:rsid w:val="00DE7120"/>
    <w:rsid w:val="00DE74BA"/>
    <w:rsid w:val="00DE7B3D"/>
    <w:rsid w:val="00DF0070"/>
    <w:rsid w:val="00DF041C"/>
    <w:rsid w:val="00DF07E8"/>
    <w:rsid w:val="00DF0CF9"/>
    <w:rsid w:val="00DF1409"/>
    <w:rsid w:val="00DF2B2C"/>
    <w:rsid w:val="00DF2E11"/>
    <w:rsid w:val="00DF3C26"/>
    <w:rsid w:val="00DF4738"/>
    <w:rsid w:val="00DF4C70"/>
    <w:rsid w:val="00DF5AAE"/>
    <w:rsid w:val="00DF5BA8"/>
    <w:rsid w:val="00DF75D0"/>
    <w:rsid w:val="00DF7878"/>
    <w:rsid w:val="00E0025C"/>
    <w:rsid w:val="00E00889"/>
    <w:rsid w:val="00E01A91"/>
    <w:rsid w:val="00E01DFB"/>
    <w:rsid w:val="00E027F9"/>
    <w:rsid w:val="00E02BA7"/>
    <w:rsid w:val="00E02D67"/>
    <w:rsid w:val="00E03F1E"/>
    <w:rsid w:val="00E04008"/>
    <w:rsid w:val="00E04312"/>
    <w:rsid w:val="00E04B29"/>
    <w:rsid w:val="00E06D86"/>
    <w:rsid w:val="00E06E3D"/>
    <w:rsid w:val="00E074A1"/>
    <w:rsid w:val="00E07E22"/>
    <w:rsid w:val="00E11E89"/>
    <w:rsid w:val="00E12629"/>
    <w:rsid w:val="00E137FE"/>
    <w:rsid w:val="00E1392B"/>
    <w:rsid w:val="00E13C7F"/>
    <w:rsid w:val="00E13E75"/>
    <w:rsid w:val="00E142E2"/>
    <w:rsid w:val="00E148DF"/>
    <w:rsid w:val="00E155B7"/>
    <w:rsid w:val="00E1712D"/>
    <w:rsid w:val="00E178E4"/>
    <w:rsid w:val="00E17AD5"/>
    <w:rsid w:val="00E17EFD"/>
    <w:rsid w:val="00E201A1"/>
    <w:rsid w:val="00E20816"/>
    <w:rsid w:val="00E20BF1"/>
    <w:rsid w:val="00E210FF"/>
    <w:rsid w:val="00E215BF"/>
    <w:rsid w:val="00E215D0"/>
    <w:rsid w:val="00E218FB"/>
    <w:rsid w:val="00E222B4"/>
    <w:rsid w:val="00E228F2"/>
    <w:rsid w:val="00E229EC"/>
    <w:rsid w:val="00E242D9"/>
    <w:rsid w:val="00E2503C"/>
    <w:rsid w:val="00E25C8E"/>
    <w:rsid w:val="00E266B6"/>
    <w:rsid w:val="00E26C05"/>
    <w:rsid w:val="00E278F1"/>
    <w:rsid w:val="00E302D2"/>
    <w:rsid w:val="00E30742"/>
    <w:rsid w:val="00E30C13"/>
    <w:rsid w:val="00E30D3F"/>
    <w:rsid w:val="00E3135F"/>
    <w:rsid w:val="00E31C19"/>
    <w:rsid w:val="00E32375"/>
    <w:rsid w:val="00E3237D"/>
    <w:rsid w:val="00E32BCE"/>
    <w:rsid w:val="00E33651"/>
    <w:rsid w:val="00E341F0"/>
    <w:rsid w:val="00E34267"/>
    <w:rsid w:val="00E3438A"/>
    <w:rsid w:val="00E3454D"/>
    <w:rsid w:val="00E35372"/>
    <w:rsid w:val="00E35DE8"/>
    <w:rsid w:val="00E36C69"/>
    <w:rsid w:val="00E36F60"/>
    <w:rsid w:val="00E37701"/>
    <w:rsid w:val="00E4292B"/>
    <w:rsid w:val="00E4301F"/>
    <w:rsid w:val="00E43400"/>
    <w:rsid w:val="00E43713"/>
    <w:rsid w:val="00E43F8E"/>
    <w:rsid w:val="00E44250"/>
    <w:rsid w:val="00E45168"/>
    <w:rsid w:val="00E505C8"/>
    <w:rsid w:val="00E511FA"/>
    <w:rsid w:val="00E512BF"/>
    <w:rsid w:val="00E5165B"/>
    <w:rsid w:val="00E51881"/>
    <w:rsid w:val="00E519E6"/>
    <w:rsid w:val="00E52024"/>
    <w:rsid w:val="00E53BFC"/>
    <w:rsid w:val="00E54351"/>
    <w:rsid w:val="00E554B9"/>
    <w:rsid w:val="00E55E35"/>
    <w:rsid w:val="00E55E62"/>
    <w:rsid w:val="00E55F9E"/>
    <w:rsid w:val="00E56F74"/>
    <w:rsid w:val="00E56FC4"/>
    <w:rsid w:val="00E572C5"/>
    <w:rsid w:val="00E57417"/>
    <w:rsid w:val="00E61D9A"/>
    <w:rsid w:val="00E62117"/>
    <w:rsid w:val="00E6270E"/>
    <w:rsid w:val="00E632DF"/>
    <w:rsid w:val="00E63530"/>
    <w:rsid w:val="00E635DD"/>
    <w:rsid w:val="00E636A2"/>
    <w:rsid w:val="00E642DD"/>
    <w:rsid w:val="00E643A8"/>
    <w:rsid w:val="00E6530E"/>
    <w:rsid w:val="00E65C98"/>
    <w:rsid w:val="00E66A3F"/>
    <w:rsid w:val="00E66C71"/>
    <w:rsid w:val="00E67E8A"/>
    <w:rsid w:val="00E700A0"/>
    <w:rsid w:val="00E70290"/>
    <w:rsid w:val="00E7085A"/>
    <w:rsid w:val="00E70AFE"/>
    <w:rsid w:val="00E70F12"/>
    <w:rsid w:val="00E71152"/>
    <w:rsid w:val="00E71F82"/>
    <w:rsid w:val="00E720D3"/>
    <w:rsid w:val="00E72136"/>
    <w:rsid w:val="00E725B7"/>
    <w:rsid w:val="00E72903"/>
    <w:rsid w:val="00E73016"/>
    <w:rsid w:val="00E74D99"/>
    <w:rsid w:val="00E75151"/>
    <w:rsid w:val="00E7549C"/>
    <w:rsid w:val="00E761B4"/>
    <w:rsid w:val="00E7702B"/>
    <w:rsid w:val="00E77318"/>
    <w:rsid w:val="00E77E50"/>
    <w:rsid w:val="00E80347"/>
    <w:rsid w:val="00E81669"/>
    <w:rsid w:val="00E81D27"/>
    <w:rsid w:val="00E8228F"/>
    <w:rsid w:val="00E8319B"/>
    <w:rsid w:val="00E84477"/>
    <w:rsid w:val="00E84FDE"/>
    <w:rsid w:val="00E858FD"/>
    <w:rsid w:val="00E86F4A"/>
    <w:rsid w:val="00E87164"/>
    <w:rsid w:val="00E910E1"/>
    <w:rsid w:val="00E9112D"/>
    <w:rsid w:val="00E922F6"/>
    <w:rsid w:val="00E923AD"/>
    <w:rsid w:val="00E926C4"/>
    <w:rsid w:val="00E9342C"/>
    <w:rsid w:val="00E9383D"/>
    <w:rsid w:val="00E947EE"/>
    <w:rsid w:val="00E94E9B"/>
    <w:rsid w:val="00E9528E"/>
    <w:rsid w:val="00E95AAF"/>
    <w:rsid w:val="00E96D81"/>
    <w:rsid w:val="00E96EE9"/>
    <w:rsid w:val="00E97E0D"/>
    <w:rsid w:val="00EA078C"/>
    <w:rsid w:val="00EA085D"/>
    <w:rsid w:val="00EA1A06"/>
    <w:rsid w:val="00EA1E79"/>
    <w:rsid w:val="00EA2688"/>
    <w:rsid w:val="00EA2C46"/>
    <w:rsid w:val="00EA2E56"/>
    <w:rsid w:val="00EA30FB"/>
    <w:rsid w:val="00EA3D45"/>
    <w:rsid w:val="00EA42D9"/>
    <w:rsid w:val="00EA464C"/>
    <w:rsid w:val="00EA487A"/>
    <w:rsid w:val="00EA57A1"/>
    <w:rsid w:val="00EA635F"/>
    <w:rsid w:val="00EA642D"/>
    <w:rsid w:val="00EA65DC"/>
    <w:rsid w:val="00EA6E56"/>
    <w:rsid w:val="00EA6ED0"/>
    <w:rsid w:val="00EA72A8"/>
    <w:rsid w:val="00EB0386"/>
    <w:rsid w:val="00EB127F"/>
    <w:rsid w:val="00EB16BF"/>
    <w:rsid w:val="00EB2334"/>
    <w:rsid w:val="00EB2A5C"/>
    <w:rsid w:val="00EB31C0"/>
    <w:rsid w:val="00EB326D"/>
    <w:rsid w:val="00EB384C"/>
    <w:rsid w:val="00EB399E"/>
    <w:rsid w:val="00EB5353"/>
    <w:rsid w:val="00EB5A4A"/>
    <w:rsid w:val="00EB64EB"/>
    <w:rsid w:val="00EB6F35"/>
    <w:rsid w:val="00EB7F94"/>
    <w:rsid w:val="00EC014C"/>
    <w:rsid w:val="00EC02C9"/>
    <w:rsid w:val="00EC0C3D"/>
    <w:rsid w:val="00EC0FC7"/>
    <w:rsid w:val="00EC12C6"/>
    <w:rsid w:val="00EC1571"/>
    <w:rsid w:val="00EC1B6A"/>
    <w:rsid w:val="00EC20C2"/>
    <w:rsid w:val="00EC2354"/>
    <w:rsid w:val="00EC5281"/>
    <w:rsid w:val="00EC559A"/>
    <w:rsid w:val="00EC69C9"/>
    <w:rsid w:val="00EC6C51"/>
    <w:rsid w:val="00EC7898"/>
    <w:rsid w:val="00EC7994"/>
    <w:rsid w:val="00ED0D4E"/>
    <w:rsid w:val="00ED0FFE"/>
    <w:rsid w:val="00ED1715"/>
    <w:rsid w:val="00ED1AF7"/>
    <w:rsid w:val="00ED2461"/>
    <w:rsid w:val="00ED29A8"/>
    <w:rsid w:val="00ED2EBE"/>
    <w:rsid w:val="00ED31B8"/>
    <w:rsid w:val="00ED3266"/>
    <w:rsid w:val="00ED370C"/>
    <w:rsid w:val="00ED3A5F"/>
    <w:rsid w:val="00ED3B9B"/>
    <w:rsid w:val="00ED4333"/>
    <w:rsid w:val="00ED4857"/>
    <w:rsid w:val="00ED4BA8"/>
    <w:rsid w:val="00ED506D"/>
    <w:rsid w:val="00ED6138"/>
    <w:rsid w:val="00ED630C"/>
    <w:rsid w:val="00ED66B7"/>
    <w:rsid w:val="00ED68E7"/>
    <w:rsid w:val="00ED6AD6"/>
    <w:rsid w:val="00ED7028"/>
    <w:rsid w:val="00ED7102"/>
    <w:rsid w:val="00ED77C9"/>
    <w:rsid w:val="00EE0592"/>
    <w:rsid w:val="00EE0B73"/>
    <w:rsid w:val="00EE0D5C"/>
    <w:rsid w:val="00EE0EFD"/>
    <w:rsid w:val="00EE0F5C"/>
    <w:rsid w:val="00EE1173"/>
    <w:rsid w:val="00EE229B"/>
    <w:rsid w:val="00EE278A"/>
    <w:rsid w:val="00EE2CFD"/>
    <w:rsid w:val="00EE2F53"/>
    <w:rsid w:val="00EE3970"/>
    <w:rsid w:val="00EE4C99"/>
    <w:rsid w:val="00EE4ED4"/>
    <w:rsid w:val="00EE5AFC"/>
    <w:rsid w:val="00EE6508"/>
    <w:rsid w:val="00EE7FE4"/>
    <w:rsid w:val="00EF00E4"/>
    <w:rsid w:val="00EF0DD7"/>
    <w:rsid w:val="00EF1083"/>
    <w:rsid w:val="00EF14F6"/>
    <w:rsid w:val="00EF231E"/>
    <w:rsid w:val="00EF2C2D"/>
    <w:rsid w:val="00EF42C1"/>
    <w:rsid w:val="00EF4F7D"/>
    <w:rsid w:val="00EF5F1F"/>
    <w:rsid w:val="00EF6201"/>
    <w:rsid w:val="00EF71E1"/>
    <w:rsid w:val="00EF7791"/>
    <w:rsid w:val="00EF7A0F"/>
    <w:rsid w:val="00EF7C8F"/>
    <w:rsid w:val="00F00A06"/>
    <w:rsid w:val="00F00F57"/>
    <w:rsid w:val="00F012EB"/>
    <w:rsid w:val="00F014C8"/>
    <w:rsid w:val="00F016C4"/>
    <w:rsid w:val="00F02F81"/>
    <w:rsid w:val="00F0337B"/>
    <w:rsid w:val="00F034D1"/>
    <w:rsid w:val="00F03991"/>
    <w:rsid w:val="00F04828"/>
    <w:rsid w:val="00F052DF"/>
    <w:rsid w:val="00F052FC"/>
    <w:rsid w:val="00F0594B"/>
    <w:rsid w:val="00F06445"/>
    <w:rsid w:val="00F06648"/>
    <w:rsid w:val="00F06ACA"/>
    <w:rsid w:val="00F071AE"/>
    <w:rsid w:val="00F0731A"/>
    <w:rsid w:val="00F077EA"/>
    <w:rsid w:val="00F115D1"/>
    <w:rsid w:val="00F11A38"/>
    <w:rsid w:val="00F11B4C"/>
    <w:rsid w:val="00F11B78"/>
    <w:rsid w:val="00F11F1A"/>
    <w:rsid w:val="00F124DF"/>
    <w:rsid w:val="00F12515"/>
    <w:rsid w:val="00F1269E"/>
    <w:rsid w:val="00F12754"/>
    <w:rsid w:val="00F1280E"/>
    <w:rsid w:val="00F13AA2"/>
    <w:rsid w:val="00F13DD8"/>
    <w:rsid w:val="00F150DF"/>
    <w:rsid w:val="00F15201"/>
    <w:rsid w:val="00F15774"/>
    <w:rsid w:val="00F15811"/>
    <w:rsid w:val="00F1621C"/>
    <w:rsid w:val="00F178DF"/>
    <w:rsid w:val="00F17DAE"/>
    <w:rsid w:val="00F2257D"/>
    <w:rsid w:val="00F23981"/>
    <w:rsid w:val="00F23C89"/>
    <w:rsid w:val="00F23CB5"/>
    <w:rsid w:val="00F24077"/>
    <w:rsid w:val="00F241DC"/>
    <w:rsid w:val="00F24412"/>
    <w:rsid w:val="00F2472D"/>
    <w:rsid w:val="00F2478F"/>
    <w:rsid w:val="00F24EB3"/>
    <w:rsid w:val="00F257F2"/>
    <w:rsid w:val="00F269DB"/>
    <w:rsid w:val="00F2713A"/>
    <w:rsid w:val="00F2750A"/>
    <w:rsid w:val="00F27DA2"/>
    <w:rsid w:val="00F315AD"/>
    <w:rsid w:val="00F315C5"/>
    <w:rsid w:val="00F318A5"/>
    <w:rsid w:val="00F31C24"/>
    <w:rsid w:val="00F3258C"/>
    <w:rsid w:val="00F3441A"/>
    <w:rsid w:val="00F34A7A"/>
    <w:rsid w:val="00F34AE2"/>
    <w:rsid w:val="00F3510A"/>
    <w:rsid w:val="00F362BE"/>
    <w:rsid w:val="00F369F2"/>
    <w:rsid w:val="00F37DE2"/>
    <w:rsid w:val="00F40C53"/>
    <w:rsid w:val="00F40D04"/>
    <w:rsid w:val="00F41D51"/>
    <w:rsid w:val="00F41E15"/>
    <w:rsid w:val="00F41E3B"/>
    <w:rsid w:val="00F425BF"/>
    <w:rsid w:val="00F442E4"/>
    <w:rsid w:val="00F44BD3"/>
    <w:rsid w:val="00F44E3B"/>
    <w:rsid w:val="00F4555B"/>
    <w:rsid w:val="00F45941"/>
    <w:rsid w:val="00F46363"/>
    <w:rsid w:val="00F4637E"/>
    <w:rsid w:val="00F46C48"/>
    <w:rsid w:val="00F47A21"/>
    <w:rsid w:val="00F47E65"/>
    <w:rsid w:val="00F5004D"/>
    <w:rsid w:val="00F5008D"/>
    <w:rsid w:val="00F502DF"/>
    <w:rsid w:val="00F50E70"/>
    <w:rsid w:val="00F51F08"/>
    <w:rsid w:val="00F52034"/>
    <w:rsid w:val="00F5269B"/>
    <w:rsid w:val="00F529AB"/>
    <w:rsid w:val="00F52BE7"/>
    <w:rsid w:val="00F52E9D"/>
    <w:rsid w:val="00F531E8"/>
    <w:rsid w:val="00F54041"/>
    <w:rsid w:val="00F54247"/>
    <w:rsid w:val="00F54674"/>
    <w:rsid w:val="00F552D3"/>
    <w:rsid w:val="00F55399"/>
    <w:rsid w:val="00F5605E"/>
    <w:rsid w:val="00F5617B"/>
    <w:rsid w:val="00F56376"/>
    <w:rsid w:val="00F574C7"/>
    <w:rsid w:val="00F575CE"/>
    <w:rsid w:val="00F6105C"/>
    <w:rsid w:val="00F6181F"/>
    <w:rsid w:val="00F61B57"/>
    <w:rsid w:val="00F62000"/>
    <w:rsid w:val="00F62077"/>
    <w:rsid w:val="00F64657"/>
    <w:rsid w:val="00F64688"/>
    <w:rsid w:val="00F6492D"/>
    <w:rsid w:val="00F64A73"/>
    <w:rsid w:val="00F65C42"/>
    <w:rsid w:val="00F66164"/>
    <w:rsid w:val="00F6658C"/>
    <w:rsid w:val="00F66E85"/>
    <w:rsid w:val="00F700B6"/>
    <w:rsid w:val="00F718B2"/>
    <w:rsid w:val="00F72173"/>
    <w:rsid w:val="00F72E7E"/>
    <w:rsid w:val="00F7332A"/>
    <w:rsid w:val="00F73AD4"/>
    <w:rsid w:val="00F74D5B"/>
    <w:rsid w:val="00F74EFF"/>
    <w:rsid w:val="00F75452"/>
    <w:rsid w:val="00F760B3"/>
    <w:rsid w:val="00F7715E"/>
    <w:rsid w:val="00F77723"/>
    <w:rsid w:val="00F81B18"/>
    <w:rsid w:val="00F81D28"/>
    <w:rsid w:val="00F82224"/>
    <w:rsid w:val="00F822F5"/>
    <w:rsid w:val="00F82635"/>
    <w:rsid w:val="00F828DE"/>
    <w:rsid w:val="00F82995"/>
    <w:rsid w:val="00F8346D"/>
    <w:rsid w:val="00F837F1"/>
    <w:rsid w:val="00F83D19"/>
    <w:rsid w:val="00F848E6"/>
    <w:rsid w:val="00F84EA4"/>
    <w:rsid w:val="00F84F18"/>
    <w:rsid w:val="00F868A4"/>
    <w:rsid w:val="00F872D6"/>
    <w:rsid w:val="00F8781F"/>
    <w:rsid w:val="00F878E0"/>
    <w:rsid w:val="00F87957"/>
    <w:rsid w:val="00F91DD7"/>
    <w:rsid w:val="00F93073"/>
    <w:rsid w:val="00F9347A"/>
    <w:rsid w:val="00F9371E"/>
    <w:rsid w:val="00F9480D"/>
    <w:rsid w:val="00F94CE0"/>
    <w:rsid w:val="00F951E8"/>
    <w:rsid w:val="00F953C4"/>
    <w:rsid w:val="00F953CD"/>
    <w:rsid w:val="00F96B63"/>
    <w:rsid w:val="00F96BC7"/>
    <w:rsid w:val="00F97622"/>
    <w:rsid w:val="00FA0738"/>
    <w:rsid w:val="00FA076D"/>
    <w:rsid w:val="00FA0874"/>
    <w:rsid w:val="00FA0D6C"/>
    <w:rsid w:val="00FA17A3"/>
    <w:rsid w:val="00FA19D1"/>
    <w:rsid w:val="00FA2195"/>
    <w:rsid w:val="00FA32BE"/>
    <w:rsid w:val="00FA3691"/>
    <w:rsid w:val="00FA65D8"/>
    <w:rsid w:val="00FA666C"/>
    <w:rsid w:val="00FA668E"/>
    <w:rsid w:val="00FA6C49"/>
    <w:rsid w:val="00FA6CC1"/>
    <w:rsid w:val="00FA77D3"/>
    <w:rsid w:val="00FB0CFC"/>
    <w:rsid w:val="00FB0E9C"/>
    <w:rsid w:val="00FB11C6"/>
    <w:rsid w:val="00FB1274"/>
    <w:rsid w:val="00FB3AB8"/>
    <w:rsid w:val="00FB4246"/>
    <w:rsid w:val="00FB47E3"/>
    <w:rsid w:val="00FB5146"/>
    <w:rsid w:val="00FB79FF"/>
    <w:rsid w:val="00FC17CE"/>
    <w:rsid w:val="00FC20AD"/>
    <w:rsid w:val="00FC3767"/>
    <w:rsid w:val="00FC3AFD"/>
    <w:rsid w:val="00FC4842"/>
    <w:rsid w:val="00FC4A6F"/>
    <w:rsid w:val="00FC4E81"/>
    <w:rsid w:val="00FC4F02"/>
    <w:rsid w:val="00FC51EE"/>
    <w:rsid w:val="00FC551E"/>
    <w:rsid w:val="00FC5CD2"/>
    <w:rsid w:val="00FC5E84"/>
    <w:rsid w:val="00FC6748"/>
    <w:rsid w:val="00FC678B"/>
    <w:rsid w:val="00FC77D3"/>
    <w:rsid w:val="00FD04C1"/>
    <w:rsid w:val="00FD199A"/>
    <w:rsid w:val="00FD1AF3"/>
    <w:rsid w:val="00FD1B18"/>
    <w:rsid w:val="00FD1D1A"/>
    <w:rsid w:val="00FD1DEC"/>
    <w:rsid w:val="00FD1E9B"/>
    <w:rsid w:val="00FD2A50"/>
    <w:rsid w:val="00FD2A60"/>
    <w:rsid w:val="00FD2FE9"/>
    <w:rsid w:val="00FD422B"/>
    <w:rsid w:val="00FD43AF"/>
    <w:rsid w:val="00FD4BBB"/>
    <w:rsid w:val="00FD54E9"/>
    <w:rsid w:val="00FD560D"/>
    <w:rsid w:val="00FD5779"/>
    <w:rsid w:val="00FD616F"/>
    <w:rsid w:val="00FD6DE1"/>
    <w:rsid w:val="00FD6F10"/>
    <w:rsid w:val="00FD7AED"/>
    <w:rsid w:val="00FE00D2"/>
    <w:rsid w:val="00FE0D37"/>
    <w:rsid w:val="00FE2158"/>
    <w:rsid w:val="00FE325D"/>
    <w:rsid w:val="00FE3428"/>
    <w:rsid w:val="00FE360A"/>
    <w:rsid w:val="00FE3EB9"/>
    <w:rsid w:val="00FE4544"/>
    <w:rsid w:val="00FE5757"/>
    <w:rsid w:val="00FE610B"/>
    <w:rsid w:val="00FE6842"/>
    <w:rsid w:val="00FE6912"/>
    <w:rsid w:val="00FE7221"/>
    <w:rsid w:val="00FE7ADE"/>
    <w:rsid w:val="00FE7B7E"/>
    <w:rsid w:val="00FF065B"/>
    <w:rsid w:val="00FF089C"/>
    <w:rsid w:val="00FF22E1"/>
    <w:rsid w:val="00FF283B"/>
    <w:rsid w:val="00FF38C7"/>
    <w:rsid w:val="00FF40E2"/>
    <w:rsid w:val="00FF491A"/>
    <w:rsid w:val="00FF4BA4"/>
    <w:rsid w:val="00FF50BA"/>
    <w:rsid w:val="00FF5260"/>
    <w:rsid w:val="00FF5977"/>
    <w:rsid w:val="00FF59CB"/>
    <w:rsid w:val="00FF5D3F"/>
    <w:rsid w:val="00FF715B"/>
    <w:rsid w:val="00FF7634"/>
    <w:rsid w:val="00FF7CF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2A043"/>
  <w15:chartTrackingRefBased/>
  <w15:docId w15:val="{C2655B1B-3B92-47D3-846F-C31BC4471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292"/>
    <w:pPr>
      <w:spacing w:after="0" w:line="240" w:lineRule="auto"/>
    </w:pPr>
    <w:rPr>
      <w:rFonts w:ascii="Times New Roman" w:eastAsia="Times New Roman" w:hAnsi="Times New Roman" w:cs="Times New Roman"/>
      <w:sz w:val="24"/>
      <w:szCs w:val="20"/>
      <w:lang w:val="en-GB" w:eastAsia="en-GB"/>
    </w:rPr>
  </w:style>
  <w:style w:type="paragraph" w:styleId="Heading1">
    <w:name w:val="heading 1"/>
    <w:basedOn w:val="Normal"/>
    <w:next w:val="Normal"/>
    <w:link w:val="Heading1Char"/>
    <w:uiPriority w:val="9"/>
    <w:qFormat/>
    <w:rsid w:val="003C689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0775D"/>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0D6A1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Authornames">
    <w:name w:val="02 Author names"/>
    <w:autoRedefine/>
    <w:rsid w:val="009A4751"/>
    <w:pPr>
      <w:spacing w:after="120" w:line="240" w:lineRule="exact"/>
      <w:ind w:left="600" w:right="568"/>
      <w:jc w:val="center"/>
    </w:pPr>
    <w:rPr>
      <w:rFonts w:ascii="Times New Roman" w:eastAsia="Times New Roman" w:hAnsi="Times New Roman" w:cs="Times New Roman"/>
      <w:b/>
      <w:noProof/>
      <w:sz w:val="26"/>
      <w:lang w:val="en-GB" w:eastAsia="en-GB"/>
    </w:rPr>
  </w:style>
  <w:style w:type="paragraph" w:customStyle="1" w:styleId="07HEADINGA">
    <w:name w:val="07 HEADING A"/>
    <w:next w:val="Normal"/>
    <w:autoRedefine/>
    <w:rsid w:val="009A4751"/>
    <w:pPr>
      <w:spacing w:after="0" w:line="240" w:lineRule="exact"/>
    </w:pPr>
    <w:rPr>
      <w:rFonts w:ascii="Arial" w:eastAsia="Times New Roman" w:hAnsi="Arial" w:cs="Times New Roman"/>
      <w:b/>
      <w:sz w:val="19"/>
      <w:szCs w:val="20"/>
      <w:lang w:val="en-GB" w:eastAsia="en-GB"/>
    </w:rPr>
  </w:style>
  <w:style w:type="paragraph" w:customStyle="1" w:styleId="A1Footnote">
    <w:name w:val="A1 Footnote"/>
    <w:basedOn w:val="Normal"/>
    <w:autoRedefine/>
    <w:rsid w:val="009A4751"/>
    <w:pPr>
      <w:framePr w:w="4763" w:wrap="notBeside" w:hAnchor="margin" w:x="1" w:yAlign="bottom" w:anchorLock="1"/>
      <w:spacing w:before="240" w:after="120"/>
      <w:ind w:right="-36"/>
      <w:contextualSpacing/>
      <w:jc w:val="both"/>
    </w:pPr>
    <w:rPr>
      <w:sz w:val="16"/>
      <w:szCs w:val="16"/>
    </w:rPr>
  </w:style>
  <w:style w:type="paragraph" w:customStyle="1" w:styleId="03Authoraffiliation">
    <w:name w:val="03 Author affiliation"/>
    <w:autoRedefine/>
    <w:rsid w:val="0058074F"/>
    <w:pPr>
      <w:spacing w:after="0" w:line="240" w:lineRule="auto"/>
      <w:ind w:right="568"/>
    </w:pPr>
    <w:rPr>
      <w:rFonts w:ascii="Times New Roman" w:eastAsia="Times New Roman" w:hAnsi="Times New Roman" w:cs="Times New Roman"/>
      <w:i/>
      <w:noProof/>
      <w:sz w:val="19"/>
      <w:szCs w:val="20"/>
      <w:lang w:val="en-GB" w:eastAsia="en-GB"/>
    </w:rPr>
  </w:style>
  <w:style w:type="paragraph" w:customStyle="1" w:styleId="05Keywords">
    <w:name w:val="05 Keywords"/>
    <w:basedOn w:val="Normal"/>
    <w:autoRedefine/>
    <w:rsid w:val="009A4751"/>
    <w:pPr>
      <w:spacing w:before="120"/>
      <w:ind w:right="589"/>
      <w:contextualSpacing/>
    </w:pPr>
    <w:rPr>
      <w:sz w:val="19"/>
      <w:szCs w:val="18"/>
    </w:rPr>
  </w:style>
  <w:style w:type="paragraph" w:customStyle="1" w:styleId="X1Textlinedonotuse">
    <w:name w:val="X1 Text line (do not use)"/>
    <w:basedOn w:val="05Keywords"/>
    <w:rsid w:val="009A4751"/>
    <w:pPr>
      <w:pBdr>
        <w:bottom w:val="single" w:sz="6" w:space="1" w:color="auto"/>
      </w:pBdr>
      <w:spacing w:before="0"/>
      <w:ind w:right="-11"/>
    </w:pPr>
    <w:rPr>
      <w:szCs w:val="20"/>
    </w:rPr>
  </w:style>
  <w:style w:type="paragraph" w:styleId="ListParagraph">
    <w:name w:val="List Paragraph"/>
    <w:aliases w:val="titulo 3,Bullets,Párrafo de lista1,normal,Normal1,References,List Paragraph (numbered (a)),WB List Paragraph,Dot pt,F5 List Paragraph,No Spacing1,List Paragraph Char Char Char,Indicator Text,Numbered Para 1,Bullet 1,Bullet Points,3"/>
    <w:basedOn w:val="Normal"/>
    <w:link w:val="ListParagraphChar"/>
    <w:uiPriority w:val="34"/>
    <w:qFormat/>
    <w:rsid w:val="009A4751"/>
    <w:pPr>
      <w:ind w:left="720"/>
    </w:pPr>
  </w:style>
  <w:style w:type="character" w:styleId="Hyperlink">
    <w:name w:val="Hyperlink"/>
    <w:basedOn w:val="DefaultParagraphFont"/>
    <w:uiPriority w:val="99"/>
    <w:unhideWhenUsed/>
    <w:rsid w:val="009A4751"/>
    <w:rPr>
      <w:color w:val="0000FF"/>
      <w:u w:val="single"/>
    </w:rPr>
  </w:style>
  <w:style w:type="paragraph" w:customStyle="1" w:styleId="titlersos">
    <w:name w:val="title rsos"/>
    <w:basedOn w:val="Normal"/>
    <w:link w:val="titlersosChar"/>
    <w:qFormat/>
    <w:rsid w:val="009A4751"/>
    <w:pPr>
      <w:numPr>
        <w:numId w:val="1"/>
      </w:numPr>
    </w:pPr>
    <w:rPr>
      <w:rFonts w:ascii="MyriadPro-Cond" w:hAnsi="MyriadPro-Cond"/>
      <w:b/>
      <w:sz w:val="36"/>
      <w:szCs w:val="36"/>
    </w:rPr>
  </w:style>
  <w:style w:type="character" w:customStyle="1" w:styleId="titlersosChar">
    <w:name w:val="title rsos Char"/>
    <w:basedOn w:val="DefaultParagraphFont"/>
    <w:link w:val="titlersos"/>
    <w:rsid w:val="009A4751"/>
    <w:rPr>
      <w:rFonts w:ascii="MyriadPro-Cond" w:eastAsia="Times New Roman" w:hAnsi="MyriadPro-Cond" w:cs="Times New Roman"/>
      <w:b/>
      <w:sz w:val="36"/>
      <w:szCs w:val="36"/>
      <w:lang w:val="en-GB" w:eastAsia="en-GB"/>
    </w:rPr>
  </w:style>
  <w:style w:type="paragraph" w:styleId="NormalWeb">
    <w:name w:val="Normal (Web)"/>
    <w:basedOn w:val="Normal"/>
    <w:uiPriority w:val="99"/>
    <w:unhideWhenUsed/>
    <w:rsid w:val="009A4751"/>
    <w:pPr>
      <w:spacing w:before="100" w:beforeAutospacing="1" w:after="100" w:afterAutospacing="1"/>
    </w:pPr>
    <w:rPr>
      <w:szCs w:val="24"/>
    </w:rPr>
  </w:style>
  <w:style w:type="paragraph" w:styleId="Footer">
    <w:name w:val="footer"/>
    <w:basedOn w:val="Normal"/>
    <w:link w:val="FooterChar"/>
    <w:uiPriority w:val="99"/>
    <w:rsid w:val="009A4751"/>
    <w:pPr>
      <w:tabs>
        <w:tab w:val="center" w:pos="4513"/>
        <w:tab w:val="right" w:pos="9026"/>
      </w:tabs>
    </w:pPr>
  </w:style>
  <w:style w:type="character" w:customStyle="1" w:styleId="FooterChar">
    <w:name w:val="Footer Char"/>
    <w:basedOn w:val="DefaultParagraphFont"/>
    <w:link w:val="Footer"/>
    <w:uiPriority w:val="99"/>
    <w:rsid w:val="009A4751"/>
    <w:rPr>
      <w:rFonts w:ascii="Times New Roman" w:eastAsia="Times New Roman" w:hAnsi="Times New Roman" w:cs="Times New Roman"/>
      <w:sz w:val="24"/>
      <w:szCs w:val="20"/>
      <w:lang w:val="en-GB" w:eastAsia="en-GB"/>
    </w:rPr>
  </w:style>
  <w:style w:type="character" w:customStyle="1" w:styleId="ListParagraphChar">
    <w:name w:val="List Paragraph Char"/>
    <w:aliases w:val="titulo 3 Char,Bullets Char,Párrafo de lista1 Char,normal Char,Normal1 Char,References Char,List Paragraph (numbered (a)) Char,WB List Paragraph Char,Dot pt Char,F5 List Paragraph Char,No Spacing1 Char,Indicator Text Char,3 Char"/>
    <w:link w:val="ListParagraph"/>
    <w:uiPriority w:val="34"/>
    <w:locked/>
    <w:rsid w:val="009A4751"/>
    <w:rPr>
      <w:rFonts w:ascii="Times New Roman" w:eastAsia="Times New Roman" w:hAnsi="Times New Roman" w:cs="Times New Roman"/>
      <w:sz w:val="24"/>
      <w:szCs w:val="20"/>
      <w:lang w:val="en-GB" w:eastAsia="en-GB"/>
    </w:rPr>
  </w:style>
  <w:style w:type="paragraph" w:customStyle="1" w:styleId="EndNoteBibliography">
    <w:name w:val="EndNote Bibliography"/>
    <w:basedOn w:val="Normal"/>
    <w:link w:val="EndNoteBibliographyChar"/>
    <w:rsid w:val="009A4751"/>
    <w:rPr>
      <w:noProof/>
    </w:rPr>
  </w:style>
  <w:style w:type="character" w:customStyle="1" w:styleId="EndNoteBibliographyChar">
    <w:name w:val="EndNote Bibliography Char"/>
    <w:basedOn w:val="DefaultParagraphFont"/>
    <w:link w:val="EndNoteBibliography"/>
    <w:rsid w:val="009A4751"/>
    <w:rPr>
      <w:rFonts w:ascii="Times New Roman" w:eastAsia="Times New Roman" w:hAnsi="Times New Roman" w:cs="Times New Roman"/>
      <w:noProof/>
      <w:sz w:val="24"/>
      <w:szCs w:val="20"/>
      <w:lang w:val="en-GB" w:eastAsia="en-GB"/>
    </w:rPr>
  </w:style>
  <w:style w:type="table" w:styleId="TableGrid">
    <w:name w:val="Table Grid"/>
    <w:basedOn w:val="TableNormal"/>
    <w:rsid w:val="009A4751"/>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A4751"/>
  </w:style>
  <w:style w:type="paragraph" w:styleId="Header">
    <w:name w:val="header"/>
    <w:basedOn w:val="Normal"/>
    <w:link w:val="HeaderChar"/>
    <w:uiPriority w:val="99"/>
    <w:unhideWhenUsed/>
    <w:rsid w:val="009A4751"/>
    <w:pPr>
      <w:tabs>
        <w:tab w:val="center" w:pos="4680"/>
        <w:tab w:val="right" w:pos="9360"/>
      </w:tabs>
    </w:pPr>
  </w:style>
  <w:style w:type="character" w:customStyle="1" w:styleId="HeaderChar">
    <w:name w:val="Header Char"/>
    <w:basedOn w:val="DefaultParagraphFont"/>
    <w:link w:val="Header"/>
    <w:uiPriority w:val="99"/>
    <w:rsid w:val="009A4751"/>
    <w:rPr>
      <w:rFonts w:ascii="Times New Roman" w:eastAsia="Times New Roman" w:hAnsi="Times New Roman" w:cs="Times New Roman"/>
      <w:sz w:val="24"/>
      <w:szCs w:val="20"/>
      <w:lang w:val="en-GB" w:eastAsia="en-GB"/>
    </w:rPr>
  </w:style>
  <w:style w:type="paragraph" w:customStyle="1" w:styleId="EndNoteBibliographyTitle">
    <w:name w:val="EndNote Bibliography Title"/>
    <w:basedOn w:val="Normal"/>
    <w:link w:val="EndNoteBibliographyTitleChar"/>
    <w:rsid w:val="009B41C7"/>
    <w:pPr>
      <w:jc w:val="center"/>
    </w:pPr>
    <w:rPr>
      <w:noProof/>
    </w:rPr>
  </w:style>
  <w:style w:type="character" w:customStyle="1" w:styleId="EndNoteBibliographyTitleChar">
    <w:name w:val="EndNote Bibliography Title Char"/>
    <w:basedOn w:val="DefaultParagraphFont"/>
    <w:link w:val="EndNoteBibliographyTitle"/>
    <w:rsid w:val="009B41C7"/>
    <w:rPr>
      <w:rFonts w:ascii="Times New Roman" w:eastAsia="Times New Roman" w:hAnsi="Times New Roman" w:cs="Times New Roman"/>
      <w:noProof/>
      <w:sz w:val="24"/>
      <w:szCs w:val="20"/>
      <w:lang w:val="en-GB" w:eastAsia="en-GB"/>
    </w:rPr>
  </w:style>
  <w:style w:type="character" w:styleId="CommentReference">
    <w:name w:val="annotation reference"/>
    <w:basedOn w:val="DefaultParagraphFont"/>
    <w:uiPriority w:val="99"/>
    <w:semiHidden/>
    <w:unhideWhenUsed/>
    <w:rsid w:val="00761D16"/>
    <w:rPr>
      <w:sz w:val="16"/>
      <w:szCs w:val="16"/>
    </w:rPr>
  </w:style>
  <w:style w:type="paragraph" w:styleId="CommentText">
    <w:name w:val="annotation text"/>
    <w:basedOn w:val="Normal"/>
    <w:link w:val="CommentTextChar"/>
    <w:uiPriority w:val="99"/>
    <w:unhideWhenUsed/>
    <w:rsid w:val="00761D16"/>
    <w:rPr>
      <w:sz w:val="20"/>
    </w:rPr>
  </w:style>
  <w:style w:type="character" w:customStyle="1" w:styleId="CommentTextChar">
    <w:name w:val="Comment Text Char"/>
    <w:basedOn w:val="DefaultParagraphFont"/>
    <w:link w:val="CommentText"/>
    <w:uiPriority w:val="99"/>
    <w:rsid w:val="00761D16"/>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761D16"/>
    <w:rPr>
      <w:b/>
      <w:bCs/>
    </w:rPr>
  </w:style>
  <w:style w:type="character" w:customStyle="1" w:styleId="CommentSubjectChar">
    <w:name w:val="Comment Subject Char"/>
    <w:basedOn w:val="CommentTextChar"/>
    <w:link w:val="CommentSubject"/>
    <w:uiPriority w:val="99"/>
    <w:semiHidden/>
    <w:rsid w:val="00761D16"/>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761D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D16"/>
    <w:rPr>
      <w:rFonts w:ascii="Segoe UI" w:eastAsia="Times New Roman" w:hAnsi="Segoe UI" w:cs="Segoe UI"/>
      <w:sz w:val="18"/>
      <w:szCs w:val="18"/>
      <w:lang w:val="en-GB" w:eastAsia="en-GB"/>
    </w:rPr>
  </w:style>
  <w:style w:type="character" w:styleId="FollowedHyperlink">
    <w:name w:val="FollowedHyperlink"/>
    <w:basedOn w:val="DefaultParagraphFont"/>
    <w:uiPriority w:val="99"/>
    <w:semiHidden/>
    <w:unhideWhenUsed/>
    <w:rsid w:val="00CF43BA"/>
    <w:rPr>
      <w:color w:val="954F72" w:themeColor="followedHyperlink"/>
      <w:u w:val="single"/>
    </w:rPr>
  </w:style>
  <w:style w:type="paragraph" w:styleId="Caption">
    <w:name w:val="caption"/>
    <w:basedOn w:val="Normal"/>
    <w:next w:val="Normal"/>
    <w:uiPriority w:val="35"/>
    <w:unhideWhenUsed/>
    <w:qFormat/>
    <w:rsid w:val="00EF00E4"/>
    <w:rPr>
      <w:rFonts w:asciiTheme="minorHAnsi" w:hAnsiTheme="minorHAnsi"/>
      <w:b/>
      <w:bCs/>
      <w:sz w:val="20"/>
      <w:lang w:eastAsia="en-US"/>
    </w:rPr>
  </w:style>
  <w:style w:type="paragraph" w:styleId="Revision">
    <w:name w:val="Revision"/>
    <w:hidden/>
    <w:uiPriority w:val="99"/>
    <w:semiHidden/>
    <w:rsid w:val="00600074"/>
    <w:pPr>
      <w:spacing w:after="0" w:line="240" w:lineRule="auto"/>
    </w:pPr>
    <w:rPr>
      <w:rFonts w:ascii="Times New Roman" w:eastAsia="Times New Roman" w:hAnsi="Times New Roman" w:cs="Times New Roman"/>
      <w:sz w:val="24"/>
      <w:szCs w:val="20"/>
      <w:lang w:val="en-GB" w:eastAsia="en-GB"/>
    </w:rPr>
  </w:style>
  <w:style w:type="character" w:customStyle="1" w:styleId="Heading3Char">
    <w:name w:val="Heading 3 Char"/>
    <w:basedOn w:val="DefaultParagraphFont"/>
    <w:link w:val="Heading3"/>
    <w:uiPriority w:val="9"/>
    <w:semiHidden/>
    <w:rsid w:val="0060775D"/>
    <w:rPr>
      <w:rFonts w:asciiTheme="majorHAnsi" w:eastAsiaTheme="majorEastAsia" w:hAnsiTheme="majorHAnsi" w:cstheme="majorBidi"/>
      <w:color w:val="1F4D78" w:themeColor="accent1" w:themeShade="7F"/>
      <w:sz w:val="24"/>
      <w:szCs w:val="24"/>
      <w:lang w:val="en-GB" w:eastAsia="en-GB"/>
    </w:rPr>
  </w:style>
  <w:style w:type="character" w:customStyle="1" w:styleId="Heading1Char">
    <w:name w:val="Heading 1 Char"/>
    <w:basedOn w:val="DefaultParagraphFont"/>
    <w:link w:val="Heading1"/>
    <w:uiPriority w:val="9"/>
    <w:rsid w:val="003C6899"/>
    <w:rPr>
      <w:rFonts w:asciiTheme="majorHAnsi" w:eastAsiaTheme="majorEastAsia" w:hAnsiTheme="majorHAnsi" w:cstheme="majorBidi"/>
      <w:color w:val="2E74B5" w:themeColor="accent1" w:themeShade="BF"/>
      <w:sz w:val="32"/>
      <w:szCs w:val="32"/>
      <w:lang w:val="en-GB" w:eastAsia="en-GB"/>
    </w:rPr>
  </w:style>
  <w:style w:type="character" w:customStyle="1" w:styleId="UnresolvedMention1">
    <w:name w:val="Unresolved Mention1"/>
    <w:basedOn w:val="DefaultParagraphFont"/>
    <w:uiPriority w:val="99"/>
    <w:semiHidden/>
    <w:unhideWhenUsed/>
    <w:rsid w:val="009F2537"/>
    <w:rPr>
      <w:color w:val="605E5C"/>
      <w:shd w:val="clear" w:color="auto" w:fill="E1DFDD"/>
    </w:rPr>
  </w:style>
  <w:style w:type="character" w:styleId="Emphasis">
    <w:name w:val="Emphasis"/>
    <w:basedOn w:val="DefaultParagraphFont"/>
    <w:uiPriority w:val="20"/>
    <w:qFormat/>
    <w:rsid w:val="0010092A"/>
    <w:rPr>
      <w:i/>
      <w:iCs/>
    </w:rPr>
  </w:style>
  <w:style w:type="character" w:customStyle="1" w:styleId="muxgbd">
    <w:name w:val="muxgbd"/>
    <w:basedOn w:val="DefaultParagraphFont"/>
    <w:rsid w:val="00AE70E6"/>
  </w:style>
  <w:style w:type="character" w:styleId="Strong">
    <w:name w:val="Strong"/>
    <w:basedOn w:val="DefaultParagraphFont"/>
    <w:uiPriority w:val="22"/>
    <w:qFormat/>
    <w:rsid w:val="00A63971"/>
    <w:rPr>
      <w:b/>
      <w:bCs/>
    </w:rPr>
  </w:style>
  <w:style w:type="paragraph" w:customStyle="1" w:styleId="Default">
    <w:name w:val="Default"/>
    <w:rsid w:val="00B10D0D"/>
    <w:pPr>
      <w:autoSpaceDE w:val="0"/>
      <w:autoSpaceDN w:val="0"/>
      <w:adjustRightInd w:val="0"/>
      <w:spacing w:after="0" w:line="240" w:lineRule="auto"/>
    </w:pPr>
    <w:rPr>
      <w:rFonts w:ascii="Arial" w:hAnsi="Arial" w:cs="Arial"/>
      <w:color w:val="000000"/>
      <w:sz w:val="24"/>
      <w:szCs w:val="24"/>
    </w:rPr>
  </w:style>
  <w:style w:type="character" w:customStyle="1" w:styleId="A4">
    <w:name w:val="A4"/>
    <w:uiPriority w:val="99"/>
    <w:rsid w:val="001072A2"/>
    <w:rPr>
      <w:rFonts w:cs="ScalaLancetPro"/>
      <w:color w:val="000000"/>
      <w:sz w:val="9"/>
      <w:szCs w:val="9"/>
    </w:rPr>
  </w:style>
  <w:style w:type="character" w:customStyle="1" w:styleId="hgkelc">
    <w:name w:val="hgkelc"/>
    <w:basedOn w:val="DefaultParagraphFont"/>
    <w:rsid w:val="00792FE9"/>
  </w:style>
  <w:style w:type="character" w:customStyle="1" w:styleId="Heading4Char">
    <w:name w:val="Heading 4 Char"/>
    <w:basedOn w:val="DefaultParagraphFont"/>
    <w:link w:val="Heading4"/>
    <w:uiPriority w:val="9"/>
    <w:semiHidden/>
    <w:rsid w:val="000D6A11"/>
    <w:rPr>
      <w:rFonts w:asciiTheme="majorHAnsi" w:eastAsiaTheme="majorEastAsia" w:hAnsiTheme="majorHAnsi" w:cstheme="majorBidi"/>
      <w:i/>
      <w:iCs/>
      <w:color w:val="2E74B5" w:themeColor="accent1" w:themeShade="BF"/>
      <w:sz w:val="24"/>
      <w:szCs w:val="20"/>
      <w:lang w:val="en-GB" w:eastAsia="en-GB"/>
    </w:rPr>
  </w:style>
  <w:style w:type="character" w:customStyle="1" w:styleId="UnresolvedMention">
    <w:name w:val="Unresolved Mention"/>
    <w:basedOn w:val="DefaultParagraphFont"/>
    <w:uiPriority w:val="99"/>
    <w:semiHidden/>
    <w:unhideWhenUsed/>
    <w:rsid w:val="007D5A72"/>
    <w:rPr>
      <w:color w:val="605E5C"/>
      <w:shd w:val="clear" w:color="auto" w:fill="E1DFDD"/>
    </w:rPr>
  </w:style>
  <w:style w:type="character" w:customStyle="1" w:styleId="identifier">
    <w:name w:val="identifier"/>
    <w:basedOn w:val="DefaultParagraphFont"/>
    <w:rsid w:val="0028490F"/>
  </w:style>
  <w:style w:type="character" w:customStyle="1" w:styleId="id-label">
    <w:name w:val="id-label"/>
    <w:basedOn w:val="DefaultParagraphFont"/>
    <w:rsid w:val="0028490F"/>
  </w:style>
  <w:style w:type="paragraph" w:customStyle="1" w:styleId="dictionnaire-intitule-terme">
    <w:name w:val="dictionnaire-intitule-terme"/>
    <w:basedOn w:val="Normal"/>
    <w:rsid w:val="00970705"/>
    <w:pPr>
      <w:spacing w:before="100" w:beforeAutospacing="1" w:after="100" w:afterAutospacing="1"/>
    </w:pPr>
    <w:rPr>
      <w:szCs w:val="24"/>
      <w:lang w:val="en-US" w:eastAsia="zh-CN"/>
    </w:rPr>
  </w:style>
  <w:style w:type="paragraph" w:customStyle="1" w:styleId="dictionnaire-definition-terme">
    <w:name w:val="dictionnaire-definition-terme"/>
    <w:basedOn w:val="Normal"/>
    <w:rsid w:val="00970705"/>
    <w:pPr>
      <w:spacing w:before="100" w:beforeAutospacing="1" w:after="100" w:afterAutospacing="1"/>
    </w:pPr>
    <w:rPr>
      <w:szCs w:val="24"/>
      <w:lang w:val="en-US" w:eastAsia="zh-CN"/>
    </w:rPr>
  </w:style>
  <w:style w:type="character" w:customStyle="1" w:styleId="underline">
    <w:name w:val="underline"/>
    <w:basedOn w:val="DefaultParagraphFont"/>
    <w:rsid w:val="00482ECD"/>
  </w:style>
  <w:style w:type="character" w:customStyle="1" w:styleId="anchor-text">
    <w:name w:val="anchor-text"/>
    <w:basedOn w:val="DefaultParagraphFont"/>
    <w:rsid w:val="00571764"/>
  </w:style>
  <w:style w:type="character" w:customStyle="1" w:styleId="list-label">
    <w:name w:val="list-label"/>
    <w:basedOn w:val="DefaultParagraphFont"/>
    <w:rsid w:val="00B665F7"/>
  </w:style>
  <w:style w:type="character" w:customStyle="1" w:styleId="title-text">
    <w:name w:val="title-text"/>
    <w:basedOn w:val="DefaultParagraphFont"/>
    <w:rsid w:val="00D90E05"/>
  </w:style>
  <w:style w:type="paragraph" w:styleId="NoSpacing">
    <w:name w:val="No Spacing"/>
    <w:uiPriority w:val="1"/>
    <w:qFormat/>
    <w:rsid w:val="00103E1B"/>
    <w:pPr>
      <w:spacing w:after="0" w:line="240" w:lineRule="auto"/>
    </w:pPr>
    <w:rPr>
      <w:rFonts w:ascii="Times New Roman" w:eastAsia="Times New Roman" w:hAnsi="Times New Roman" w:cs="Times New Roman"/>
      <w:sz w:val="24"/>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39284">
      <w:bodyDiv w:val="1"/>
      <w:marLeft w:val="0"/>
      <w:marRight w:val="0"/>
      <w:marTop w:val="0"/>
      <w:marBottom w:val="0"/>
      <w:divBdr>
        <w:top w:val="none" w:sz="0" w:space="0" w:color="auto"/>
        <w:left w:val="none" w:sz="0" w:space="0" w:color="auto"/>
        <w:bottom w:val="none" w:sz="0" w:space="0" w:color="auto"/>
        <w:right w:val="none" w:sz="0" w:space="0" w:color="auto"/>
      </w:divBdr>
      <w:divsChild>
        <w:div w:id="1572277355">
          <w:marLeft w:val="0"/>
          <w:marRight w:val="0"/>
          <w:marTop w:val="0"/>
          <w:marBottom w:val="0"/>
          <w:divBdr>
            <w:top w:val="none" w:sz="0" w:space="0" w:color="auto"/>
            <w:left w:val="none" w:sz="0" w:space="0" w:color="auto"/>
            <w:bottom w:val="none" w:sz="0" w:space="0" w:color="auto"/>
            <w:right w:val="none" w:sz="0" w:space="0" w:color="auto"/>
          </w:divBdr>
          <w:divsChild>
            <w:div w:id="1503620743">
              <w:marLeft w:val="0"/>
              <w:marRight w:val="0"/>
              <w:marTop w:val="180"/>
              <w:marBottom w:val="180"/>
              <w:divBdr>
                <w:top w:val="none" w:sz="0" w:space="0" w:color="auto"/>
                <w:left w:val="none" w:sz="0" w:space="0" w:color="auto"/>
                <w:bottom w:val="none" w:sz="0" w:space="0" w:color="auto"/>
                <w:right w:val="none" w:sz="0" w:space="0" w:color="auto"/>
              </w:divBdr>
            </w:div>
          </w:divsChild>
        </w:div>
        <w:div w:id="1986003194">
          <w:marLeft w:val="0"/>
          <w:marRight w:val="0"/>
          <w:marTop w:val="0"/>
          <w:marBottom w:val="0"/>
          <w:divBdr>
            <w:top w:val="none" w:sz="0" w:space="0" w:color="auto"/>
            <w:left w:val="none" w:sz="0" w:space="0" w:color="auto"/>
            <w:bottom w:val="none" w:sz="0" w:space="0" w:color="auto"/>
            <w:right w:val="none" w:sz="0" w:space="0" w:color="auto"/>
          </w:divBdr>
          <w:divsChild>
            <w:div w:id="1295985270">
              <w:marLeft w:val="0"/>
              <w:marRight w:val="0"/>
              <w:marTop w:val="0"/>
              <w:marBottom w:val="0"/>
              <w:divBdr>
                <w:top w:val="none" w:sz="0" w:space="0" w:color="auto"/>
                <w:left w:val="none" w:sz="0" w:space="0" w:color="auto"/>
                <w:bottom w:val="none" w:sz="0" w:space="0" w:color="auto"/>
                <w:right w:val="none" w:sz="0" w:space="0" w:color="auto"/>
              </w:divBdr>
              <w:divsChild>
                <w:div w:id="1750073753">
                  <w:marLeft w:val="0"/>
                  <w:marRight w:val="0"/>
                  <w:marTop w:val="0"/>
                  <w:marBottom w:val="0"/>
                  <w:divBdr>
                    <w:top w:val="none" w:sz="0" w:space="0" w:color="auto"/>
                    <w:left w:val="none" w:sz="0" w:space="0" w:color="auto"/>
                    <w:bottom w:val="none" w:sz="0" w:space="0" w:color="auto"/>
                    <w:right w:val="none" w:sz="0" w:space="0" w:color="auto"/>
                  </w:divBdr>
                  <w:divsChild>
                    <w:div w:id="417677396">
                      <w:marLeft w:val="0"/>
                      <w:marRight w:val="0"/>
                      <w:marTop w:val="0"/>
                      <w:marBottom w:val="0"/>
                      <w:divBdr>
                        <w:top w:val="none" w:sz="0" w:space="0" w:color="auto"/>
                        <w:left w:val="none" w:sz="0" w:space="0" w:color="auto"/>
                        <w:bottom w:val="none" w:sz="0" w:space="0" w:color="auto"/>
                        <w:right w:val="none" w:sz="0" w:space="0" w:color="auto"/>
                      </w:divBdr>
                      <w:divsChild>
                        <w:div w:id="1558934610">
                          <w:marLeft w:val="0"/>
                          <w:marRight w:val="0"/>
                          <w:marTop w:val="0"/>
                          <w:marBottom w:val="0"/>
                          <w:divBdr>
                            <w:top w:val="none" w:sz="0" w:space="0" w:color="auto"/>
                            <w:left w:val="none" w:sz="0" w:space="0" w:color="auto"/>
                            <w:bottom w:val="none" w:sz="0" w:space="0" w:color="auto"/>
                            <w:right w:val="none" w:sz="0" w:space="0" w:color="auto"/>
                          </w:divBdr>
                          <w:divsChild>
                            <w:div w:id="4969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37769">
      <w:bodyDiv w:val="1"/>
      <w:marLeft w:val="0"/>
      <w:marRight w:val="0"/>
      <w:marTop w:val="0"/>
      <w:marBottom w:val="0"/>
      <w:divBdr>
        <w:top w:val="none" w:sz="0" w:space="0" w:color="auto"/>
        <w:left w:val="none" w:sz="0" w:space="0" w:color="auto"/>
        <w:bottom w:val="none" w:sz="0" w:space="0" w:color="auto"/>
        <w:right w:val="none" w:sz="0" w:space="0" w:color="auto"/>
      </w:divBdr>
    </w:div>
    <w:div w:id="29645149">
      <w:bodyDiv w:val="1"/>
      <w:marLeft w:val="0"/>
      <w:marRight w:val="0"/>
      <w:marTop w:val="0"/>
      <w:marBottom w:val="0"/>
      <w:divBdr>
        <w:top w:val="none" w:sz="0" w:space="0" w:color="auto"/>
        <w:left w:val="none" w:sz="0" w:space="0" w:color="auto"/>
        <w:bottom w:val="none" w:sz="0" w:space="0" w:color="auto"/>
        <w:right w:val="none" w:sz="0" w:space="0" w:color="auto"/>
      </w:divBdr>
    </w:div>
    <w:div w:id="48505275">
      <w:bodyDiv w:val="1"/>
      <w:marLeft w:val="0"/>
      <w:marRight w:val="0"/>
      <w:marTop w:val="0"/>
      <w:marBottom w:val="0"/>
      <w:divBdr>
        <w:top w:val="none" w:sz="0" w:space="0" w:color="auto"/>
        <w:left w:val="none" w:sz="0" w:space="0" w:color="auto"/>
        <w:bottom w:val="none" w:sz="0" w:space="0" w:color="auto"/>
        <w:right w:val="none" w:sz="0" w:space="0" w:color="auto"/>
      </w:divBdr>
    </w:div>
    <w:div w:id="59599032">
      <w:bodyDiv w:val="1"/>
      <w:marLeft w:val="0"/>
      <w:marRight w:val="0"/>
      <w:marTop w:val="0"/>
      <w:marBottom w:val="0"/>
      <w:divBdr>
        <w:top w:val="none" w:sz="0" w:space="0" w:color="auto"/>
        <w:left w:val="none" w:sz="0" w:space="0" w:color="auto"/>
        <w:bottom w:val="none" w:sz="0" w:space="0" w:color="auto"/>
        <w:right w:val="none" w:sz="0" w:space="0" w:color="auto"/>
      </w:divBdr>
    </w:div>
    <w:div w:id="63333739">
      <w:bodyDiv w:val="1"/>
      <w:marLeft w:val="0"/>
      <w:marRight w:val="0"/>
      <w:marTop w:val="0"/>
      <w:marBottom w:val="0"/>
      <w:divBdr>
        <w:top w:val="none" w:sz="0" w:space="0" w:color="auto"/>
        <w:left w:val="none" w:sz="0" w:space="0" w:color="auto"/>
        <w:bottom w:val="none" w:sz="0" w:space="0" w:color="auto"/>
        <w:right w:val="none" w:sz="0" w:space="0" w:color="auto"/>
      </w:divBdr>
    </w:div>
    <w:div w:id="169612013">
      <w:bodyDiv w:val="1"/>
      <w:marLeft w:val="0"/>
      <w:marRight w:val="0"/>
      <w:marTop w:val="0"/>
      <w:marBottom w:val="0"/>
      <w:divBdr>
        <w:top w:val="none" w:sz="0" w:space="0" w:color="auto"/>
        <w:left w:val="none" w:sz="0" w:space="0" w:color="auto"/>
        <w:bottom w:val="none" w:sz="0" w:space="0" w:color="auto"/>
        <w:right w:val="none" w:sz="0" w:space="0" w:color="auto"/>
      </w:divBdr>
    </w:div>
    <w:div w:id="179316239">
      <w:bodyDiv w:val="1"/>
      <w:marLeft w:val="0"/>
      <w:marRight w:val="0"/>
      <w:marTop w:val="0"/>
      <w:marBottom w:val="0"/>
      <w:divBdr>
        <w:top w:val="none" w:sz="0" w:space="0" w:color="auto"/>
        <w:left w:val="none" w:sz="0" w:space="0" w:color="auto"/>
        <w:bottom w:val="none" w:sz="0" w:space="0" w:color="auto"/>
        <w:right w:val="none" w:sz="0" w:space="0" w:color="auto"/>
      </w:divBdr>
    </w:div>
    <w:div w:id="186605279">
      <w:bodyDiv w:val="1"/>
      <w:marLeft w:val="0"/>
      <w:marRight w:val="0"/>
      <w:marTop w:val="0"/>
      <w:marBottom w:val="0"/>
      <w:divBdr>
        <w:top w:val="none" w:sz="0" w:space="0" w:color="auto"/>
        <w:left w:val="none" w:sz="0" w:space="0" w:color="auto"/>
        <w:bottom w:val="none" w:sz="0" w:space="0" w:color="auto"/>
        <w:right w:val="none" w:sz="0" w:space="0" w:color="auto"/>
      </w:divBdr>
    </w:div>
    <w:div w:id="206112830">
      <w:bodyDiv w:val="1"/>
      <w:marLeft w:val="0"/>
      <w:marRight w:val="0"/>
      <w:marTop w:val="0"/>
      <w:marBottom w:val="0"/>
      <w:divBdr>
        <w:top w:val="none" w:sz="0" w:space="0" w:color="auto"/>
        <w:left w:val="none" w:sz="0" w:space="0" w:color="auto"/>
        <w:bottom w:val="none" w:sz="0" w:space="0" w:color="auto"/>
        <w:right w:val="none" w:sz="0" w:space="0" w:color="auto"/>
      </w:divBdr>
    </w:div>
    <w:div w:id="267931423">
      <w:bodyDiv w:val="1"/>
      <w:marLeft w:val="0"/>
      <w:marRight w:val="0"/>
      <w:marTop w:val="0"/>
      <w:marBottom w:val="0"/>
      <w:divBdr>
        <w:top w:val="none" w:sz="0" w:space="0" w:color="auto"/>
        <w:left w:val="none" w:sz="0" w:space="0" w:color="auto"/>
        <w:bottom w:val="none" w:sz="0" w:space="0" w:color="auto"/>
        <w:right w:val="none" w:sz="0" w:space="0" w:color="auto"/>
      </w:divBdr>
      <w:divsChild>
        <w:div w:id="806627955">
          <w:marLeft w:val="1080"/>
          <w:marRight w:val="0"/>
          <w:marTop w:val="100"/>
          <w:marBottom w:val="0"/>
          <w:divBdr>
            <w:top w:val="none" w:sz="0" w:space="0" w:color="auto"/>
            <w:left w:val="none" w:sz="0" w:space="0" w:color="auto"/>
            <w:bottom w:val="none" w:sz="0" w:space="0" w:color="auto"/>
            <w:right w:val="none" w:sz="0" w:space="0" w:color="auto"/>
          </w:divBdr>
        </w:div>
      </w:divsChild>
    </w:div>
    <w:div w:id="278999870">
      <w:bodyDiv w:val="1"/>
      <w:marLeft w:val="0"/>
      <w:marRight w:val="0"/>
      <w:marTop w:val="0"/>
      <w:marBottom w:val="0"/>
      <w:divBdr>
        <w:top w:val="none" w:sz="0" w:space="0" w:color="auto"/>
        <w:left w:val="none" w:sz="0" w:space="0" w:color="auto"/>
        <w:bottom w:val="none" w:sz="0" w:space="0" w:color="auto"/>
        <w:right w:val="none" w:sz="0" w:space="0" w:color="auto"/>
      </w:divBdr>
    </w:div>
    <w:div w:id="352849174">
      <w:bodyDiv w:val="1"/>
      <w:marLeft w:val="0"/>
      <w:marRight w:val="0"/>
      <w:marTop w:val="0"/>
      <w:marBottom w:val="0"/>
      <w:divBdr>
        <w:top w:val="none" w:sz="0" w:space="0" w:color="auto"/>
        <w:left w:val="none" w:sz="0" w:space="0" w:color="auto"/>
        <w:bottom w:val="none" w:sz="0" w:space="0" w:color="auto"/>
        <w:right w:val="none" w:sz="0" w:space="0" w:color="auto"/>
      </w:divBdr>
    </w:div>
    <w:div w:id="363869811">
      <w:bodyDiv w:val="1"/>
      <w:marLeft w:val="0"/>
      <w:marRight w:val="0"/>
      <w:marTop w:val="0"/>
      <w:marBottom w:val="0"/>
      <w:divBdr>
        <w:top w:val="none" w:sz="0" w:space="0" w:color="auto"/>
        <w:left w:val="none" w:sz="0" w:space="0" w:color="auto"/>
        <w:bottom w:val="none" w:sz="0" w:space="0" w:color="auto"/>
        <w:right w:val="none" w:sz="0" w:space="0" w:color="auto"/>
      </w:divBdr>
    </w:div>
    <w:div w:id="388460141">
      <w:bodyDiv w:val="1"/>
      <w:marLeft w:val="0"/>
      <w:marRight w:val="0"/>
      <w:marTop w:val="0"/>
      <w:marBottom w:val="0"/>
      <w:divBdr>
        <w:top w:val="none" w:sz="0" w:space="0" w:color="auto"/>
        <w:left w:val="none" w:sz="0" w:space="0" w:color="auto"/>
        <w:bottom w:val="none" w:sz="0" w:space="0" w:color="auto"/>
        <w:right w:val="none" w:sz="0" w:space="0" w:color="auto"/>
      </w:divBdr>
    </w:div>
    <w:div w:id="434205812">
      <w:bodyDiv w:val="1"/>
      <w:marLeft w:val="0"/>
      <w:marRight w:val="0"/>
      <w:marTop w:val="0"/>
      <w:marBottom w:val="0"/>
      <w:divBdr>
        <w:top w:val="none" w:sz="0" w:space="0" w:color="auto"/>
        <w:left w:val="none" w:sz="0" w:space="0" w:color="auto"/>
        <w:bottom w:val="none" w:sz="0" w:space="0" w:color="auto"/>
        <w:right w:val="none" w:sz="0" w:space="0" w:color="auto"/>
      </w:divBdr>
    </w:div>
    <w:div w:id="462843288">
      <w:bodyDiv w:val="1"/>
      <w:marLeft w:val="0"/>
      <w:marRight w:val="0"/>
      <w:marTop w:val="0"/>
      <w:marBottom w:val="0"/>
      <w:divBdr>
        <w:top w:val="none" w:sz="0" w:space="0" w:color="auto"/>
        <w:left w:val="none" w:sz="0" w:space="0" w:color="auto"/>
        <w:bottom w:val="none" w:sz="0" w:space="0" w:color="auto"/>
        <w:right w:val="none" w:sz="0" w:space="0" w:color="auto"/>
      </w:divBdr>
    </w:div>
    <w:div w:id="498885651">
      <w:bodyDiv w:val="1"/>
      <w:marLeft w:val="0"/>
      <w:marRight w:val="0"/>
      <w:marTop w:val="0"/>
      <w:marBottom w:val="0"/>
      <w:divBdr>
        <w:top w:val="none" w:sz="0" w:space="0" w:color="auto"/>
        <w:left w:val="none" w:sz="0" w:space="0" w:color="auto"/>
        <w:bottom w:val="none" w:sz="0" w:space="0" w:color="auto"/>
        <w:right w:val="none" w:sz="0" w:space="0" w:color="auto"/>
      </w:divBdr>
    </w:div>
    <w:div w:id="559830223">
      <w:bodyDiv w:val="1"/>
      <w:marLeft w:val="0"/>
      <w:marRight w:val="0"/>
      <w:marTop w:val="0"/>
      <w:marBottom w:val="0"/>
      <w:divBdr>
        <w:top w:val="none" w:sz="0" w:space="0" w:color="auto"/>
        <w:left w:val="none" w:sz="0" w:space="0" w:color="auto"/>
        <w:bottom w:val="none" w:sz="0" w:space="0" w:color="auto"/>
        <w:right w:val="none" w:sz="0" w:space="0" w:color="auto"/>
      </w:divBdr>
    </w:div>
    <w:div w:id="560792586">
      <w:bodyDiv w:val="1"/>
      <w:marLeft w:val="0"/>
      <w:marRight w:val="0"/>
      <w:marTop w:val="0"/>
      <w:marBottom w:val="0"/>
      <w:divBdr>
        <w:top w:val="none" w:sz="0" w:space="0" w:color="auto"/>
        <w:left w:val="none" w:sz="0" w:space="0" w:color="auto"/>
        <w:bottom w:val="none" w:sz="0" w:space="0" w:color="auto"/>
        <w:right w:val="none" w:sz="0" w:space="0" w:color="auto"/>
      </w:divBdr>
    </w:div>
    <w:div w:id="626278678">
      <w:bodyDiv w:val="1"/>
      <w:marLeft w:val="0"/>
      <w:marRight w:val="0"/>
      <w:marTop w:val="0"/>
      <w:marBottom w:val="0"/>
      <w:divBdr>
        <w:top w:val="none" w:sz="0" w:space="0" w:color="auto"/>
        <w:left w:val="none" w:sz="0" w:space="0" w:color="auto"/>
        <w:bottom w:val="none" w:sz="0" w:space="0" w:color="auto"/>
        <w:right w:val="none" w:sz="0" w:space="0" w:color="auto"/>
      </w:divBdr>
    </w:div>
    <w:div w:id="652565687">
      <w:bodyDiv w:val="1"/>
      <w:marLeft w:val="0"/>
      <w:marRight w:val="0"/>
      <w:marTop w:val="0"/>
      <w:marBottom w:val="0"/>
      <w:divBdr>
        <w:top w:val="none" w:sz="0" w:space="0" w:color="auto"/>
        <w:left w:val="none" w:sz="0" w:space="0" w:color="auto"/>
        <w:bottom w:val="none" w:sz="0" w:space="0" w:color="auto"/>
        <w:right w:val="none" w:sz="0" w:space="0" w:color="auto"/>
      </w:divBdr>
    </w:div>
    <w:div w:id="690961043">
      <w:bodyDiv w:val="1"/>
      <w:marLeft w:val="0"/>
      <w:marRight w:val="0"/>
      <w:marTop w:val="0"/>
      <w:marBottom w:val="0"/>
      <w:divBdr>
        <w:top w:val="none" w:sz="0" w:space="0" w:color="auto"/>
        <w:left w:val="none" w:sz="0" w:space="0" w:color="auto"/>
        <w:bottom w:val="none" w:sz="0" w:space="0" w:color="auto"/>
        <w:right w:val="none" w:sz="0" w:space="0" w:color="auto"/>
      </w:divBdr>
    </w:div>
    <w:div w:id="767846112">
      <w:bodyDiv w:val="1"/>
      <w:marLeft w:val="0"/>
      <w:marRight w:val="0"/>
      <w:marTop w:val="0"/>
      <w:marBottom w:val="0"/>
      <w:divBdr>
        <w:top w:val="none" w:sz="0" w:space="0" w:color="auto"/>
        <w:left w:val="none" w:sz="0" w:space="0" w:color="auto"/>
        <w:bottom w:val="none" w:sz="0" w:space="0" w:color="auto"/>
        <w:right w:val="none" w:sz="0" w:space="0" w:color="auto"/>
      </w:divBdr>
    </w:div>
    <w:div w:id="837623948">
      <w:bodyDiv w:val="1"/>
      <w:marLeft w:val="0"/>
      <w:marRight w:val="0"/>
      <w:marTop w:val="0"/>
      <w:marBottom w:val="0"/>
      <w:divBdr>
        <w:top w:val="none" w:sz="0" w:space="0" w:color="auto"/>
        <w:left w:val="none" w:sz="0" w:space="0" w:color="auto"/>
        <w:bottom w:val="none" w:sz="0" w:space="0" w:color="auto"/>
        <w:right w:val="none" w:sz="0" w:space="0" w:color="auto"/>
      </w:divBdr>
      <w:divsChild>
        <w:div w:id="1368991308">
          <w:marLeft w:val="0"/>
          <w:marRight w:val="0"/>
          <w:marTop w:val="0"/>
          <w:marBottom w:val="0"/>
          <w:divBdr>
            <w:top w:val="none" w:sz="0" w:space="0" w:color="auto"/>
            <w:left w:val="none" w:sz="0" w:space="0" w:color="auto"/>
            <w:bottom w:val="none" w:sz="0" w:space="0" w:color="auto"/>
            <w:right w:val="none" w:sz="0" w:space="0" w:color="auto"/>
          </w:divBdr>
        </w:div>
      </w:divsChild>
    </w:div>
    <w:div w:id="859589965">
      <w:bodyDiv w:val="1"/>
      <w:marLeft w:val="0"/>
      <w:marRight w:val="0"/>
      <w:marTop w:val="0"/>
      <w:marBottom w:val="0"/>
      <w:divBdr>
        <w:top w:val="none" w:sz="0" w:space="0" w:color="auto"/>
        <w:left w:val="none" w:sz="0" w:space="0" w:color="auto"/>
        <w:bottom w:val="none" w:sz="0" w:space="0" w:color="auto"/>
        <w:right w:val="none" w:sz="0" w:space="0" w:color="auto"/>
      </w:divBdr>
    </w:div>
    <w:div w:id="1045180670">
      <w:bodyDiv w:val="1"/>
      <w:marLeft w:val="0"/>
      <w:marRight w:val="0"/>
      <w:marTop w:val="0"/>
      <w:marBottom w:val="0"/>
      <w:divBdr>
        <w:top w:val="none" w:sz="0" w:space="0" w:color="auto"/>
        <w:left w:val="none" w:sz="0" w:space="0" w:color="auto"/>
        <w:bottom w:val="none" w:sz="0" w:space="0" w:color="auto"/>
        <w:right w:val="none" w:sz="0" w:space="0" w:color="auto"/>
      </w:divBdr>
    </w:div>
    <w:div w:id="1054742061">
      <w:bodyDiv w:val="1"/>
      <w:marLeft w:val="0"/>
      <w:marRight w:val="0"/>
      <w:marTop w:val="0"/>
      <w:marBottom w:val="0"/>
      <w:divBdr>
        <w:top w:val="none" w:sz="0" w:space="0" w:color="auto"/>
        <w:left w:val="none" w:sz="0" w:space="0" w:color="auto"/>
        <w:bottom w:val="none" w:sz="0" w:space="0" w:color="auto"/>
        <w:right w:val="none" w:sz="0" w:space="0" w:color="auto"/>
      </w:divBdr>
    </w:div>
    <w:div w:id="1195075659">
      <w:bodyDiv w:val="1"/>
      <w:marLeft w:val="0"/>
      <w:marRight w:val="0"/>
      <w:marTop w:val="0"/>
      <w:marBottom w:val="0"/>
      <w:divBdr>
        <w:top w:val="none" w:sz="0" w:space="0" w:color="auto"/>
        <w:left w:val="none" w:sz="0" w:space="0" w:color="auto"/>
        <w:bottom w:val="none" w:sz="0" w:space="0" w:color="auto"/>
        <w:right w:val="none" w:sz="0" w:space="0" w:color="auto"/>
      </w:divBdr>
    </w:div>
    <w:div w:id="1309818258">
      <w:bodyDiv w:val="1"/>
      <w:marLeft w:val="0"/>
      <w:marRight w:val="0"/>
      <w:marTop w:val="0"/>
      <w:marBottom w:val="0"/>
      <w:divBdr>
        <w:top w:val="none" w:sz="0" w:space="0" w:color="auto"/>
        <w:left w:val="none" w:sz="0" w:space="0" w:color="auto"/>
        <w:bottom w:val="none" w:sz="0" w:space="0" w:color="auto"/>
        <w:right w:val="none" w:sz="0" w:space="0" w:color="auto"/>
      </w:divBdr>
    </w:div>
    <w:div w:id="1424063758">
      <w:bodyDiv w:val="1"/>
      <w:marLeft w:val="0"/>
      <w:marRight w:val="0"/>
      <w:marTop w:val="0"/>
      <w:marBottom w:val="0"/>
      <w:divBdr>
        <w:top w:val="none" w:sz="0" w:space="0" w:color="auto"/>
        <w:left w:val="none" w:sz="0" w:space="0" w:color="auto"/>
        <w:bottom w:val="none" w:sz="0" w:space="0" w:color="auto"/>
        <w:right w:val="none" w:sz="0" w:space="0" w:color="auto"/>
      </w:divBdr>
    </w:div>
    <w:div w:id="1567690691">
      <w:bodyDiv w:val="1"/>
      <w:marLeft w:val="0"/>
      <w:marRight w:val="0"/>
      <w:marTop w:val="0"/>
      <w:marBottom w:val="0"/>
      <w:divBdr>
        <w:top w:val="none" w:sz="0" w:space="0" w:color="auto"/>
        <w:left w:val="none" w:sz="0" w:space="0" w:color="auto"/>
        <w:bottom w:val="none" w:sz="0" w:space="0" w:color="auto"/>
        <w:right w:val="none" w:sz="0" w:space="0" w:color="auto"/>
      </w:divBdr>
    </w:div>
    <w:div w:id="1678775912">
      <w:bodyDiv w:val="1"/>
      <w:marLeft w:val="0"/>
      <w:marRight w:val="0"/>
      <w:marTop w:val="0"/>
      <w:marBottom w:val="0"/>
      <w:divBdr>
        <w:top w:val="none" w:sz="0" w:space="0" w:color="auto"/>
        <w:left w:val="none" w:sz="0" w:space="0" w:color="auto"/>
        <w:bottom w:val="none" w:sz="0" w:space="0" w:color="auto"/>
        <w:right w:val="none" w:sz="0" w:space="0" w:color="auto"/>
      </w:divBdr>
    </w:div>
    <w:div w:id="1876312656">
      <w:bodyDiv w:val="1"/>
      <w:marLeft w:val="0"/>
      <w:marRight w:val="0"/>
      <w:marTop w:val="0"/>
      <w:marBottom w:val="0"/>
      <w:divBdr>
        <w:top w:val="none" w:sz="0" w:space="0" w:color="auto"/>
        <w:left w:val="none" w:sz="0" w:space="0" w:color="auto"/>
        <w:bottom w:val="none" w:sz="0" w:space="0" w:color="auto"/>
        <w:right w:val="none" w:sz="0" w:space="0" w:color="auto"/>
      </w:divBdr>
    </w:div>
    <w:div w:id="1962227434">
      <w:bodyDiv w:val="1"/>
      <w:marLeft w:val="0"/>
      <w:marRight w:val="0"/>
      <w:marTop w:val="0"/>
      <w:marBottom w:val="0"/>
      <w:divBdr>
        <w:top w:val="none" w:sz="0" w:space="0" w:color="auto"/>
        <w:left w:val="none" w:sz="0" w:space="0" w:color="auto"/>
        <w:bottom w:val="none" w:sz="0" w:space="0" w:color="auto"/>
        <w:right w:val="none" w:sz="0" w:space="0" w:color="auto"/>
      </w:divBdr>
      <w:divsChild>
        <w:div w:id="694884894">
          <w:marLeft w:val="0"/>
          <w:marRight w:val="0"/>
          <w:marTop w:val="0"/>
          <w:marBottom w:val="0"/>
          <w:divBdr>
            <w:top w:val="none" w:sz="0" w:space="0" w:color="auto"/>
            <w:left w:val="none" w:sz="0" w:space="0" w:color="auto"/>
            <w:bottom w:val="none" w:sz="0" w:space="0" w:color="auto"/>
            <w:right w:val="none" w:sz="0" w:space="0" w:color="auto"/>
          </w:divBdr>
        </w:div>
      </w:divsChild>
    </w:div>
    <w:div w:id="2036274018">
      <w:bodyDiv w:val="1"/>
      <w:marLeft w:val="0"/>
      <w:marRight w:val="0"/>
      <w:marTop w:val="0"/>
      <w:marBottom w:val="0"/>
      <w:divBdr>
        <w:top w:val="none" w:sz="0" w:space="0" w:color="auto"/>
        <w:left w:val="none" w:sz="0" w:space="0" w:color="auto"/>
        <w:bottom w:val="none" w:sz="0" w:space="0" w:color="auto"/>
        <w:right w:val="none" w:sz="0" w:space="0" w:color="auto"/>
      </w:divBdr>
    </w:div>
    <w:div w:id="2059359994">
      <w:bodyDiv w:val="1"/>
      <w:marLeft w:val="0"/>
      <w:marRight w:val="0"/>
      <w:marTop w:val="0"/>
      <w:marBottom w:val="0"/>
      <w:divBdr>
        <w:top w:val="none" w:sz="0" w:space="0" w:color="auto"/>
        <w:left w:val="none" w:sz="0" w:space="0" w:color="auto"/>
        <w:bottom w:val="none" w:sz="0" w:space="0" w:color="auto"/>
        <w:right w:val="none" w:sz="0" w:space="0" w:color="auto"/>
      </w:divBdr>
    </w:div>
    <w:div w:id="2060089494">
      <w:bodyDiv w:val="1"/>
      <w:marLeft w:val="0"/>
      <w:marRight w:val="0"/>
      <w:marTop w:val="0"/>
      <w:marBottom w:val="0"/>
      <w:divBdr>
        <w:top w:val="none" w:sz="0" w:space="0" w:color="auto"/>
        <w:left w:val="none" w:sz="0" w:space="0" w:color="auto"/>
        <w:bottom w:val="none" w:sz="0" w:space="0" w:color="auto"/>
        <w:right w:val="none" w:sz="0" w:space="0" w:color="auto"/>
      </w:divBdr>
    </w:div>
    <w:div w:id="2068147194">
      <w:bodyDiv w:val="1"/>
      <w:marLeft w:val="0"/>
      <w:marRight w:val="0"/>
      <w:marTop w:val="0"/>
      <w:marBottom w:val="0"/>
      <w:divBdr>
        <w:top w:val="none" w:sz="0" w:space="0" w:color="auto"/>
        <w:left w:val="none" w:sz="0" w:space="0" w:color="auto"/>
        <w:bottom w:val="none" w:sz="0" w:space="0" w:color="auto"/>
        <w:right w:val="none" w:sz="0" w:space="0" w:color="auto"/>
      </w:divBdr>
    </w:div>
    <w:div w:id="2094088471">
      <w:bodyDiv w:val="1"/>
      <w:marLeft w:val="0"/>
      <w:marRight w:val="0"/>
      <w:marTop w:val="0"/>
      <w:marBottom w:val="0"/>
      <w:divBdr>
        <w:top w:val="none" w:sz="0" w:space="0" w:color="auto"/>
        <w:left w:val="none" w:sz="0" w:space="0" w:color="auto"/>
        <w:bottom w:val="none" w:sz="0" w:space="0" w:color="auto"/>
        <w:right w:val="none" w:sz="0" w:space="0" w:color="auto"/>
      </w:divBdr>
    </w:div>
    <w:div w:id="211428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oah.org/en/what-we-do/standards/codes-and-manuals/terrestrial-code-online-access/?id=169&amp;L=1&amp;htmfile=chapitre_criteria_diseases.htm" TargetMode="External"/><Relationship Id="rId18" Type="http://schemas.openxmlformats.org/officeDocument/2006/relationships/hyperlink" Target="http://www.cdc.gov/onehealth/what-we-do/zoonotic-disease-prioritization/completed-workshops.html"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www.who.int/publications/i/item/9789240010352" TargetMode="External"/><Relationship Id="rId17" Type="http://schemas.openxmlformats.org/officeDocument/2006/relationships/hyperlink" Target="http://www.cdc.gov/onehealth/pdfs/bangladesh-508.pd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woah.org/en/what-we-do/standards/codes-and-manuals/terrestrial-code-online-access/?id=169&amp;L=1&amp;htmfile=chapitre_oie_listed_disease.htm" TargetMode="External"/><Relationship Id="rId20" Type="http://schemas.openxmlformats.org/officeDocument/2006/relationships/hyperlink" Target="http://www.fao.org/documents/card/fr/c/CA2942E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fao.org/3/CA1201EN/ca1201en.pdf"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who.int/publications/m/item/one-health-companion-document-to-the-neglected-tropical-diseases-road-map-2021-2030" TargetMode="External"/><Relationship Id="rId23"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hyperlink" Target="http://www.ncbi.nlm.nih.gov/pubmed/2500994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woah.org/en/what-we-do/standards/codes-and-manuals/terrestrial-manual-online-access/" TargetMode="External"/><Relationship Id="rId2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6BAEA979EF8D84BBC2CB55CBB235EA6" ma:contentTypeVersion="15" ma:contentTypeDescription="Creare un nuovo documento." ma:contentTypeScope="" ma:versionID="30759b2e64cff67bef44b2e05bc90fcb">
  <xsd:schema xmlns:xsd="http://www.w3.org/2001/XMLSchema" xmlns:xs="http://www.w3.org/2001/XMLSchema" xmlns:p="http://schemas.microsoft.com/office/2006/metadata/properties" xmlns:ns3="8b23536b-adff-436b-8f94-863efc2e315f" xmlns:ns4="a706f0c1-7a84-4b32-b1c7-2eefe762cb18" targetNamespace="http://schemas.microsoft.com/office/2006/metadata/properties" ma:root="true" ma:fieldsID="7805c0d96ceb8cff142a079784c41a05" ns3:_="" ns4:_="">
    <xsd:import namespace="8b23536b-adff-436b-8f94-863efc2e315f"/>
    <xsd:import namespace="a706f0c1-7a84-4b32-b1c7-2eefe762cb1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23536b-adff-436b-8f94-863efc2e31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706f0c1-7a84-4b32-b1c7-2eefe762cb18" elementFormDefault="qualified">
    <xsd:import namespace="http://schemas.microsoft.com/office/2006/documentManagement/types"/>
    <xsd:import namespace="http://schemas.microsoft.com/office/infopath/2007/PartnerControls"/>
    <xsd:element name="SharedWithUsers" ma:index="14"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Condiviso con dettagli" ma:internalName="SharedWithDetails" ma:readOnly="true">
      <xsd:simpleType>
        <xsd:restriction base="dms:Note">
          <xsd:maxLength value="255"/>
        </xsd:restriction>
      </xsd:simpleType>
    </xsd:element>
    <xsd:element name="SharingHintHash" ma:index="16"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8b23536b-adff-436b-8f94-863efc2e315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51638-7DFE-41A4-B787-F38714F18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23536b-adff-436b-8f94-863efc2e315f"/>
    <ds:schemaRef ds:uri="a706f0c1-7a84-4b32-b1c7-2eefe762cb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483BD8-B427-4B67-A727-E98F7D82DBEE}">
  <ds:schemaRefs>
    <ds:schemaRef ds:uri="http://schemas.microsoft.com/office/2006/metadata/properties"/>
    <ds:schemaRef ds:uri="http://schemas.microsoft.com/office/infopath/2007/PartnerControls"/>
    <ds:schemaRef ds:uri="8b23536b-adff-436b-8f94-863efc2e315f"/>
  </ds:schemaRefs>
</ds:datastoreItem>
</file>

<file path=customXml/itemProps3.xml><?xml version="1.0" encoding="utf-8"?>
<ds:datastoreItem xmlns:ds="http://schemas.openxmlformats.org/officeDocument/2006/customXml" ds:itemID="{4D8FB324-CF96-4C6F-870A-DC5392B42312}">
  <ds:schemaRefs>
    <ds:schemaRef ds:uri="http://schemas.microsoft.com/sharepoint/v3/contenttype/forms"/>
  </ds:schemaRefs>
</ds:datastoreItem>
</file>

<file path=customXml/itemProps4.xml><?xml version="1.0" encoding="utf-8"?>
<ds:datastoreItem xmlns:ds="http://schemas.openxmlformats.org/officeDocument/2006/customXml" ds:itemID="{D938E6CF-9861-44CC-8835-CA0A5E01B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3</Pages>
  <Words>12794</Words>
  <Characters>78562</Characters>
  <Application>Microsoft Office Word</Application>
  <DocSecurity>0</DocSecurity>
  <Lines>1138</Lines>
  <Paragraphs>271</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9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Qiu</dc:creator>
  <cp:keywords/>
  <dc:description/>
  <cp:lastModifiedBy>Yu Qiu</cp:lastModifiedBy>
  <cp:revision>8</cp:revision>
  <dcterms:created xsi:type="dcterms:W3CDTF">2023-05-17T19:07:00Z</dcterms:created>
  <dcterms:modified xsi:type="dcterms:W3CDTF">2023-05-1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BAEA979EF8D84BBC2CB55CBB235EA6</vt:lpwstr>
  </property>
</Properties>
</file>